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BB3206" w14:textId="4B32BF13" w:rsidR="00917B9F" w:rsidRPr="001E2428" w:rsidRDefault="001E2428" w:rsidP="001E2428">
      <w:pPr>
        <w:pStyle w:val="Title"/>
        <w:spacing w:line="276" w:lineRule="auto"/>
        <w:rPr>
          <w:sz w:val="40"/>
          <w:szCs w:val="52"/>
        </w:rPr>
      </w:pPr>
      <w:r w:rsidRPr="001E2428">
        <w:rPr>
          <w:sz w:val="40"/>
          <w:szCs w:val="52"/>
        </w:rPr>
        <w:t>Demonstration of Particle in a Box Model in Cyanine Dyes</w:t>
      </w:r>
    </w:p>
    <w:p w14:paraId="7CD550BB" w14:textId="71069B61" w:rsidR="004108DA" w:rsidRPr="00450F31" w:rsidRDefault="004108DA" w:rsidP="001E2428">
      <w:pPr>
        <w:spacing w:after="0" w:line="276" w:lineRule="auto"/>
      </w:pPr>
      <w:r w:rsidRPr="00450F31">
        <w:t>Nathan Gillispie</w:t>
      </w:r>
      <w:r w:rsidR="00066B81" w:rsidRPr="00450F31">
        <w:t>, Feb. 22 2023, Lab Partner: Justice ben Yosef</w:t>
      </w:r>
    </w:p>
    <w:p w14:paraId="35BB17BA" w14:textId="6F2C22C6" w:rsidR="004108DA" w:rsidRDefault="004C6B0F" w:rsidP="001E2428">
      <w:pPr>
        <w:pStyle w:val="Heading1"/>
        <w:spacing w:line="276" w:lineRule="auto"/>
      </w:pPr>
      <w:r w:rsidRPr="004C6B0F">
        <w:t>Introduction:</w:t>
      </w:r>
    </w:p>
    <w:p w14:paraId="5EC5E2F4" w14:textId="7C860826" w:rsidR="00561D63" w:rsidRDefault="00561D63" w:rsidP="00C91511">
      <w:pPr>
        <w:ind w:firstLine="720"/>
      </w:pPr>
      <w:r>
        <w:t>The particle in a box (PIB) model is a simple case of a quantum mechanical system which allows us to easily find a set of analytic solutions to the Schr</w:t>
      </w:r>
      <w:r w:rsidRPr="00561D63">
        <w:t>ö</w:t>
      </w:r>
      <w:r>
        <w:t xml:space="preserve">dinger equation. The </w:t>
      </w:r>
      <w:r w:rsidR="00FC1DEA">
        <w:t>one-dimensional</w:t>
      </w:r>
      <w:r>
        <w:t xml:space="preserve"> PIB model sets the potential of the Hamiltonian to zero from </w:t>
      </w:r>
      <m:oMath>
        <m:r>
          <w:rPr>
            <w:rFonts w:ascii="Cambria Math" w:hAnsi="Cambria Math"/>
          </w:rPr>
          <m:t>x=0</m:t>
        </m:r>
      </m:oMath>
      <w:r>
        <w:t xml:space="preserve"> to </w:t>
      </w:r>
      <m:oMath>
        <m:r>
          <w:rPr>
            <w:rFonts w:ascii="Cambria Math" w:hAnsi="Cambria Math"/>
          </w:rPr>
          <m:t>x=a</m:t>
        </m:r>
      </m:oMath>
      <w:r>
        <w:t xml:space="preserve">, where </w:t>
      </w:r>
      <m:oMath>
        <m:r>
          <w:rPr>
            <w:rFonts w:ascii="Cambria Math" w:hAnsi="Cambria Math"/>
          </w:rPr>
          <m:t>a</m:t>
        </m:r>
      </m:oMath>
      <w:r>
        <w:t xml:space="preserve"> is the length of the potential “well,” and infinity everywhere else, making it impossible for a particle in the box to escape.</w:t>
      </w:r>
      <w:r w:rsidR="00FC1DEA">
        <w:t xml:space="preserve"> The eigenvalues (</w:t>
      </w:r>
      <m:oMath>
        <m:sSub>
          <m:sSubPr>
            <m:ctrlPr>
              <w:rPr>
                <w:rFonts w:ascii="Cambria Math" w:hAnsi="Cambria Math"/>
                <w:i/>
              </w:rPr>
            </m:ctrlPr>
          </m:sSubPr>
          <m:e>
            <m:r>
              <w:rPr>
                <w:rFonts w:ascii="Cambria Math" w:hAnsi="Cambria Math"/>
              </w:rPr>
              <m:t>E</m:t>
            </m:r>
          </m:e>
          <m:sub>
            <m:r>
              <w:rPr>
                <w:rFonts w:ascii="Cambria Math" w:hAnsi="Cambria Math"/>
              </w:rPr>
              <m:t>n</m:t>
            </m:r>
          </m:sub>
        </m:sSub>
      </m:oMath>
      <w:r w:rsidR="00FC1DEA">
        <w:t>) of the system are given by the following equation where h is Planck’s constant, n is a quantum number, and m is the mass of the particle</w:t>
      </w:r>
      <w:r w:rsidR="00EC1ABF">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gridCol w:w="710"/>
      </w:tblGrid>
      <w:tr w:rsidR="00AD7826" w14:paraId="09F4EF3B" w14:textId="77777777" w:rsidTr="00AD1BE6">
        <w:trPr>
          <w:trHeight w:val="747"/>
        </w:trPr>
        <w:tc>
          <w:tcPr>
            <w:tcW w:w="9360" w:type="dxa"/>
          </w:tcPr>
          <w:p w14:paraId="48E3A6CB" w14:textId="059052BC" w:rsidR="00AD7826" w:rsidRDefault="00000000" w:rsidP="00AD7826">
            <w:pPr>
              <w:jc w:val="center"/>
            </w:pPr>
            <m:oMathPara>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sSup>
                      <m:sSupPr>
                        <m:ctrlPr>
                          <w:rPr>
                            <w:rFonts w:ascii="Cambria Math" w:hAnsi="Cambria Math"/>
                            <w:i/>
                          </w:rPr>
                        </m:ctrlPr>
                      </m:sSupPr>
                      <m:e>
                        <m:r>
                          <w:rPr>
                            <w:rFonts w:ascii="Cambria Math" w:hAnsi="Cambria Math"/>
                          </w:rPr>
                          <m:t>n</m:t>
                        </m:r>
                      </m:e>
                      <m:sup>
                        <m:r>
                          <w:rPr>
                            <w:rFonts w:ascii="Cambria Math" w:hAnsi="Cambria Math"/>
                          </w:rPr>
                          <m:t>2</m:t>
                        </m:r>
                      </m:sup>
                    </m:sSup>
                  </m:num>
                  <m:den>
                    <m:r>
                      <w:rPr>
                        <w:rFonts w:ascii="Cambria Math" w:hAnsi="Cambria Math"/>
                      </w:rPr>
                      <m:t>8m</m:t>
                    </m:r>
                    <m:sSup>
                      <m:sSupPr>
                        <m:ctrlPr>
                          <w:rPr>
                            <w:rFonts w:ascii="Cambria Math" w:hAnsi="Cambria Math"/>
                            <w:i/>
                          </w:rPr>
                        </m:ctrlPr>
                      </m:sSupPr>
                      <m:e>
                        <m:r>
                          <w:rPr>
                            <w:rFonts w:ascii="Cambria Math" w:hAnsi="Cambria Math"/>
                          </w:rPr>
                          <m:t>a</m:t>
                        </m:r>
                      </m:e>
                      <m:sup>
                        <m:r>
                          <w:rPr>
                            <w:rFonts w:ascii="Cambria Math" w:hAnsi="Cambria Math"/>
                          </w:rPr>
                          <m:t>2</m:t>
                        </m:r>
                      </m:sup>
                    </m:sSup>
                  </m:den>
                </m:f>
              </m:oMath>
            </m:oMathPara>
          </w:p>
        </w:tc>
        <w:tc>
          <w:tcPr>
            <w:tcW w:w="710" w:type="dxa"/>
          </w:tcPr>
          <w:p w14:paraId="60828353" w14:textId="23B99717" w:rsidR="00AD7826" w:rsidRDefault="00AD7826" w:rsidP="00AD7826">
            <w:pPr>
              <w:jc w:val="right"/>
            </w:pPr>
            <w:r>
              <w:t>(1)</w:t>
            </w:r>
          </w:p>
        </w:tc>
      </w:tr>
    </w:tbl>
    <w:p w14:paraId="0CECAF5E" w14:textId="14CA1912" w:rsidR="00561D63" w:rsidRDefault="00C91511" w:rsidP="0003688F">
      <w:pPr>
        <w:ind w:firstLine="720"/>
      </w:pPr>
      <w:r>
        <w:t xml:space="preserve">One-dimensional systems are not encountered in reality, but some </w:t>
      </w:r>
      <w:r w:rsidR="0003688F">
        <w:t xml:space="preserve">systems </w:t>
      </w:r>
      <w:r>
        <w:t xml:space="preserve">can be approximated as such. In this lab, we assume </w:t>
      </w:r>
      <w:r w:rsidR="0003688F">
        <w:t>one-dimensionality on a conjugated chain in a set of dyes. Since the energy levels are quantized, excitation of the electrons will occur at specific energies (</w:t>
      </w:r>
      <m:oMath>
        <m:r>
          <w:rPr>
            <w:rFonts w:ascii="Cambria Math" w:hAnsi="Cambria Math"/>
          </w:rPr>
          <m:t>E</m:t>
        </m:r>
      </m:oMath>
      <w:r w:rsidR="0003688F">
        <w:t>), or equivalently, wavelengths (</w:t>
      </w:r>
      <w:r w:rsidR="00E37896">
        <w:rPr>
          <w:rStyle w:val="PageNumber"/>
        </w:rPr>
        <w:t>λ</w:t>
      </w:r>
      <w:r w:rsidR="0003688F">
        <w:t xml:space="preserve">) of light. This equivalence is governed by the following equation where </w:t>
      </w:r>
      <m:oMath>
        <m:r>
          <w:rPr>
            <w:rFonts w:ascii="Cambria Math" w:hAnsi="Cambria Math"/>
          </w:rPr>
          <m:t>c</m:t>
        </m:r>
      </m:oMath>
      <w:r w:rsidR="0003688F">
        <w:t xml:space="preserve"> is the speed of ligh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gridCol w:w="710"/>
      </w:tblGrid>
      <w:tr w:rsidR="00897B10" w14:paraId="3ACB8E03" w14:textId="77777777" w:rsidTr="00A75CCA">
        <w:trPr>
          <w:trHeight w:val="647"/>
        </w:trPr>
        <w:tc>
          <w:tcPr>
            <w:tcW w:w="9360" w:type="dxa"/>
          </w:tcPr>
          <w:p w14:paraId="738FA07A" w14:textId="4970E6FC" w:rsidR="00897B10" w:rsidRDefault="00897B10" w:rsidP="00E25332">
            <w:pPr>
              <w:jc w:val="center"/>
            </w:pPr>
            <m:oMathPara>
              <m:oMath>
                <m:r>
                  <w:rPr>
                    <w:rFonts w:ascii="Cambria Math" w:hAnsi="Cambria Math"/>
                  </w:rPr>
                  <m:t>E=</m:t>
                </m:r>
                <m:f>
                  <m:fPr>
                    <m:ctrlPr>
                      <w:rPr>
                        <w:rFonts w:ascii="Cambria Math" w:hAnsi="Cambria Math"/>
                        <w:i/>
                      </w:rPr>
                    </m:ctrlPr>
                  </m:fPr>
                  <m:num>
                    <m:r>
                      <w:rPr>
                        <w:rFonts w:ascii="Cambria Math" w:hAnsi="Cambria Math"/>
                      </w:rPr>
                      <m:t>hc</m:t>
                    </m:r>
                  </m:num>
                  <m:den>
                    <m:r>
                      <w:rPr>
                        <w:rFonts w:ascii="Cambria Math" w:hAnsi="Cambria Math"/>
                      </w:rPr>
                      <m:t>λ</m:t>
                    </m:r>
                  </m:den>
                </m:f>
              </m:oMath>
            </m:oMathPara>
          </w:p>
        </w:tc>
        <w:tc>
          <w:tcPr>
            <w:tcW w:w="710" w:type="dxa"/>
          </w:tcPr>
          <w:p w14:paraId="680C4BF9" w14:textId="6266CB77" w:rsidR="00897B10" w:rsidRDefault="00897B10" w:rsidP="00E25332">
            <w:pPr>
              <w:jc w:val="right"/>
            </w:pPr>
            <w:r>
              <w:t>(2)</w:t>
            </w:r>
          </w:p>
        </w:tc>
      </w:tr>
    </w:tbl>
    <w:p w14:paraId="177FC943" w14:textId="58402AC9" w:rsidR="00DB0EA9" w:rsidRPr="003D6BFA" w:rsidRDefault="0068280E" w:rsidP="00DC3669">
      <w:r>
        <w:rPr>
          <w:noProof/>
        </w:rPr>
        <w:drawing>
          <wp:anchor distT="0" distB="0" distL="114300" distR="114300" simplePos="0" relativeHeight="251658240" behindDoc="0" locked="0" layoutInCell="1" allowOverlap="1" wp14:anchorId="74A7BDB3" wp14:editId="0FBFF574">
            <wp:simplePos x="0" y="0"/>
            <wp:positionH relativeFrom="margin">
              <wp:posOffset>16088</wp:posOffset>
            </wp:positionH>
            <wp:positionV relativeFrom="paragraph">
              <wp:posOffset>138430</wp:posOffset>
            </wp:positionV>
            <wp:extent cx="3046730" cy="883285"/>
            <wp:effectExtent l="0" t="0" r="127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046730" cy="88328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45720" distB="45720" distL="114300" distR="114300" simplePos="0" relativeHeight="251660288" behindDoc="0" locked="0" layoutInCell="1" allowOverlap="1" wp14:anchorId="67F3A3C7" wp14:editId="41EF28E6">
                <wp:simplePos x="0" y="0"/>
                <wp:positionH relativeFrom="margin">
                  <wp:align>left</wp:align>
                </wp:positionH>
                <wp:positionV relativeFrom="paragraph">
                  <wp:posOffset>1133220</wp:posOffset>
                </wp:positionV>
                <wp:extent cx="3068320" cy="435610"/>
                <wp:effectExtent l="0" t="0" r="0" b="254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8320" cy="435610"/>
                        </a:xfrm>
                        <a:prstGeom prst="rect">
                          <a:avLst/>
                        </a:prstGeom>
                        <a:noFill/>
                        <a:ln w="9525">
                          <a:noFill/>
                          <a:miter lim="800000"/>
                          <a:headEnd/>
                          <a:tailEnd/>
                        </a:ln>
                      </wps:spPr>
                      <wps:txbx>
                        <w:txbxContent>
                          <w:p w14:paraId="2D27AC4F" w14:textId="48F82B28" w:rsidR="00DC3669" w:rsidRDefault="00DC3669" w:rsidP="00DC3669">
                            <w:pPr>
                              <w:spacing w:line="240" w:lineRule="auto"/>
                              <w:jc w:val="left"/>
                            </w:pPr>
                            <w:r w:rsidRPr="002A5A27">
                              <w:rPr>
                                <w:b/>
                                <w:bCs/>
                              </w:rPr>
                              <w:t>Figure 1:</w:t>
                            </w:r>
                            <w:r>
                              <w:t xml:space="preserve"> </w:t>
                            </w:r>
                            <w:r w:rsidRPr="00DC3669">
                              <w:t>1,1’-diethyl-2,2’-dicarbocyanine iodide</w:t>
                            </w:r>
                            <w:r>
                              <w:t xml:space="preserve">. Notice the </w:t>
                            </w:r>
                            <w:r w:rsidRPr="000F2446">
                              <w:t>conjugated</w:t>
                            </w:r>
                            <w:r>
                              <w:t xml:space="preserve"> chain between the </w:t>
                            </w:r>
                            <w:proofErr w:type="spellStart"/>
                            <w:r>
                              <w:t>nitrogens</w:t>
                            </w:r>
                            <w:proofErr w:type="spellEnd"/>
                            <w:r w:rsidR="00BA03C5">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7F3A3C7" id="_x0000_t202" coordsize="21600,21600" o:spt="202" path="m,l,21600r21600,l21600,xe">
                <v:stroke joinstyle="miter"/>
                <v:path gradientshapeok="t" o:connecttype="rect"/>
              </v:shapetype>
              <v:shape id="Text Box 2" o:spid="_x0000_s1026" type="#_x0000_t202" style="position:absolute;left:0;text-align:left;margin-left:0;margin-top:89.25pt;width:241.6pt;height:34.3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" filled="f" stroked="f">
                <v:textbox>
                  <w:txbxContent>
                    <w:p w14:paraId="2D27AC4F" w14:textId="48F82B28" w:rsidR="00DC3669" w:rsidRDefault="00DC3669" w:rsidP="00DC3669">
                      <w:pPr>
                        <w:spacing w:line="240" w:lineRule="auto"/>
                        <w:jc w:val="left"/>
                      </w:pPr>
                      <w:r w:rsidRPr="002A5A27">
                        <w:rPr>
                          <w:b/>
                          <w:bCs/>
                        </w:rPr>
                        <w:t>Figure 1:</w:t>
                      </w:r>
                      <w:r>
                        <w:t xml:space="preserve"> </w:t>
                      </w:r>
                      <w:r w:rsidRPr="00DC3669">
                        <w:t>1,1’-diethyl-2,2’-dicarbocyanine iodide</w:t>
                      </w:r>
                      <w:r>
                        <w:t xml:space="preserve">. Notice the </w:t>
                      </w:r>
                      <w:r w:rsidRPr="000F2446">
                        <w:t>conjugated</w:t>
                      </w:r>
                      <w:r>
                        <w:t xml:space="preserve"> chain between the </w:t>
                      </w:r>
                      <w:proofErr w:type="spellStart"/>
                      <w:r>
                        <w:t>nitrogens</w:t>
                      </w:r>
                      <w:proofErr w:type="spellEnd"/>
                      <w:r w:rsidR="00BA03C5">
                        <w:t>.</w:t>
                      </w:r>
                    </w:p>
                  </w:txbxContent>
                </v:textbox>
                <w10:wrap type="square" anchorx="margin"/>
              </v:shape>
            </w:pict>
          </mc:Fallback>
        </mc:AlternateContent>
      </w:r>
      <w:r w:rsidR="003D6BFA" w:rsidRPr="003A0610">
        <w:tab/>
      </w:r>
      <w:r>
        <w:tab/>
      </w:r>
      <w:r w:rsidR="003D6BFA" w:rsidRPr="003D6BFA">
        <w:t xml:space="preserve">The dyes </w:t>
      </w:r>
      <w:r w:rsidR="003D6BFA">
        <w:t>each have varying lengths of conjugated chains. The chain in</w:t>
      </w:r>
      <w:r w:rsidR="00DB0EA9">
        <w:t xml:space="preserve"> </w:t>
      </w:r>
      <w:r w:rsidR="00DB0EA9" w:rsidRPr="00DB0EA9">
        <w:t>1,1’-diethyl-2,2’-dicarbocyanine iodide</w:t>
      </w:r>
      <w:r w:rsidR="003D6BFA">
        <w:t xml:space="preserve">, </w:t>
      </w:r>
      <w:r>
        <w:t>demonstrated in figure 1</w:t>
      </w:r>
      <w:r w:rsidR="003D6BFA">
        <w:t>, is terminated by two nitrogen atoms.</w:t>
      </w:r>
      <w:r w:rsidR="00E37896">
        <w:t xml:space="preserve"> It contains eight </w:t>
      </w:r>
      <w:r w:rsidR="00E37896">
        <w:rPr>
          <w:rStyle w:val="PageNumber"/>
        </w:rPr>
        <w:t>π</w:t>
      </w:r>
      <w:r w:rsidR="000236BA">
        <w:t>-</w:t>
      </w:r>
      <w:r w:rsidR="00E37896">
        <w:t xml:space="preserve">electrons in </w:t>
      </w:r>
      <w:r w:rsidR="00266FDF">
        <w:t>the conjugated portion. This is</w:t>
      </w:r>
      <w:r w:rsidR="003A0610">
        <w:t xml:space="preserve"> in contrast to </w:t>
      </w:r>
      <w:r w:rsidR="003A0610" w:rsidRPr="00FA24A8">
        <w:t>1,1’-diethyl-2,2’-carbocyanine iodide</w:t>
      </w:r>
      <w:r w:rsidR="003A0610">
        <w:t xml:space="preserve"> with six and </w:t>
      </w:r>
      <w:r w:rsidR="003A0610" w:rsidRPr="00FA24A8">
        <w:t>1,1’-diethyl-2,2’-cyanine iodide</w:t>
      </w:r>
      <w:r w:rsidR="003A0610">
        <w:t xml:space="preserve"> with four.</w:t>
      </w:r>
    </w:p>
    <w:p w14:paraId="13A4F21E" w14:textId="24F75BC4" w:rsidR="0058450D" w:rsidRDefault="0058450D" w:rsidP="0058450D">
      <w:r>
        <w:tab/>
        <w:t xml:space="preserve"> Since only two electrons can occupy a single orbital at a time, the highest occupied orbital in the multi-electron PIB model is </w:t>
      </w:r>
      <m:oMath>
        <m:r>
          <w:rPr>
            <w:rFonts w:ascii="Cambria Math" w:hAnsi="Cambria Math"/>
          </w:rPr>
          <m:t>n=N/2</m:t>
        </m:r>
      </m:oMath>
      <w:r>
        <w:t xml:space="preserve"> where </w:t>
      </w:r>
      <m:oMath>
        <m:r>
          <w:rPr>
            <w:rFonts w:ascii="Cambria Math" w:hAnsi="Cambria Math"/>
          </w:rPr>
          <m:t>N</m:t>
        </m:r>
      </m:oMath>
      <w:r>
        <w:t xml:space="preserve"> is the number of electrons. The lowest unoccupied </w:t>
      </w:r>
      <w:r w:rsidR="00C3250C">
        <w:t>orbital</w:t>
      </w:r>
      <w:r>
        <w:t xml:space="preserve"> would be </w:t>
      </w:r>
      <m:oMath>
        <m:r>
          <w:rPr>
            <w:rFonts w:ascii="Cambria Math" w:hAnsi="Cambria Math"/>
          </w:rPr>
          <m:t>n=N/2+1</m:t>
        </m:r>
      </m:oMath>
      <w:r>
        <w:t xml:space="preserve">.  Due to th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term in eq.</w:t>
      </w:r>
      <w:r w:rsidR="00A75CCA">
        <w:t xml:space="preserve"> </w:t>
      </w:r>
      <w:r>
        <w:t xml:space="preserve">1, the lowest energy transition </w:t>
      </w:r>
      <w:r w:rsidR="00C3250C">
        <w:t>(</w:t>
      </w:r>
      <m:oMath>
        <m:r>
          <w:rPr>
            <w:rFonts w:ascii="Cambria Math" w:hAnsi="Cambria Math"/>
          </w:rPr>
          <m:t>ΔE</m:t>
        </m:r>
      </m:oMath>
      <w:r w:rsidR="00C3250C">
        <w:t>)</w:t>
      </w:r>
      <w:r>
        <w:t xml:space="preserve"> between energy levels is between consecutive minimized energy levels. This means that in our system, </w:t>
      </w:r>
      <m:oMath>
        <m:r>
          <w:rPr>
            <w:rFonts w:ascii="Cambria Math" w:hAnsi="Cambria Math"/>
          </w:rPr>
          <m:t>ΔE</m:t>
        </m:r>
      </m:oMath>
      <w:r>
        <w:t xml:space="preserve"> is between</w:t>
      </w:r>
      <w:r w:rsidR="003401EC">
        <w:t xml:space="preserve"> </w:t>
      </w:r>
      <m:oMath>
        <m:r>
          <w:rPr>
            <w:rFonts w:ascii="Cambria Math" w:hAnsi="Cambria Math"/>
          </w:rPr>
          <m:t>n=N/2</m:t>
        </m:r>
      </m:oMath>
      <w:r w:rsidR="009C7E65">
        <w:rPr>
          <w:rFonts w:eastAsiaTheme="minorEastAsia"/>
        </w:rPr>
        <w:t xml:space="preserve"> </w:t>
      </w:r>
      <w:r w:rsidR="003401EC">
        <w:t xml:space="preserve">and </w:t>
      </w:r>
      <m:oMath>
        <m:r>
          <w:rPr>
            <w:rFonts w:ascii="Cambria Math" w:hAnsi="Cambria Math"/>
          </w:rPr>
          <m:t>n=N/2+1</m:t>
        </m:r>
      </m:oMath>
      <w:r w:rsidR="003401EC">
        <w:t>.</w:t>
      </w:r>
      <w:r w:rsidR="00C14C11">
        <w:t xml:space="preserve"> </w:t>
      </w:r>
      <w:r w:rsidR="00013385">
        <w:t>Plugging these values into eq. 1 and subtracting them from another gives</w:t>
      </w:r>
      <w:r w:rsidR="00532EA6">
        <w:t xml:space="preserve"> this equ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gridCol w:w="710"/>
      </w:tblGrid>
      <w:tr w:rsidR="00A75CCA" w14:paraId="32080FA3" w14:textId="77777777" w:rsidTr="00FF566C">
        <w:trPr>
          <w:trHeight w:val="738"/>
        </w:trPr>
        <w:tc>
          <w:tcPr>
            <w:tcW w:w="9360" w:type="dxa"/>
          </w:tcPr>
          <w:p w14:paraId="29EBBBAD" w14:textId="42AF908B" w:rsidR="00A75CCA" w:rsidRDefault="00A75CCA" w:rsidP="00E25332">
            <w:pPr>
              <w:jc w:val="center"/>
            </w:pPr>
            <m:oMathPara>
              <m:oMath>
                <m:r>
                  <w:rPr>
                    <w:rFonts w:ascii="Cambria Math" w:hAnsi="Cambria Math"/>
                  </w:rPr>
                  <m:t>ΔE=</m:t>
                </m:r>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num>
                  <m:den>
                    <m:r>
                      <w:rPr>
                        <w:rFonts w:ascii="Cambria Math" w:hAnsi="Cambria Math"/>
                      </w:rPr>
                      <m:t>8m</m:t>
                    </m:r>
                    <m:sSup>
                      <m:sSupPr>
                        <m:ctrlPr>
                          <w:rPr>
                            <w:rFonts w:ascii="Cambria Math" w:hAnsi="Cambria Math"/>
                            <w:i/>
                          </w:rPr>
                        </m:ctrlPr>
                      </m:sSupPr>
                      <m:e>
                        <m:r>
                          <w:rPr>
                            <w:rFonts w:ascii="Cambria Math" w:hAnsi="Cambria Math"/>
                          </w:rPr>
                          <m:t>a</m:t>
                        </m:r>
                      </m:e>
                      <m:sup>
                        <m:r>
                          <w:rPr>
                            <w:rFonts w:ascii="Cambria Math" w:hAnsi="Cambria Math"/>
                          </w:rPr>
                          <m:t>2</m:t>
                        </m:r>
                      </m:sup>
                    </m:sSup>
                  </m:den>
                </m:f>
                <m:d>
                  <m:dPr>
                    <m:ctrlPr>
                      <w:rPr>
                        <w:rFonts w:ascii="Cambria Math" w:hAnsi="Cambria Math"/>
                        <w:i/>
                      </w:rPr>
                    </m:ctrlPr>
                  </m:dPr>
                  <m:e>
                    <m:r>
                      <w:rPr>
                        <w:rFonts w:ascii="Cambria Math" w:hAnsi="Cambria Math"/>
                      </w:rPr>
                      <m:t>N+1</m:t>
                    </m:r>
                  </m:e>
                </m:d>
              </m:oMath>
            </m:oMathPara>
          </w:p>
        </w:tc>
        <w:tc>
          <w:tcPr>
            <w:tcW w:w="710" w:type="dxa"/>
          </w:tcPr>
          <w:p w14:paraId="538BB769" w14:textId="593F2865" w:rsidR="00A75CCA" w:rsidRDefault="00A75CCA" w:rsidP="00E25332">
            <w:pPr>
              <w:jc w:val="right"/>
            </w:pPr>
            <w:r>
              <w:t>(3)</w:t>
            </w:r>
          </w:p>
        </w:tc>
      </w:tr>
    </w:tbl>
    <w:p w14:paraId="07A14D37" w14:textId="6FEC8BB6" w:rsidR="00266FDF" w:rsidRPr="003D6BFA" w:rsidRDefault="008E74FC" w:rsidP="004C6B0F">
      <w:r>
        <w:tab/>
      </w:r>
      <w:r w:rsidR="00AE5E52">
        <w:t xml:space="preserve">According to the PIB model, the π-electrons should absorb light at quantized wavelengths. We are concerned with the lowest </w:t>
      </w:r>
      <w:r w:rsidR="007C443E">
        <w:t>energy transition</w:t>
      </w:r>
      <w:r w:rsidR="00AE5E52">
        <w:t xml:space="preserve"> for reasons later discussed</w:t>
      </w:r>
      <w:r w:rsidR="007C443E">
        <w:t>. P</w:t>
      </w:r>
      <w:r w:rsidR="00AE5E52">
        <w:t>ractically</w:t>
      </w:r>
      <w:r w:rsidR="007C443E">
        <w:t xml:space="preserve"> speaking</w:t>
      </w:r>
      <w:r w:rsidR="00AE5E52">
        <w:t xml:space="preserve">, </w:t>
      </w:r>
      <w:r w:rsidR="007C443E">
        <w:t>ΔE</w:t>
      </w:r>
      <w:r w:rsidR="00AE5E52">
        <w:t xml:space="preserve"> appears as an absorption peak with the highest wavelength</w:t>
      </w:r>
      <w:r w:rsidR="00450F31">
        <w:t xml:space="preserve"> (</w:t>
      </w:r>
      <w:proofErr w:type="spellStart"/>
      <w:r w:rsidR="00450F31">
        <w:t>λ</w:t>
      </w:r>
      <w:r w:rsidR="00450F31" w:rsidRPr="00F343C5">
        <w:rPr>
          <w:vertAlign w:val="subscript"/>
        </w:rPr>
        <w:t>max</w:t>
      </w:r>
      <w:proofErr w:type="spellEnd"/>
      <w:r w:rsidR="00450F31" w:rsidRPr="00450F31">
        <w:t>)</w:t>
      </w:r>
      <w:r w:rsidR="00AE5E52">
        <w:t>, from eq. 2.</w:t>
      </w:r>
      <w:r w:rsidR="0091572A">
        <w:t xml:space="preserve"> Depending on the dye, the number of π-electrons </w:t>
      </w:r>
      <w:r w:rsidR="0091572A">
        <w:lastRenderedPageBreak/>
        <w:t xml:space="preserve">will change, and so will </w:t>
      </w:r>
      <w:proofErr w:type="spellStart"/>
      <w:r w:rsidR="0091572A">
        <w:t>λ</w:t>
      </w:r>
      <w:r w:rsidR="0091572A" w:rsidRPr="00F343C5">
        <w:rPr>
          <w:vertAlign w:val="subscript"/>
        </w:rPr>
        <w:t>max</w:t>
      </w:r>
      <w:proofErr w:type="spellEnd"/>
      <w:r w:rsidR="0091572A">
        <w:t xml:space="preserve">, as a result. From the measured </w:t>
      </w:r>
      <w:proofErr w:type="spellStart"/>
      <w:r w:rsidR="0091572A">
        <w:t>λ</w:t>
      </w:r>
      <w:r w:rsidR="0091572A" w:rsidRPr="00F343C5">
        <w:rPr>
          <w:vertAlign w:val="subscript"/>
        </w:rPr>
        <w:t>max</w:t>
      </w:r>
      <w:proofErr w:type="spellEnd"/>
      <w:r w:rsidR="0091572A">
        <w:t>, we can determine ΔE and, due to eq. 1, determine the length of the box of the PIB model.</w:t>
      </w:r>
      <w:r w:rsidR="0024360A">
        <w:t xml:space="preserve"> Computationally, we can use software to numerically solve the Schr</w:t>
      </w:r>
      <w:r w:rsidR="0024360A" w:rsidRPr="00561D63">
        <w:t>ö</w:t>
      </w:r>
      <w:r w:rsidR="0024360A">
        <w:t xml:space="preserve">dinger equation and determine the actually length of the box </w:t>
      </w:r>
      <w:r w:rsidR="00BC653D">
        <w:t>b</w:t>
      </w:r>
      <w:r w:rsidR="0024360A">
        <w:t>y measuring the distance between each of the atoms</w:t>
      </w:r>
      <w:r w:rsidR="00BC653D">
        <w:t xml:space="preserve"> consecutively</w:t>
      </w:r>
      <w:r w:rsidR="0024360A">
        <w:t xml:space="preserve"> from nitrogen to nitrogen. This value </w:t>
      </w:r>
      <w:r w:rsidR="00BC653D">
        <w:t xml:space="preserve">can be used as a value to compare the length calculated from the PIB model from the experimental data. </w:t>
      </w:r>
    </w:p>
    <w:p w14:paraId="43AD43F3" w14:textId="7835B568" w:rsidR="00903DC2" w:rsidRPr="004C6B0F" w:rsidRDefault="004C6B0F" w:rsidP="00066B81">
      <w:pPr>
        <w:pStyle w:val="Heading1"/>
      </w:pPr>
      <w:r w:rsidRPr="004C6B0F">
        <w:t>Methods:</w:t>
      </w:r>
    </w:p>
    <w:p w14:paraId="496FE6C1" w14:textId="7F93A81C" w:rsidR="00561D63" w:rsidRDefault="004C6B0F" w:rsidP="00367ADD">
      <w:pPr>
        <w:tabs>
          <w:tab w:val="left" w:pos="720"/>
          <w:tab w:val="left" w:pos="1440"/>
          <w:tab w:val="left" w:pos="2160"/>
          <w:tab w:val="left" w:pos="2880"/>
          <w:tab w:val="left" w:pos="3600"/>
          <w:tab w:val="left" w:pos="4320"/>
          <w:tab w:val="left" w:pos="5040"/>
          <w:tab w:val="left" w:pos="5760"/>
          <w:tab w:val="left" w:pos="6542"/>
        </w:tabs>
      </w:pPr>
      <w:r w:rsidRPr="004C6B0F">
        <w:tab/>
      </w:r>
      <w:r w:rsidR="00FA24A8">
        <w:t xml:space="preserve">For the experimental section, the following dyes were obtained: </w:t>
      </w:r>
      <w:r w:rsidR="00FA24A8" w:rsidRPr="00FA24A8">
        <w:t>1,1’-diethyl-2,2’-cyanine iodide</w:t>
      </w:r>
      <w:r w:rsidR="00FA24A8">
        <w:t xml:space="preserve">, </w:t>
      </w:r>
      <w:r w:rsidR="00FA24A8" w:rsidRPr="00FA24A8">
        <w:t>1,1’-diethyl-2,2’-carbocyanine iodide</w:t>
      </w:r>
      <w:r w:rsidR="00FA24A8">
        <w:t xml:space="preserve"> and </w:t>
      </w:r>
      <w:r w:rsidR="00FA24A8" w:rsidRPr="00FA24A8">
        <w:t>1,1’-diethyl-2,2’-dicarbocyanine iodide</w:t>
      </w:r>
      <w:r w:rsidR="00FA24A8">
        <w:t xml:space="preserve">. </w:t>
      </w:r>
      <w:r w:rsidR="00FF714D">
        <w:t xml:space="preserve">Approximately one milligram of each </w:t>
      </w:r>
      <w:r w:rsidR="00FA24A8">
        <w:t xml:space="preserve">dye was weighed, recorded and dissolved in </w:t>
      </w:r>
      <w:r w:rsidR="006A4B46">
        <w:t>100 mL of methanol, as measured by a volumetric flask.</w:t>
      </w:r>
      <w:r w:rsidR="0078394A">
        <w:t xml:space="preserve"> </w:t>
      </w:r>
      <w:r w:rsidR="00561D63">
        <w:t>The Pasco spectrometer was calibrated using a blank of methanol and the absorbance of the dye solutions were each measured</w:t>
      </w:r>
      <w:r w:rsidR="001817C1">
        <w:t xml:space="preserve">. </w:t>
      </w:r>
      <w:r w:rsidR="00C86DD1">
        <w:t xml:space="preserve">The peak with the </w:t>
      </w:r>
      <w:r w:rsidR="00FC1C90">
        <w:t>longest</w:t>
      </w:r>
      <w:r w:rsidR="00C86DD1">
        <w:t xml:space="preserve"> wavelength was determined by first taking the derivative of the 5-point moving average of the absorption spectra</w:t>
      </w:r>
      <w:r w:rsidR="00FC1C90">
        <w:t>; a change in sign from positive to negative denotes a local maximum. The derivative was graphically enlarged to determine exactly where the last zero was and with what uncertainty.</w:t>
      </w:r>
      <w:r w:rsidR="00C10F45">
        <w:t xml:space="preserve"> </w:t>
      </w:r>
      <w:r w:rsidR="002F214B">
        <w:t xml:space="preserve">ΔE </w:t>
      </w:r>
      <w:r w:rsidR="00C10F45">
        <w:t xml:space="preserve">was </w:t>
      </w:r>
      <w:r w:rsidR="0082357E">
        <w:t>calculated for each from eq. 2</w:t>
      </w:r>
      <w:r w:rsidR="002F214B">
        <w:t xml:space="preserve"> then the PIB model box length was calculated using eq. 3. This process was repeated for each dye.</w:t>
      </w:r>
    </w:p>
    <w:p w14:paraId="004CE6A0" w14:textId="2F8D5C61" w:rsidR="005D207C" w:rsidRDefault="001817C1" w:rsidP="005D207C">
      <w:pPr>
        <w:tabs>
          <w:tab w:val="left" w:pos="720"/>
          <w:tab w:val="left" w:pos="1440"/>
          <w:tab w:val="left" w:pos="2160"/>
          <w:tab w:val="left" w:pos="2880"/>
          <w:tab w:val="left" w:pos="3600"/>
          <w:tab w:val="left" w:pos="4320"/>
          <w:tab w:val="left" w:pos="5040"/>
          <w:tab w:val="left" w:pos="5760"/>
          <w:tab w:val="left" w:pos="6542"/>
        </w:tabs>
      </w:pPr>
      <w:r>
        <w:tab/>
        <w:t>For the computational section of the lab, the</w:t>
      </w:r>
      <w:r w:rsidR="0024360A">
        <w:t xml:space="preserve"> software Gaussian 16 was used.</w:t>
      </w:r>
      <w:r w:rsidR="00E93E9F">
        <w:fldChar w:fldCharType="begin"/>
      </w:r>
      <w:r w:rsidR="00E93E9F">
        <w:instrText xml:space="preserve"> ADDIN ZOTERO_ITEM CSL_CITATION {"citationID":"wvdFkzhz","properties":{"formattedCitation":"\\super 1\\nosupersub{}","plainCitation":"1","noteIndex":0},"citationItems":[{"id":192,"uris":["http://zotero.org/users/local/YFsU4dqp/items/ZIYGZI95"],"itemData":{"id":192,"type":"software","event-place":"Wallingford CT","publisher":"Gaussian, Inc.","publisher-place":"Wallingford CT","title":"Gaussian 16","version":"Revision A.03","author":[{"literal":"M. J. Frisch, G. W. Trucks, H. B. Schlegel, G. E. Scuseria, M. A. Robb, J. R. Cheeseman, G. Scalmani, V. Barone, G. A. Petersson, H. Nakatsuji, X. Li, M. Caricato, A.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Bearpark, J. J. Heyd, E. Brothers, K. N. Kudin, V. N. Staroverov, T. Keith, R. Kobayashi, J. Normand, K. Raghavachari, A. Rendell, J. C. Burant, S. S. Iyengar, J. Tomasi, M. Cossi, J. M. Millam, M. Klene, C. Adamo, R. Cammi, J. W. Ochterski, R. L. Martin, K. Morokuma, O. Farkas, J. B. Foresman, and D. J. Fox"}],"issued":{"date-parts":[["2016"]]}}}],"schema":"https://github.com/citation-style-language/schema/raw/master/csl-citation.json"} </w:instrText>
      </w:r>
      <w:r w:rsidR="00E93E9F">
        <w:fldChar w:fldCharType="separate"/>
      </w:r>
      <w:r w:rsidR="00E93E9F" w:rsidRPr="00E93E9F">
        <w:rPr>
          <w:szCs w:val="24"/>
          <w:vertAlign w:val="superscript"/>
        </w:rPr>
        <w:t>1</w:t>
      </w:r>
      <w:r w:rsidR="00E93E9F">
        <w:fldChar w:fldCharType="end"/>
      </w:r>
      <w:r w:rsidR="00A73844">
        <w:t xml:space="preserve"> Each of the dyes were first modelled to </w:t>
      </w:r>
      <w:r w:rsidR="00677BF4">
        <w:t>visual</w:t>
      </w:r>
      <w:r w:rsidR="00A73844">
        <w:t xml:space="preserve"> accuracy.</w:t>
      </w:r>
      <w:r w:rsidR="00E126F9">
        <w:t xml:space="preserve"> Next, the </w:t>
      </w:r>
      <w:r w:rsidR="00155C39">
        <w:t>following heading was added to the Gaussian Input File (</w:t>
      </w:r>
      <w:proofErr w:type="spellStart"/>
      <w:r w:rsidR="00155C39">
        <w:t>gjf</w:t>
      </w:r>
      <w:proofErr w:type="spellEnd"/>
      <w:r w:rsidR="00155C39">
        <w:t xml:space="preserve"> file): </w:t>
      </w:r>
    </w:p>
    <w:p w14:paraId="62F9C19E" w14:textId="03CC6636" w:rsidR="005D207C" w:rsidRPr="005D207C" w:rsidRDefault="005D207C" w:rsidP="005D207C">
      <w:pPr>
        <w:tabs>
          <w:tab w:val="left" w:pos="720"/>
          <w:tab w:val="left" w:pos="1440"/>
          <w:tab w:val="left" w:pos="2160"/>
          <w:tab w:val="left" w:pos="2880"/>
          <w:tab w:val="left" w:pos="3600"/>
          <w:tab w:val="left" w:pos="4320"/>
          <w:tab w:val="left" w:pos="5040"/>
          <w:tab w:val="left" w:pos="5760"/>
          <w:tab w:val="left" w:pos="6542"/>
        </w:tabs>
        <w:spacing w:after="0" w:line="240" w:lineRule="auto"/>
        <w:ind w:left="720"/>
        <w:rPr>
          <w:rFonts w:ascii="Courier New" w:hAnsi="Courier New" w:cs="Courier New"/>
        </w:rPr>
      </w:pPr>
      <w:r w:rsidRPr="005D207C">
        <w:rPr>
          <w:rFonts w:ascii="Courier New" w:hAnsi="Courier New" w:cs="Courier New"/>
        </w:rPr>
        <w:t>%chk=INPUT.chk</w:t>
      </w:r>
    </w:p>
    <w:p w14:paraId="7BC9AC07" w14:textId="2DD97BB5" w:rsidR="005D207C" w:rsidRPr="005D207C" w:rsidRDefault="005D207C" w:rsidP="005D207C">
      <w:pPr>
        <w:tabs>
          <w:tab w:val="left" w:pos="720"/>
          <w:tab w:val="left" w:pos="1440"/>
          <w:tab w:val="left" w:pos="2160"/>
          <w:tab w:val="left" w:pos="2880"/>
          <w:tab w:val="left" w:pos="3600"/>
          <w:tab w:val="left" w:pos="4320"/>
          <w:tab w:val="left" w:pos="5040"/>
          <w:tab w:val="left" w:pos="5760"/>
          <w:tab w:val="left" w:pos="6542"/>
        </w:tabs>
        <w:spacing w:after="0" w:line="240" w:lineRule="auto"/>
        <w:ind w:left="720"/>
        <w:rPr>
          <w:rFonts w:ascii="Courier New" w:hAnsi="Courier New" w:cs="Courier New"/>
        </w:rPr>
      </w:pPr>
      <w:r w:rsidRPr="005D207C">
        <w:rPr>
          <w:rFonts w:ascii="Courier New" w:hAnsi="Courier New" w:cs="Courier New"/>
        </w:rPr>
        <w:t xml:space="preserve"># </w:t>
      </w:r>
      <w:proofErr w:type="gramStart"/>
      <w:r w:rsidRPr="005D207C">
        <w:rPr>
          <w:rFonts w:ascii="Courier New" w:hAnsi="Courier New" w:cs="Courier New"/>
        </w:rPr>
        <w:t>opt</w:t>
      </w:r>
      <w:proofErr w:type="gramEnd"/>
      <w:r w:rsidRPr="005D207C">
        <w:rPr>
          <w:rFonts w:ascii="Courier New" w:hAnsi="Courier New" w:cs="Courier New"/>
        </w:rPr>
        <w:t xml:space="preserve"> hf/3-21g </w:t>
      </w:r>
      <w:proofErr w:type="spellStart"/>
      <w:r w:rsidRPr="005D207C">
        <w:rPr>
          <w:rFonts w:ascii="Courier New" w:hAnsi="Courier New" w:cs="Courier New"/>
        </w:rPr>
        <w:t>geom</w:t>
      </w:r>
      <w:proofErr w:type="spellEnd"/>
      <w:r w:rsidRPr="005D207C">
        <w:rPr>
          <w:rFonts w:ascii="Courier New" w:hAnsi="Courier New" w:cs="Courier New"/>
        </w:rPr>
        <w:t>=connectivity</w:t>
      </w:r>
    </w:p>
    <w:p w14:paraId="0B6B97AA" w14:textId="77777777" w:rsidR="005D207C" w:rsidRPr="005D207C" w:rsidRDefault="005D207C" w:rsidP="005D207C">
      <w:pPr>
        <w:tabs>
          <w:tab w:val="left" w:pos="720"/>
          <w:tab w:val="left" w:pos="1440"/>
          <w:tab w:val="left" w:pos="2160"/>
          <w:tab w:val="left" w:pos="2880"/>
          <w:tab w:val="left" w:pos="3600"/>
          <w:tab w:val="left" w:pos="4320"/>
          <w:tab w:val="left" w:pos="5040"/>
          <w:tab w:val="left" w:pos="5760"/>
          <w:tab w:val="left" w:pos="6542"/>
        </w:tabs>
        <w:spacing w:after="0" w:line="240" w:lineRule="auto"/>
        <w:ind w:left="720"/>
        <w:rPr>
          <w:rFonts w:ascii="Courier New" w:hAnsi="Courier New" w:cs="Courier New"/>
        </w:rPr>
      </w:pPr>
    </w:p>
    <w:p w14:paraId="6D4EC558" w14:textId="39A5FE1E" w:rsidR="005D207C" w:rsidRPr="005D207C" w:rsidRDefault="005D207C" w:rsidP="005D207C">
      <w:pPr>
        <w:tabs>
          <w:tab w:val="left" w:pos="720"/>
          <w:tab w:val="left" w:pos="1440"/>
          <w:tab w:val="left" w:pos="2160"/>
          <w:tab w:val="left" w:pos="2880"/>
          <w:tab w:val="left" w:pos="3600"/>
          <w:tab w:val="left" w:pos="4320"/>
          <w:tab w:val="left" w:pos="5040"/>
          <w:tab w:val="left" w:pos="5760"/>
          <w:tab w:val="left" w:pos="6542"/>
        </w:tabs>
        <w:spacing w:after="0" w:line="240" w:lineRule="auto"/>
        <w:ind w:left="720"/>
        <w:rPr>
          <w:rFonts w:ascii="Courier New" w:hAnsi="Courier New" w:cs="Courier New"/>
        </w:rPr>
      </w:pPr>
      <w:r w:rsidRPr="005D207C">
        <w:rPr>
          <w:rFonts w:ascii="Courier New" w:hAnsi="Courier New" w:cs="Courier New"/>
        </w:rPr>
        <w:t>Dye</w:t>
      </w:r>
    </w:p>
    <w:p w14:paraId="3012A8EE" w14:textId="77777777" w:rsidR="005D207C" w:rsidRPr="005D207C" w:rsidRDefault="005D207C" w:rsidP="005D207C">
      <w:pPr>
        <w:tabs>
          <w:tab w:val="left" w:pos="720"/>
          <w:tab w:val="left" w:pos="1440"/>
          <w:tab w:val="left" w:pos="2160"/>
          <w:tab w:val="left" w:pos="2880"/>
          <w:tab w:val="left" w:pos="3600"/>
          <w:tab w:val="left" w:pos="4320"/>
          <w:tab w:val="left" w:pos="5040"/>
          <w:tab w:val="left" w:pos="5760"/>
          <w:tab w:val="left" w:pos="6542"/>
        </w:tabs>
        <w:spacing w:after="0" w:line="240" w:lineRule="auto"/>
        <w:ind w:left="720"/>
        <w:rPr>
          <w:rFonts w:ascii="Courier New" w:hAnsi="Courier New" w:cs="Courier New"/>
        </w:rPr>
      </w:pPr>
    </w:p>
    <w:p w14:paraId="01F5A23B" w14:textId="297D823D" w:rsidR="005D207C" w:rsidRDefault="005D207C" w:rsidP="005D207C">
      <w:pPr>
        <w:tabs>
          <w:tab w:val="left" w:pos="720"/>
          <w:tab w:val="left" w:pos="1440"/>
          <w:tab w:val="left" w:pos="2160"/>
          <w:tab w:val="left" w:pos="2880"/>
          <w:tab w:val="left" w:pos="3600"/>
          <w:tab w:val="left" w:pos="4320"/>
          <w:tab w:val="left" w:pos="5040"/>
          <w:tab w:val="left" w:pos="5760"/>
          <w:tab w:val="left" w:pos="6542"/>
        </w:tabs>
        <w:spacing w:after="0" w:line="240" w:lineRule="auto"/>
        <w:ind w:left="720"/>
        <w:rPr>
          <w:rFonts w:ascii="Courier New" w:hAnsi="Courier New" w:cs="Courier New"/>
        </w:rPr>
      </w:pPr>
      <w:r w:rsidRPr="005D207C">
        <w:rPr>
          <w:rFonts w:ascii="Courier New" w:hAnsi="Courier New" w:cs="Courier New"/>
        </w:rPr>
        <w:t>1 1</w:t>
      </w:r>
    </w:p>
    <w:p w14:paraId="4EFA3227" w14:textId="77777777" w:rsidR="005D207C" w:rsidRPr="005D207C" w:rsidRDefault="005D207C" w:rsidP="005D207C">
      <w:pPr>
        <w:tabs>
          <w:tab w:val="left" w:pos="720"/>
          <w:tab w:val="left" w:pos="1440"/>
          <w:tab w:val="left" w:pos="2160"/>
          <w:tab w:val="left" w:pos="2880"/>
          <w:tab w:val="left" w:pos="3600"/>
          <w:tab w:val="left" w:pos="4320"/>
          <w:tab w:val="left" w:pos="5040"/>
          <w:tab w:val="left" w:pos="5760"/>
          <w:tab w:val="left" w:pos="6542"/>
        </w:tabs>
        <w:spacing w:after="0" w:line="240" w:lineRule="auto"/>
        <w:ind w:left="720"/>
        <w:rPr>
          <w:rFonts w:ascii="Courier New" w:hAnsi="Courier New" w:cs="Courier New"/>
        </w:rPr>
      </w:pPr>
    </w:p>
    <w:p w14:paraId="6D2C3A08" w14:textId="783A6806" w:rsidR="004108DA" w:rsidRDefault="005D207C" w:rsidP="00940315">
      <w:pPr>
        <w:tabs>
          <w:tab w:val="left" w:pos="720"/>
          <w:tab w:val="left" w:pos="1440"/>
          <w:tab w:val="left" w:pos="2160"/>
          <w:tab w:val="left" w:pos="2880"/>
          <w:tab w:val="left" w:pos="3600"/>
          <w:tab w:val="left" w:pos="4320"/>
          <w:tab w:val="left" w:pos="5040"/>
          <w:tab w:val="left" w:pos="5760"/>
          <w:tab w:val="left" w:pos="6542"/>
        </w:tabs>
      </w:pPr>
      <w:r>
        <w:t>Explicitly, the geometry was optimized using the STO3-21G</w:t>
      </w:r>
      <w:r w:rsidR="00443315">
        <w:t xml:space="preserve"> basis set</w:t>
      </w:r>
      <w:r>
        <w:t xml:space="preserve"> assuming Hartree-</w:t>
      </w:r>
      <w:proofErr w:type="spellStart"/>
      <w:r>
        <w:t>Fock</w:t>
      </w:r>
      <w:proofErr w:type="spellEnd"/>
      <w:r>
        <w:t xml:space="preserve"> approximation. The charge of the molecule was </w:t>
      </w:r>
      <w:proofErr w:type="gramStart"/>
      <w:r>
        <w:t>stet</w:t>
      </w:r>
      <w:proofErr w:type="gramEnd"/>
      <w:r>
        <w:t xml:space="preserve"> to +1.</w:t>
      </w:r>
      <w:r w:rsidR="00940315">
        <w:t xml:space="preserve"> Each of the compounds underwent this process and the resulting check files (.</w:t>
      </w:r>
      <w:proofErr w:type="spellStart"/>
      <w:r w:rsidR="00940315">
        <w:t>chk</w:t>
      </w:r>
      <w:proofErr w:type="spellEnd"/>
      <w:r w:rsidR="00940315">
        <w:t xml:space="preserve">) were used as the output. The check files were then imported into </w:t>
      </w:r>
      <w:proofErr w:type="spellStart"/>
      <w:r w:rsidR="00940315">
        <w:t>Gaussview</w:t>
      </w:r>
      <w:proofErr w:type="spellEnd"/>
      <w:r w:rsidR="00940315">
        <w:t xml:space="preserve"> and the measure tool was used to calculate the distance between each atom in the conjugated chain. The distances were recorded and summed to determine the </w:t>
      </w:r>
      <w:r w:rsidR="003E3965">
        <w:t xml:space="preserve">calculated </w:t>
      </w:r>
      <w:r w:rsidR="00940315">
        <w:t>box length.</w:t>
      </w:r>
      <w:r w:rsidR="0096689F">
        <w:t xml:space="preserve"> The experimental box lengths were then compared to the literature box lengths.</w:t>
      </w:r>
    </w:p>
    <w:p w14:paraId="454F6F03" w14:textId="77777777" w:rsidR="004A7006" w:rsidRDefault="004A7006">
      <w:pPr>
        <w:rPr>
          <w:rFonts w:eastAsiaTheme="majorEastAsia" w:cstheme="majorBidi"/>
          <w:b/>
          <w:sz w:val="28"/>
          <w:szCs w:val="32"/>
        </w:rPr>
      </w:pPr>
      <w:r>
        <w:br w:type="page"/>
      </w:r>
    </w:p>
    <w:p w14:paraId="43198363" w14:textId="6DCBFA55" w:rsidR="004C6B0F" w:rsidRPr="004C6B0F" w:rsidRDefault="006F7465" w:rsidP="00066B81">
      <w:pPr>
        <w:pStyle w:val="Heading1"/>
      </w:pPr>
      <w:r>
        <w:lastRenderedPageBreak/>
        <w:t>Results and Discussion:</w:t>
      </w:r>
    </w:p>
    <w:p w14:paraId="78387035" w14:textId="22457EDA" w:rsidR="000B4022" w:rsidRPr="004A7006" w:rsidRDefault="000B4022" w:rsidP="000B4022">
      <w:pPr>
        <w:pStyle w:val="Caption"/>
        <w:keepNext/>
        <w:rPr>
          <w:sz w:val="20"/>
          <w:szCs w:val="16"/>
        </w:rPr>
      </w:pPr>
      <w:r w:rsidRPr="004A7006">
        <w:rPr>
          <w:b/>
          <w:bCs/>
          <w:sz w:val="20"/>
          <w:szCs w:val="16"/>
        </w:rPr>
        <w:t xml:space="preserve">Table </w:t>
      </w:r>
      <w:r w:rsidRPr="004A7006">
        <w:rPr>
          <w:b/>
          <w:bCs/>
          <w:sz w:val="20"/>
          <w:szCs w:val="16"/>
        </w:rPr>
        <w:fldChar w:fldCharType="begin"/>
      </w:r>
      <w:r w:rsidRPr="004A7006">
        <w:rPr>
          <w:b/>
          <w:bCs/>
          <w:sz w:val="20"/>
          <w:szCs w:val="16"/>
        </w:rPr>
        <w:instrText xml:space="preserve"> SEQ Table \* ARABIC </w:instrText>
      </w:r>
      <w:r w:rsidRPr="004A7006">
        <w:rPr>
          <w:b/>
          <w:bCs/>
          <w:sz w:val="20"/>
          <w:szCs w:val="16"/>
        </w:rPr>
        <w:fldChar w:fldCharType="separate"/>
      </w:r>
      <w:r w:rsidR="00E904DC">
        <w:rPr>
          <w:b/>
          <w:bCs/>
          <w:noProof/>
          <w:sz w:val="20"/>
          <w:szCs w:val="16"/>
        </w:rPr>
        <w:t>1</w:t>
      </w:r>
      <w:r w:rsidRPr="004A7006">
        <w:rPr>
          <w:b/>
          <w:bCs/>
          <w:sz w:val="20"/>
          <w:szCs w:val="16"/>
        </w:rPr>
        <w:fldChar w:fldCharType="end"/>
      </w:r>
      <w:r w:rsidRPr="004A7006">
        <w:rPr>
          <w:b/>
          <w:bCs/>
          <w:sz w:val="20"/>
          <w:szCs w:val="16"/>
        </w:rPr>
        <w:t>:</w:t>
      </w:r>
      <w:r w:rsidRPr="004A7006">
        <w:rPr>
          <w:sz w:val="20"/>
          <w:szCs w:val="16"/>
        </w:rPr>
        <w:t xml:space="preserve"> Collected data from experiments, calculations and literature. </w:t>
      </w:r>
      <w:proofErr w:type="spellStart"/>
      <w:r w:rsidRPr="004A7006">
        <w:rPr>
          <w:sz w:val="20"/>
          <w:szCs w:val="16"/>
        </w:rPr>
        <w:t>λ</w:t>
      </w:r>
      <w:r w:rsidRPr="004A7006">
        <w:rPr>
          <w:sz w:val="20"/>
          <w:szCs w:val="16"/>
          <w:vertAlign w:val="subscript"/>
        </w:rPr>
        <w:t>max</w:t>
      </w:r>
      <w:proofErr w:type="spellEnd"/>
      <w:r w:rsidRPr="004A7006">
        <w:rPr>
          <w:sz w:val="20"/>
          <w:szCs w:val="16"/>
        </w:rPr>
        <w:t xml:space="preserve"> is the peak with the longest wavelength. The box lengths are from the PIB model. The corrected box length extends the box length by including more atoms in the conjugated chain.</w:t>
      </w:r>
    </w:p>
    <w:tbl>
      <w:tblPr>
        <w:tblStyle w:val="TableGrid"/>
        <w:tblW w:w="0" w:type="auto"/>
        <w:tblLook w:val="04A0" w:firstRow="1" w:lastRow="0" w:firstColumn="1" w:lastColumn="0" w:noHBand="0" w:noVBand="1"/>
      </w:tblPr>
      <w:tblGrid>
        <w:gridCol w:w="2454"/>
        <w:gridCol w:w="777"/>
        <w:gridCol w:w="1588"/>
        <w:gridCol w:w="1497"/>
        <w:gridCol w:w="1877"/>
        <w:gridCol w:w="1877"/>
      </w:tblGrid>
      <w:tr w:rsidR="006817F4" w14:paraId="6B2AA66B" w14:textId="77777777" w:rsidTr="000B4022">
        <w:tc>
          <w:tcPr>
            <w:tcW w:w="2454" w:type="dxa"/>
          </w:tcPr>
          <w:p w14:paraId="48F760AD" w14:textId="77777777" w:rsidR="006817F4" w:rsidRDefault="006817F4" w:rsidP="003A6E53">
            <w:pPr>
              <w:jc w:val="left"/>
            </w:pPr>
          </w:p>
        </w:tc>
        <w:tc>
          <w:tcPr>
            <w:tcW w:w="777" w:type="dxa"/>
          </w:tcPr>
          <w:p w14:paraId="41795A82" w14:textId="0F824A85" w:rsidR="006817F4" w:rsidRPr="000E48E6" w:rsidRDefault="006817F4" w:rsidP="003A6E53">
            <w:pPr>
              <w:jc w:val="left"/>
            </w:pPr>
            <w:proofErr w:type="spellStart"/>
            <w:r>
              <w:t>λ</w:t>
            </w:r>
            <w:r w:rsidRPr="000E48E6">
              <w:rPr>
                <w:vertAlign w:val="subscript"/>
              </w:rPr>
              <w:t>max</w:t>
            </w:r>
            <w:proofErr w:type="spellEnd"/>
            <w:r>
              <w:t xml:space="preserve"> (nm)</w:t>
            </w:r>
          </w:p>
        </w:tc>
        <w:tc>
          <w:tcPr>
            <w:tcW w:w="1588" w:type="dxa"/>
          </w:tcPr>
          <w:p w14:paraId="5544BBE4" w14:textId="374DDF39" w:rsidR="006817F4" w:rsidRDefault="006817F4" w:rsidP="003A6E53">
            <w:pPr>
              <w:jc w:val="left"/>
            </w:pPr>
            <w:r>
              <w:t>Experimental box length (</w:t>
            </w:r>
            <w:r w:rsidRPr="00B1288C">
              <w:t>Å</w:t>
            </w:r>
            <w:r>
              <w:t>)</w:t>
            </w:r>
          </w:p>
        </w:tc>
        <w:tc>
          <w:tcPr>
            <w:tcW w:w="1497" w:type="dxa"/>
          </w:tcPr>
          <w:p w14:paraId="557D57D6" w14:textId="77658760" w:rsidR="006817F4" w:rsidRDefault="006817F4" w:rsidP="003A6E53">
            <w:pPr>
              <w:jc w:val="left"/>
            </w:pPr>
            <w:r>
              <w:t xml:space="preserve">Literature box length </w:t>
            </w:r>
            <w:r w:rsidRPr="00F05B52">
              <w:t>(Å)</w:t>
            </w:r>
          </w:p>
        </w:tc>
        <w:tc>
          <w:tcPr>
            <w:tcW w:w="1877" w:type="dxa"/>
          </w:tcPr>
          <w:p w14:paraId="48E8FB03" w14:textId="03BBC4E6" w:rsidR="006817F4" w:rsidRDefault="006817F4" w:rsidP="003A6E53">
            <w:pPr>
              <w:jc w:val="left"/>
            </w:pPr>
            <w:r>
              <w:t>Computed box length (</w:t>
            </w:r>
            <w:r w:rsidRPr="00B1288C">
              <w:t>Å</w:t>
            </w:r>
            <w:r>
              <w:t>)</w:t>
            </w:r>
          </w:p>
        </w:tc>
        <w:tc>
          <w:tcPr>
            <w:tcW w:w="1877" w:type="dxa"/>
          </w:tcPr>
          <w:p w14:paraId="2CF26C1F" w14:textId="1513F822" w:rsidR="006817F4" w:rsidRDefault="006817F4" w:rsidP="003A6E53">
            <w:pPr>
              <w:jc w:val="left"/>
            </w:pPr>
            <w:r>
              <w:t>Corrected box length (</w:t>
            </w:r>
            <w:r w:rsidRPr="00B1288C">
              <w:t>Å</w:t>
            </w:r>
            <w:r>
              <w:t>)</w:t>
            </w:r>
          </w:p>
        </w:tc>
      </w:tr>
      <w:tr w:rsidR="006817F4" w14:paraId="3356C24E" w14:textId="77777777" w:rsidTr="000B4022">
        <w:tc>
          <w:tcPr>
            <w:tcW w:w="2454" w:type="dxa"/>
          </w:tcPr>
          <w:p w14:paraId="5E3F49CF" w14:textId="74BFA0BD" w:rsidR="006817F4" w:rsidRDefault="006817F4" w:rsidP="003A6E53">
            <w:pPr>
              <w:jc w:val="left"/>
            </w:pPr>
            <w:r w:rsidRPr="00B1288C">
              <w:t>1,1’-diethyl-2,2’-cyanine iodide</w:t>
            </w:r>
          </w:p>
        </w:tc>
        <w:tc>
          <w:tcPr>
            <w:tcW w:w="777" w:type="dxa"/>
            <w:vAlign w:val="center"/>
          </w:tcPr>
          <w:p w14:paraId="69313CD1" w14:textId="6503A886" w:rsidR="006817F4" w:rsidRDefault="006817F4" w:rsidP="000E48E6">
            <w:pPr>
              <w:jc w:val="center"/>
            </w:pPr>
            <w:r>
              <w:t>527±2</w:t>
            </w:r>
          </w:p>
        </w:tc>
        <w:tc>
          <w:tcPr>
            <w:tcW w:w="1588" w:type="dxa"/>
            <w:vAlign w:val="center"/>
          </w:tcPr>
          <w:p w14:paraId="3CFF7C9D" w14:textId="57438562" w:rsidR="006817F4" w:rsidRDefault="006817F4" w:rsidP="000E48E6">
            <w:pPr>
              <w:jc w:val="center"/>
            </w:pPr>
            <w:r>
              <w:t>8.94±0.02</w:t>
            </w:r>
          </w:p>
        </w:tc>
        <w:tc>
          <w:tcPr>
            <w:tcW w:w="1497" w:type="dxa"/>
            <w:vAlign w:val="center"/>
          </w:tcPr>
          <w:p w14:paraId="38FD5CA7" w14:textId="6F593AFB" w:rsidR="006817F4" w:rsidRPr="000E48E6" w:rsidRDefault="006817F4" w:rsidP="00F05B52">
            <w:pPr>
              <w:jc w:val="center"/>
            </w:pPr>
            <w:r>
              <w:t>9.46±0.01</w:t>
            </w:r>
            <w:r>
              <w:fldChar w:fldCharType="begin"/>
            </w:r>
            <w:r>
              <w:instrText xml:space="preserve"> ADDIN ZOTERO_ITEM CSL_CITATION {"citationID":"dgIk6kuP","properties":{"formattedCitation":"\\super 2\\nosupersub{}","plainCitation":"2","noteIndex":0},"citationItems":[{"id":197,"uris":["http://zotero.org/users/local/YFsU4dqp/items/545CLWEF"],"itemData":{"id":197,"type":"article-journal","container-title":"Journal of Chemical Education","DOI":"10.1021/ed068p506","ISSN":"0021-9584, 1938-1328","issue":"6","journalAbbreviation":"J. Chem. Educ.","language":"en","page":"506","source":"DOI.org (Crossref)","title":"Determination of carbon-carbon bond length from the absorption spectra of cyanine dyes","volume":"68","author":[{"family":"Moog","given":"Richard S."}],"issued":{"date-parts":[["1991",6]]}}}],"schema":"https://github.com/citation-style-language/schema/raw/master/csl-citation.json"} </w:instrText>
            </w:r>
            <w:r>
              <w:fldChar w:fldCharType="separate"/>
            </w:r>
            <w:r w:rsidRPr="00F05B52">
              <w:rPr>
                <w:szCs w:val="24"/>
                <w:vertAlign w:val="superscript"/>
              </w:rPr>
              <w:t>2</w:t>
            </w:r>
            <w:r>
              <w:fldChar w:fldCharType="end"/>
            </w:r>
          </w:p>
        </w:tc>
        <w:tc>
          <w:tcPr>
            <w:tcW w:w="1877" w:type="dxa"/>
            <w:vAlign w:val="center"/>
          </w:tcPr>
          <w:p w14:paraId="305C7AE3" w14:textId="449F93FE" w:rsidR="006817F4" w:rsidRDefault="006817F4" w:rsidP="003A6E53">
            <w:pPr>
              <w:jc w:val="center"/>
            </w:pPr>
            <w:r w:rsidRPr="000E48E6">
              <w:t>5.68232</w:t>
            </w:r>
            <w:r>
              <w:t>±0.00001</w:t>
            </w:r>
          </w:p>
        </w:tc>
        <w:tc>
          <w:tcPr>
            <w:tcW w:w="1877" w:type="dxa"/>
            <w:vAlign w:val="center"/>
          </w:tcPr>
          <w:p w14:paraId="66E326DC" w14:textId="0A254B0B" w:rsidR="006817F4" w:rsidRDefault="006817F4" w:rsidP="003A6E53">
            <w:pPr>
              <w:jc w:val="center"/>
            </w:pPr>
            <w:r w:rsidRPr="000E48E6">
              <w:t>8.62754</w:t>
            </w:r>
            <w:r>
              <w:t>±0.00001</w:t>
            </w:r>
          </w:p>
        </w:tc>
      </w:tr>
      <w:tr w:rsidR="006817F4" w14:paraId="7B918C66" w14:textId="77777777" w:rsidTr="000B4022">
        <w:tc>
          <w:tcPr>
            <w:tcW w:w="2454" w:type="dxa"/>
          </w:tcPr>
          <w:p w14:paraId="2268F1E5" w14:textId="55221226" w:rsidR="006817F4" w:rsidRDefault="006817F4" w:rsidP="003A6E53">
            <w:pPr>
              <w:jc w:val="left"/>
            </w:pPr>
            <w:r w:rsidRPr="00B1288C">
              <w:t>1,1’-diethyl-2,2’-carbocyanine iodide</w:t>
            </w:r>
          </w:p>
        </w:tc>
        <w:tc>
          <w:tcPr>
            <w:tcW w:w="777" w:type="dxa"/>
            <w:vAlign w:val="center"/>
          </w:tcPr>
          <w:p w14:paraId="4348C9CA" w14:textId="3AA76B01" w:rsidR="006817F4" w:rsidRDefault="006817F4" w:rsidP="000E48E6">
            <w:pPr>
              <w:jc w:val="center"/>
            </w:pPr>
            <w:r>
              <w:t>596±1</w:t>
            </w:r>
          </w:p>
        </w:tc>
        <w:tc>
          <w:tcPr>
            <w:tcW w:w="1588" w:type="dxa"/>
            <w:vAlign w:val="center"/>
          </w:tcPr>
          <w:p w14:paraId="2F14A394" w14:textId="5236EE4C" w:rsidR="006817F4" w:rsidRDefault="006817F4" w:rsidP="000E48E6">
            <w:pPr>
              <w:jc w:val="center"/>
            </w:pPr>
            <w:r>
              <w:t>11.25±0.01</w:t>
            </w:r>
          </w:p>
        </w:tc>
        <w:tc>
          <w:tcPr>
            <w:tcW w:w="1497" w:type="dxa"/>
            <w:vAlign w:val="center"/>
          </w:tcPr>
          <w:p w14:paraId="059A58CF" w14:textId="109972B7" w:rsidR="006817F4" w:rsidRPr="000E48E6" w:rsidRDefault="006817F4" w:rsidP="00F05B52">
            <w:pPr>
              <w:jc w:val="center"/>
            </w:pPr>
            <w:r>
              <w:t>12.3±0.1</w:t>
            </w:r>
            <w:r>
              <w:fldChar w:fldCharType="begin"/>
            </w:r>
            <w:r>
              <w:instrText xml:space="preserve"> ADDIN ZOTERO_ITEM CSL_CITATION {"citationID":"dgIk6kuP","properties":{"formattedCitation":"\\super 2\\nosupersub{}","plainCitation":"2","noteIndex":0},"citationItems":[{"id":197,"uris":["http://zotero.org/users/local/YFsU4dqp/items/545CLWEF"],"itemData":{"id":197,"type":"article-journal","container-title":"Journal of Chemical Education","DOI":"10.1021/ed068p506","ISSN":"0021-9584, 1938-1328","issue":"6","journalAbbreviation":"J. Chem. Educ.","language":"en","page":"506","source":"DOI.org (Crossref)","title":"Determination of carbon-carbon bond length from the absorption spectra of cyanine dyes","volume":"68","author":[{"family":"Moog","given":"Richard S."}],"issued":{"date-parts":[["1991",6]]}}}],"schema":"https://github.com/citation-style-language/schema/raw/master/csl-citation.json"} </w:instrText>
            </w:r>
            <w:r>
              <w:fldChar w:fldCharType="separate"/>
            </w:r>
            <w:r w:rsidRPr="00F05B52">
              <w:rPr>
                <w:szCs w:val="24"/>
                <w:vertAlign w:val="superscript"/>
              </w:rPr>
              <w:t>2</w:t>
            </w:r>
            <w:r>
              <w:fldChar w:fldCharType="end"/>
            </w:r>
          </w:p>
        </w:tc>
        <w:tc>
          <w:tcPr>
            <w:tcW w:w="1877" w:type="dxa"/>
            <w:vAlign w:val="center"/>
          </w:tcPr>
          <w:p w14:paraId="45D41FE2" w14:textId="6AD8434A" w:rsidR="006817F4" w:rsidRDefault="006817F4" w:rsidP="003A6E53">
            <w:pPr>
              <w:jc w:val="center"/>
            </w:pPr>
            <w:r w:rsidRPr="000E48E6">
              <w:t>8.29738</w:t>
            </w:r>
            <w:r>
              <w:t>±0.00001</w:t>
            </w:r>
          </w:p>
        </w:tc>
        <w:tc>
          <w:tcPr>
            <w:tcW w:w="1877" w:type="dxa"/>
            <w:vAlign w:val="center"/>
          </w:tcPr>
          <w:p w14:paraId="75D80700" w14:textId="4186BCF5" w:rsidR="006817F4" w:rsidRDefault="006817F4" w:rsidP="003A6E53">
            <w:pPr>
              <w:jc w:val="center"/>
            </w:pPr>
            <w:r w:rsidRPr="000E48E6">
              <w:t>11.10379</w:t>
            </w:r>
            <w:r>
              <w:t>±0.00001</w:t>
            </w:r>
          </w:p>
        </w:tc>
      </w:tr>
      <w:tr w:rsidR="006817F4" w14:paraId="06FD5A39" w14:textId="77777777" w:rsidTr="000B4022">
        <w:tc>
          <w:tcPr>
            <w:tcW w:w="2454" w:type="dxa"/>
          </w:tcPr>
          <w:p w14:paraId="19C41992" w14:textId="095179F2" w:rsidR="006817F4" w:rsidRDefault="006817F4" w:rsidP="003A6E53">
            <w:pPr>
              <w:jc w:val="left"/>
            </w:pPr>
            <w:r w:rsidRPr="00B1288C">
              <w:t>1,1’-diethyl-2,2’-dicarbocyanine iodide</w:t>
            </w:r>
          </w:p>
        </w:tc>
        <w:tc>
          <w:tcPr>
            <w:tcW w:w="777" w:type="dxa"/>
            <w:vAlign w:val="center"/>
          </w:tcPr>
          <w:p w14:paraId="68714A0A" w14:textId="3BA8CD64" w:rsidR="006817F4" w:rsidRDefault="006817F4" w:rsidP="000E48E6">
            <w:pPr>
              <w:jc w:val="center"/>
            </w:pPr>
            <w:r>
              <w:t>692±1</w:t>
            </w:r>
          </w:p>
        </w:tc>
        <w:tc>
          <w:tcPr>
            <w:tcW w:w="1588" w:type="dxa"/>
            <w:vAlign w:val="center"/>
          </w:tcPr>
          <w:p w14:paraId="1315BAE7" w14:textId="6FD24F21" w:rsidR="006817F4" w:rsidRDefault="006817F4" w:rsidP="000E48E6">
            <w:pPr>
              <w:jc w:val="center"/>
            </w:pPr>
            <w:r>
              <w:t>13.74±0.01</w:t>
            </w:r>
          </w:p>
        </w:tc>
        <w:tc>
          <w:tcPr>
            <w:tcW w:w="1497" w:type="dxa"/>
            <w:vAlign w:val="center"/>
          </w:tcPr>
          <w:p w14:paraId="79AAA111" w14:textId="4E4DDECD" w:rsidR="006817F4" w:rsidRPr="000E48E6" w:rsidRDefault="006817F4" w:rsidP="00F05B52">
            <w:pPr>
              <w:jc w:val="center"/>
            </w:pPr>
            <w:r>
              <w:t>14.7±0.1</w:t>
            </w:r>
            <w:r>
              <w:fldChar w:fldCharType="begin"/>
            </w:r>
            <w:r>
              <w:instrText xml:space="preserve"> ADDIN ZOTERO_ITEM CSL_CITATION {"citationID":"dgIk6kuP","properties":{"formattedCitation":"\\super 2\\nosupersub{}","plainCitation":"2","noteIndex":0},"citationItems":[{"id":197,"uris":["http://zotero.org/users/local/YFsU4dqp/items/545CLWEF"],"itemData":{"id":197,"type":"article-journal","container-title":"Journal of Chemical Education","DOI":"10.1021/ed068p506","ISSN":"0021-9584, 1938-1328","issue":"6","journalAbbreviation":"J. Chem. Educ.","language":"en","page":"506","source":"DOI.org (Crossref)","title":"Determination of carbon-carbon bond length from the absorption spectra of cyanine dyes","volume":"68","author":[{"family":"Moog","given":"Richard S."}],"issued":{"date-parts":[["1991",6]]}}}],"schema":"https://github.com/citation-style-language/schema/raw/master/csl-citation.json"} </w:instrText>
            </w:r>
            <w:r>
              <w:fldChar w:fldCharType="separate"/>
            </w:r>
            <w:r w:rsidRPr="00F05B52">
              <w:rPr>
                <w:szCs w:val="24"/>
                <w:vertAlign w:val="superscript"/>
              </w:rPr>
              <w:t>2</w:t>
            </w:r>
            <w:r>
              <w:fldChar w:fldCharType="end"/>
            </w:r>
          </w:p>
        </w:tc>
        <w:tc>
          <w:tcPr>
            <w:tcW w:w="1877" w:type="dxa"/>
            <w:vAlign w:val="center"/>
          </w:tcPr>
          <w:p w14:paraId="43AFE09F" w14:textId="0D4DB879" w:rsidR="006817F4" w:rsidRDefault="006817F4" w:rsidP="003A6E53">
            <w:pPr>
              <w:jc w:val="center"/>
            </w:pPr>
            <w:r w:rsidRPr="000E48E6">
              <w:t>11.06559</w:t>
            </w:r>
            <w:r>
              <w:t>±0.00001</w:t>
            </w:r>
          </w:p>
        </w:tc>
        <w:tc>
          <w:tcPr>
            <w:tcW w:w="1877" w:type="dxa"/>
            <w:vAlign w:val="center"/>
          </w:tcPr>
          <w:p w14:paraId="4D491026" w14:textId="5E9501CD" w:rsidR="006817F4" w:rsidRDefault="006817F4" w:rsidP="003A6E53">
            <w:pPr>
              <w:jc w:val="center"/>
            </w:pPr>
            <w:r w:rsidRPr="000E48E6">
              <w:t>13.87083</w:t>
            </w:r>
            <w:r>
              <w:t>±0.00001</w:t>
            </w:r>
          </w:p>
        </w:tc>
      </w:tr>
    </w:tbl>
    <w:p w14:paraId="540311D7" w14:textId="210092DB" w:rsidR="003E3965" w:rsidRDefault="003E3965" w:rsidP="004108DA"/>
    <w:p w14:paraId="0F45AA6A" w14:textId="16E69607" w:rsidR="003E3965" w:rsidRDefault="003E3965" w:rsidP="004108DA">
      <w:r>
        <w:tab/>
        <w:t>For the remainder of the discussion each of the dyes will be referred to as Dye-4 (</w:t>
      </w:r>
      <w:r w:rsidRPr="00B1288C">
        <w:t>1,1’-diethyl-2,2’-cyanine iodide</w:t>
      </w:r>
      <w:r>
        <w:t>), Dye-6 (</w:t>
      </w:r>
      <w:r w:rsidRPr="00B1288C">
        <w:t>1,1’-diethyl-2,2’-carbocyanine iodide</w:t>
      </w:r>
      <w:r>
        <w:t>) and Dye-8 (</w:t>
      </w:r>
      <w:r w:rsidRPr="00B1288C">
        <w:t>1,1’-diethyl-2,2’-dicarbocyanine iodide</w:t>
      </w:r>
      <w:r>
        <w:t xml:space="preserve">) for shorthand. The absorption spectra of the Dyes are shown in figures 2-4. </w:t>
      </w:r>
      <w:r w:rsidR="00632EB3">
        <w:t>There are multiple peaks despite having a single compound because every other excitation has a separate energy.</w:t>
      </w:r>
      <w:r w:rsidR="00EE7118">
        <w:t xml:space="preserve"> </w:t>
      </w:r>
      <w:r w:rsidR="00632EB3">
        <w:t xml:space="preserve">The transition from </w:t>
      </w:r>
      <m:oMath>
        <m:r>
          <w:rPr>
            <w:rFonts w:ascii="Cambria Math" w:hAnsi="Cambria Math"/>
          </w:rPr>
          <m:t>n=N/2</m:t>
        </m:r>
      </m:oMath>
      <w:r w:rsidR="00632EB3">
        <w:t xml:space="preserve"> to </w:t>
      </w:r>
      <m:oMath>
        <m:r>
          <w:rPr>
            <w:rFonts w:ascii="Cambria Math" w:hAnsi="Cambria Math"/>
          </w:rPr>
          <m:t>n=N/2+1</m:t>
        </m:r>
      </m:oMath>
      <w:r w:rsidR="00632EB3">
        <w:t xml:space="preserve"> is theoretically possible but it will have a different energy than the peak of interest.</w:t>
      </w:r>
    </w:p>
    <w:p w14:paraId="24916696" w14:textId="268E0BDC" w:rsidR="003E3965" w:rsidRDefault="00996613" w:rsidP="009C4206">
      <w:pPr>
        <w:keepNext/>
      </w:pPr>
      <w:r>
        <w:rPr>
          <w:noProof/>
        </w:rPr>
        <w:drawing>
          <wp:inline distT="0" distB="0" distL="0" distR="0" wp14:anchorId="2FCB7FDC" wp14:editId="7F05C84C">
            <wp:extent cx="6390914" cy="1944370"/>
            <wp:effectExtent l="0" t="0" r="10160" b="17780"/>
            <wp:docPr id="3" name="Chart 3">
              <a:extLst xmlns:a="http://schemas.openxmlformats.org/drawingml/2006/main">
                <a:ext uri="{FF2B5EF4-FFF2-40B4-BE49-F238E27FC236}">
                  <a16:creationId xmlns:a16="http://schemas.microsoft.com/office/drawing/2014/main" id="{B4ED9D60-ABB3-40F3-92CC-BFEAE35BD68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r w:rsidR="0091584E" w:rsidRPr="0091584E">
        <w:rPr>
          <w:b/>
          <w:bCs/>
        </w:rPr>
        <w:t>Figure 2.</w:t>
      </w:r>
      <w:r w:rsidR="0091584E">
        <w:t xml:space="preserve"> Graph of the absorption spectra for Dye-4. The last peak is difficult to determine visually.</w:t>
      </w:r>
    </w:p>
    <w:p w14:paraId="06C405FF" w14:textId="2EFDD3E9" w:rsidR="0091584E" w:rsidRDefault="00644C1C" w:rsidP="004C5575">
      <w:r>
        <w:rPr>
          <w:noProof/>
        </w:rPr>
        <w:drawing>
          <wp:inline distT="0" distB="0" distL="0" distR="0" wp14:anchorId="738A4AC9" wp14:editId="17EDA1F0">
            <wp:extent cx="6390640" cy="1996852"/>
            <wp:effectExtent l="0" t="0" r="10160" b="3810"/>
            <wp:docPr id="6" name="Chart 6">
              <a:extLst xmlns:a="http://schemas.openxmlformats.org/drawingml/2006/main">
                <a:ext uri="{FF2B5EF4-FFF2-40B4-BE49-F238E27FC236}">
                  <a16:creationId xmlns:a16="http://schemas.microsoft.com/office/drawing/2014/main" id="{199728A7-DD7D-AC45-98BC-6F370F0F6F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r w:rsidR="0091584E" w:rsidRPr="0091584E">
        <w:rPr>
          <w:b/>
          <w:bCs/>
        </w:rPr>
        <w:t xml:space="preserve">Figure </w:t>
      </w:r>
      <w:r w:rsidR="0091584E">
        <w:rPr>
          <w:b/>
          <w:bCs/>
        </w:rPr>
        <w:t>3</w:t>
      </w:r>
      <w:r w:rsidR="0091584E" w:rsidRPr="0091584E">
        <w:rPr>
          <w:b/>
          <w:bCs/>
        </w:rPr>
        <w:t>.</w:t>
      </w:r>
      <w:r w:rsidR="0091584E">
        <w:t xml:space="preserve"> Graph of the absorption spectra for Dye-6. The last peak is much clearer here.</w:t>
      </w:r>
    </w:p>
    <w:p w14:paraId="220CEABD" w14:textId="126CE26A" w:rsidR="0007609C" w:rsidRDefault="00644C1C" w:rsidP="004C5575">
      <w:r>
        <w:rPr>
          <w:noProof/>
        </w:rPr>
        <w:lastRenderedPageBreak/>
        <w:drawing>
          <wp:inline distT="0" distB="0" distL="0" distR="0" wp14:anchorId="7BDDBAE6" wp14:editId="7A9E67A6">
            <wp:extent cx="6400800" cy="1809029"/>
            <wp:effectExtent l="0" t="0" r="0" b="1270"/>
            <wp:docPr id="7" name="Chart 7">
              <a:extLst xmlns:a="http://schemas.openxmlformats.org/drawingml/2006/main">
                <a:ext uri="{FF2B5EF4-FFF2-40B4-BE49-F238E27FC236}">
                  <a16:creationId xmlns:a16="http://schemas.microsoft.com/office/drawing/2014/main" id="{567D9BAE-BEB1-483F-ADE5-202FEA54B66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07609C" w:rsidRPr="0091584E">
        <w:rPr>
          <w:b/>
          <w:bCs/>
        </w:rPr>
        <w:t xml:space="preserve">Figure </w:t>
      </w:r>
      <w:r w:rsidR="00E862A5">
        <w:rPr>
          <w:b/>
          <w:bCs/>
        </w:rPr>
        <w:t>4</w:t>
      </w:r>
      <w:r w:rsidR="0007609C" w:rsidRPr="0091584E">
        <w:rPr>
          <w:b/>
          <w:bCs/>
        </w:rPr>
        <w:t>.</w:t>
      </w:r>
      <w:r w:rsidR="0007609C">
        <w:t xml:space="preserve"> Graph of the absorption spectra for Dye-8.</w:t>
      </w:r>
    </w:p>
    <w:p w14:paraId="74E8D7B8" w14:textId="77777777" w:rsidR="003A7C80" w:rsidRDefault="003A7C80" w:rsidP="003A7C80">
      <w:pPr>
        <w:spacing w:after="0"/>
        <w:ind w:firstLine="720"/>
      </w:pPr>
      <w:r>
        <w:rPr>
          <w:noProof/>
        </w:rPr>
        <w:drawing>
          <wp:anchor distT="0" distB="0" distL="114300" distR="114300" simplePos="0" relativeHeight="251661312" behindDoc="1" locked="0" layoutInCell="1" allowOverlap="1" wp14:anchorId="0DB22FD6" wp14:editId="41517909">
            <wp:simplePos x="0" y="0"/>
            <wp:positionH relativeFrom="margin">
              <wp:align>right</wp:align>
            </wp:positionH>
            <wp:positionV relativeFrom="paragraph">
              <wp:posOffset>1681409</wp:posOffset>
            </wp:positionV>
            <wp:extent cx="6400800" cy="1897513"/>
            <wp:effectExtent l="0" t="0" r="0" b="7620"/>
            <wp:wrapTight wrapText="bothSides">
              <wp:wrapPolygon edited="0">
                <wp:start x="0" y="0"/>
                <wp:lineTo x="0" y="21470"/>
                <wp:lineTo x="21536" y="21470"/>
                <wp:lineTo x="21536" y="0"/>
                <wp:lineTo x="0" y="0"/>
              </wp:wrapPolygon>
            </wp:wrapTight>
            <wp:docPr id="4" name="Chart 4">
              <a:extLst xmlns:a="http://schemas.openxmlformats.org/drawingml/2006/main">
                <a:ext uri="{FF2B5EF4-FFF2-40B4-BE49-F238E27FC236}">
                  <a16:creationId xmlns:a16="http://schemas.microsoft.com/office/drawing/2014/main" id="{8072EFB3-DF9E-E8CD-D2CC-8676ABF85EC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3E3965">
        <w:t>Using Excel, the discrete derivative of the five-point derivative of the absorbance was calculated. The</w:t>
      </w:r>
      <w:r w:rsidR="003301FF">
        <w:t xml:space="preserve"> last</w:t>
      </w:r>
      <w:r w:rsidR="003E3965">
        <w:t xml:space="preserve"> sign</w:t>
      </w:r>
      <w:r w:rsidR="003301FF">
        <w:t>-</w:t>
      </w:r>
      <w:r w:rsidR="003E3965">
        <w:t xml:space="preserve">change </w:t>
      </w:r>
      <w:r w:rsidR="003301FF">
        <w:t>from positive to negative was</w:t>
      </w:r>
      <w:r w:rsidR="001B7C5D">
        <w:t xml:space="preserve"> graphically enlarged to exactly determine </w:t>
      </w:r>
      <w:proofErr w:type="spellStart"/>
      <w:r w:rsidR="001B7C5D">
        <w:t>λ</w:t>
      </w:r>
      <w:r w:rsidR="001B7C5D" w:rsidRPr="001B7C5D">
        <w:rPr>
          <w:vertAlign w:val="subscript"/>
        </w:rPr>
        <w:t>max</w:t>
      </w:r>
      <w:proofErr w:type="spellEnd"/>
      <w:r w:rsidR="003301FF">
        <w:t>. The zero was determined which indicates a local maximum in the absorption spectra. The uncertainty was calculated for each as being at least five times the minimum increment in wavelength of the spectrometer. Since the increment was on average 0.25 nm, the uncertainty in each zero is at least 1.25 nm. Additionally, Dye-4 in particular exhibited noisy behavior, and so the uncertainty was increased to include the multiple sign changes.</w:t>
      </w:r>
      <w:r w:rsidR="00FC4F56">
        <w:t xml:space="preserve"> The derivative graph and its corresponding zero are shown in figures 5 and 6.</w:t>
      </w:r>
      <w:r w:rsidR="00FA55A5">
        <w:t xml:space="preserve"> </w:t>
      </w:r>
    </w:p>
    <w:p w14:paraId="2EDA2F0C" w14:textId="31E6FEB3" w:rsidR="00760E69" w:rsidRDefault="003A7C80" w:rsidP="003A7C80">
      <w:pPr>
        <w:spacing w:after="0" w:line="240" w:lineRule="auto"/>
      </w:pPr>
      <w:r>
        <w:rPr>
          <w:noProof/>
        </w:rPr>
        <w:drawing>
          <wp:anchor distT="0" distB="0" distL="114300" distR="114300" simplePos="0" relativeHeight="251662336" behindDoc="1" locked="0" layoutInCell="1" allowOverlap="1" wp14:anchorId="084F9C30" wp14:editId="05C5D799">
            <wp:simplePos x="0" y="0"/>
            <wp:positionH relativeFrom="margin">
              <wp:align>right</wp:align>
            </wp:positionH>
            <wp:positionV relativeFrom="paragraph">
              <wp:posOffset>2312280</wp:posOffset>
            </wp:positionV>
            <wp:extent cx="6400800" cy="1860514"/>
            <wp:effectExtent l="0" t="0" r="0" b="6985"/>
            <wp:wrapTight wrapText="bothSides">
              <wp:wrapPolygon edited="0">
                <wp:start x="0" y="0"/>
                <wp:lineTo x="0" y="21460"/>
                <wp:lineTo x="21536" y="21460"/>
                <wp:lineTo x="21536" y="0"/>
                <wp:lineTo x="0" y="0"/>
              </wp:wrapPolygon>
            </wp:wrapTight>
            <wp:docPr id="5" name="Chart 5">
              <a:extLst xmlns:a="http://schemas.openxmlformats.org/drawingml/2006/main">
                <a:ext uri="{FF2B5EF4-FFF2-40B4-BE49-F238E27FC236}">
                  <a16:creationId xmlns:a16="http://schemas.microsoft.com/office/drawing/2014/main" id="{2E1B8251-5C05-46E2-9A15-07E732F943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r w:rsidR="00760E69" w:rsidRPr="0091584E">
        <w:rPr>
          <w:b/>
          <w:bCs/>
        </w:rPr>
        <w:t xml:space="preserve">Figure </w:t>
      </w:r>
      <w:r w:rsidR="00760E69">
        <w:rPr>
          <w:b/>
          <w:bCs/>
        </w:rPr>
        <w:t>5</w:t>
      </w:r>
      <w:r w:rsidR="00760E69" w:rsidRPr="0091584E">
        <w:rPr>
          <w:b/>
          <w:bCs/>
        </w:rPr>
        <w:t>.</w:t>
      </w:r>
      <w:r w:rsidR="00760E69">
        <w:t xml:space="preserve"> Graph of the derivative of the absorption spectra for Dye-4. Notice the </w:t>
      </w:r>
      <w:r w:rsidR="00C62074">
        <w:t xml:space="preserve">noisy </w:t>
      </w:r>
      <w:r w:rsidR="00760E69">
        <w:t xml:space="preserve">change of sign from positive to negative near 530nm. </w:t>
      </w:r>
    </w:p>
    <w:p w14:paraId="38AA0E28" w14:textId="1A1C2580" w:rsidR="00C622BD" w:rsidRDefault="00C622BD" w:rsidP="003A7C80">
      <w:pPr>
        <w:pStyle w:val="Caption"/>
        <w:spacing w:after="0"/>
      </w:pPr>
      <w:r w:rsidRPr="0091584E">
        <w:rPr>
          <w:b/>
          <w:bCs/>
        </w:rPr>
        <w:t xml:space="preserve">Figure </w:t>
      </w:r>
      <w:r>
        <w:rPr>
          <w:b/>
          <w:bCs/>
        </w:rPr>
        <w:t>6</w:t>
      </w:r>
      <w:r w:rsidRPr="0091584E">
        <w:rPr>
          <w:b/>
          <w:bCs/>
        </w:rPr>
        <w:t>.</w:t>
      </w:r>
      <w:r>
        <w:t xml:space="preserve"> Figure 5 zoomed into the 530nm section to show the zero. The zero here is estimated to be 528nm with an uncertainty </w:t>
      </w:r>
      <w:r w:rsidR="001B1C28">
        <w:t>to</w:t>
      </w:r>
      <w:r>
        <w:t xml:space="preserve"> include all parts of the noise. </w:t>
      </w:r>
      <w:r w:rsidR="00855BD0">
        <w:t>T</w:t>
      </w:r>
      <w:r>
        <w:t>he zero is certainly after 526nm but before 530</w:t>
      </w:r>
      <w:r w:rsidR="0029519B">
        <w:t>nm</w:t>
      </w:r>
      <w:r>
        <w:t xml:space="preserve">, hence the 2nm uncertainty. </w:t>
      </w:r>
    </w:p>
    <w:p w14:paraId="6B7B1256" w14:textId="7081A529" w:rsidR="00074202" w:rsidRDefault="00074202" w:rsidP="00074202">
      <w:pPr>
        <w:ind w:firstLine="720"/>
      </w:pPr>
      <w:r>
        <w:lastRenderedPageBreak/>
        <w:t xml:space="preserve">From these data, the energy with </w:t>
      </w:r>
      <w:r w:rsidR="00B6523C">
        <w:t xml:space="preserve">worst-case scenario </w:t>
      </w:r>
      <w:r>
        <w:t xml:space="preserve">uncertainty is calculated with eq. 2. </w:t>
      </w:r>
      <w:r w:rsidR="00AC79A1">
        <w:t xml:space="preserve">It is important to use </w:t>
      </w:r>
      <w:proofErr w:type="spellStart"/>
      <w:r w:rsidR="00AC79A1">
        <w:t>λ</w:t>
      </w:r>
      <w:r w:rsidR="00AC79A1" w:rsidRPr="00AC79A1">
        <w:rPr>
          <w:vertAlign w:val="subscript"/>
        </w:rPr>
        <w:t>max</w:t>
      </w:r>
      <w:proofErr w:type="spellEnd"/>
      <w:r w:rsidR="00AC79A1">
        <w:t xml:space="preserve"> here, or equivalently the </w:t>
      </w:r>
      <w:r w:rsidR="004C6732">
        <w:t xml:space="preserve">peak associated with the </w:t>
      </w:r>
      <w:r w:rsidR="00AC79A1">
        <w:t>lowest energy transition, because we know exactly which excitation this is: the excitation from the highest occupied orbital and the lowest unoccupied orbital.</w:t>
      </w:r>
      <w:r w:rsidR="00F73AA2">
        <w:t xml:space="preserve"> Dye-4 looks like the following:</w:t>
      </w:r>
    </w:p>
    <w:p w14:paraId="5ED8B9AC" w14:textId="7B78660D" w:rsidR="00074202" w:rsidRDefault="00074202" w:rsidP="00074202">
      <w:pPr>
        <w:ind w:firstLine="720"/>
      </w:pPr>
      <m:oMathPara>
        <m:oMath>
          <m:r>
            <w:rPr>
              <w:rFonts w:ascii="Cambria Math" w:hAnsi="Cambria Math"/>
            </w:rPr>
            <m:t>E=</m:t>
          </m:r>
          <m:f>
            <m:fPr>
              <m:ctrlPr>
                <w:rPr>
                  <w:rFonts w:ascii="Cambria Math" w:hAnsi="Cambria Math"/>
                  <w:i/>
                </w:rPr>
              </m:ctrlPr>
            </m:fPr>
            <m:num>
              <m:r>
                <w:rPr>
                  <w:rFonts w:ascii="Cambria Math" w:hAnsi="Cambria Math"/>
                </w:rPr>
                <m:t>hc</m:t>
              </m:r>
            </m:num>
            <m:den>
              <m:r>
                <w:rPr>
                  <w:rFonts w:ascii="Cambria Math" w:hAnsi="Cambria Math"/>
                </w:rPr>
                <m:t>λ</m:t>
              </m:r>
            </m:den>
          </m:f>
          <m:r>
            <w:rPr>
              <w:rFonts w:ascii="Cambria Math" w:eastAsiaTheme="minorEastAsia" w:hAnsi="Cambria Math"/>
            </w:rPr>
            <m:t>=</m:t>
          </m:r>
          <m:f>
            <m:fPr>
              <m:ctrlPr>
                <w:rPr>
                  <w:rFonts w:ascii="Cambria Math" w:hAnsi="Cambria Math"/>
                  <w:i/>
                </w:rPr>
              </m:ctrlPr>
            </m:fPr>
            <m:num>
              <m:r>
                <w:rPr>
                  <w:rFonts w:ascii="Cambria Math" w:hAnsi="Cambria Math"/>
                </w:rPr>
                <m:t>1.98645×</m:t>
              </m:r>
              <m:sSup>
                <m:sSupPr>
                  <m:ctrlPr>
                    <w:rPr>
                      <w:rFonts w:ascii="Cambria Math" w:hAnsi="Cambria Math"/>
                      <w:i/>
                    </w:rPr>
                  </m:ctrlPr>
                </m:sSupPr>
                <m:e>
                  <m:r>
                    <w:rPr>
                      <w:rFonts w:ascii="Cambria Math" w:hAnsi="Cambria Math"/>
                    </w:rPr>
                    <m:t>10</m:t>
                  </m:r>
                </m:e>
                <m:sup>
                  <m:r>
                    <w:rPr>
                      <w:rFonts w:ascii="Cambria Math" w:hAnsi="Cambria Math"/>
                    </w:rPr>
                    <m:t>-25</m:t>
                  </m:r>
                </m:sup>
              </m:sSup>
              <m:r>
                <m:rPr>
                  <m:sty m:val="p"/>
                </m:rPr>
                <w:rPr>
                  <w:rFonts w:ascii="Cambria Math" w:hAnsi="Cambria Math"/>
                </w:rPr>
                <m:t>J/m</m:t>
              </m:r>
            </m:num>
            <m:den>
              <m:r>
                <w:rPr>
                  <w:rFonts w:ascii="Cambria Math" w:hAnsi="Cambria Math"/>
                </w:rPr>
                <m:t>(527±2)×</m:t>
              </m:r>
              <m:sSup>
                <m:sSupPr>
                  <m:ctrlPr>
                    <w:rPr>
                      <w:rFonts w:ascii="Cambria Math" w:hAnsi="Cambria Math"/>
                      <w:i/>
                    </w:rPr>
                  </m:ctrlPr>
                </m:sSupPr>
                <m:e>
                  <m:r>
                    <w:rPr>
                      <w:rFonts w:ascii="Cambria Math" w:hAnsi="Cambria Math"/>
                    </w:rPr>
                    <m:t>10</m:t>
                  </m:r>
                </m:e>
                <m:sup>
                  <m:r>
                    <w:rPr>
                      <w:rFonts w:ascii="Cambria Math" w:hAnsi="Cambria Math"/>
                    </w:rPr>
                    <m:t>-9</m:t>
                  </m:r>
                </m:sup>
              </m:sSup>
              <m:r>
                <m:rPr>
                  <m:sty m:val="p"/>
                </m:rPr>
                <w:rPr>
                  <w:rFonts w:ascii="Cambria Math" w:hAnsi="Cambria Math"/>
                </w:rPr>
                <m:t>m</m:t>
              </m:r>
            </m:den>
          </m:f>
          <m:r>
            <w:rPr>
              <w:rFonts w:ascii="Cambria Math" w:hAnsi="Cambria Math"/>
            </w:rPr>
            <m:t>=(3.77±0.01)×</m:t>
          </m:r>
          <m:sSup>
            <m:sSupPr>
              <m:ctrlPr>
                <w:rPr>
                  <w:rFonts w:ascii="Cambria Math" w:hAnsi="Cambria Math"/>
                  <w:i/>
                </w:rPr>
              </m:ctrlPr>
            </m:sSupPr>
            <m:e>
              <m:r>
                <w:rPr>
                  <w:rFonts w:ascii="Cambria Math" w:hAnsi="Cambria Math"/>
                </w:rPr>
                <m:t>10</m:t>
              </m:r>
            </m:e>
            <m:sup>
              <m:r>
                <w:rPr>
                  <w:rFonts w:ascii="Cambria Math" w:hAnsi="Cambria Math"/>
                </w:rPr>
                <m:t>-19</m:t>
              </m:r>
            </m:sup>
          </m:sSup>
          <m:r>
            <m:rPr>
              <m:sty m:val="p"/>
            </m:rPr>
            <w:rPr>
              <w:rFonts w:ascii="Cambria Math" w:hAnsi="Cambria Math"/>
            </w:rPr>
            <m:t>J</m:t>
          </m:r>
        </m:oMath>
      </m:oMathPara>
    </w:p>
    <w:p w14:paraId="404E79D0" w14:textId="47D28FD6" w:rsidR="00074202" w:rsidRDefault="00A02D86" w:rsidP="002420F8">
      <w:pPr>
        <w:ind w:firstLine="720"/>
      </w:pPr>
      <w:r>
        <w:t>Next, t</w:t>
      </w:r>
      <w:r w:rsidR="00074202">
        <w:t>he box length is calculated according to eq. 1. An example with uncertainty is shown.</w:t>
      </w:r>
      <w:r w:rsidR="004D352F">
        <w:t xml:space="preserve"> For Dye-4, the number of π-electrons is 4.</w:t>
      </w:r>
    </w:p>
    <w:p w14:paraId="6D34773E" w14:textId="57D04C6A" w:rsidR="00074202" w:rsidRPr="003301FF" w:rsidRDefault="00074202" w:rsidP="002420F8">
      <w:pPr>
        <w:ind w:firstLine="720"/>
        <w:rPr>
          <w:vertAlign w:val="subscript"/>
        </w:rPr>
      </w:pPr>
      <m:oMathPara>
        <m:oMath>
          <m:r>
            <w:rPr>
              <w:rFonts w:ascii="Cambria Math" w:hAnsi="Cambria Math"/>
            </w:rPr>
            <m:t>a=</m:t>
          </m:r>
          <m:rad>
            <m:radPr>
              <m:degHide m:val="1"/>
              <m:ctrlPr>
                <w:rPr>
                  <w:rFonts w:ascii="Cambria Math" w:hAnsi="Cambria Math"/>
                  <w:i/>
                </w:rPr>
              </m:ctrlPr>
            </m:radPr>
            <m:deg/>
            <m:e>
              <m:f>
                <m:fPr>
                  <m:ctrlPr>
                    <w:rPr>
                      <w:rFonts w:ascii="Cambria Math" w:hAnsi="Cambria Math"/>
                      <w:i/>
                    </w:rPr>
                  </m:ctrlPr>
                </m:fPr>
                <m:num>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N+1)</m:t>
                  </m:r>
                </m:num>
                <m:den>
                  <m:r>
                    <w:rPr>
                      <w:rFonts w:ascii="Cambria Math" w:hAnsi="Cambria Math"/>
                    </w:rPr>
                    <m:t>8mΔE</m:t>
                  </m:r>
                </m:den>
              </m:f>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6.26068×</m:t>
                  </m:r>
                  <m:sSup>
                    <m:sSupPr>
                      <m:ctrlPr>
                        <w:rPr>
                          <w:rFonts w:ascii="Cambria Math" w:hAnsi="Cambria Math"/>
                          <w:i/>
                        </w:rPr>
                      </m:ctrlPr>
                    </m:sSupPr>
                    <m:e>
                      <m:r>
                        <w:rPr>
                          <w:rFonts w:ascii="Cambria Math" w:hAnsi="Cambria Math"/>
                        </w:rPr>
                        <m:t>10</m:t>
                      </m:r>
                    </m:e>
                    <m:sup>
                      <m:r>
                        <w:rPr>
                          <w:rFonts w:ascii="Cambria Math" w:hAnsi="Cambria Math"/>
                        </w:rPr>
                        <m:t>-34</m:t>
                      </m:r>
                    </m:sup>
                  </m:sSup>
                  <m:r>
                    <m:rPr>
                      <m:sty m:val="p"/>
                    </m:rPr>
                    <w:rPr>
                      <w:rFonts w:ascii="Cambria Math" w:hAnsi="Cambria Math"/>
                    </w:rPr>
                    <m:t>Js</m:t>
                  </m:r>
                  <m:r>
                    <w:rPr>
                      <w:rFonts w:ascii="Cambria Math" w:hAnsi="Cambria Math"/>
                    </w:rPr>
                    <m:t>(5)</m:t>
                  </m:r>
                </m:num>
                <m:den>
                  <m:r>
                    <w:rPr>
                      <w:rFonts w:ascii="Cambria Math" w:hAnsi="Cambria Math"/>
                    </w:rPr>
                    <m:t>8×9.1093837×</m:t>
                  </m:r>
                  <m:sSup>
                    <m:sSupPr>
                      <m:ctrlPr>
                        <w:rPr>
                          <w:rFonts w:ascii="Cambria Math" w:hAnsi="Cambria Math"/>
                          <w:i/>
                        </w:rPr>
                      </m:ctrlPr>
                    </m:sSupPr>
                    <m:e>
                      <m:r>
                        <w:rPr>
                          <w:rFonts w:ascii="Cambria Math" w:hAnsi="Cambria Math"/>
                        </w:rPr>
                        <m:t>10</m:t>
                      </m:r>
                    </m:e>
                    <m:sup>
                      <m:r>
                        <w:rPr>
                          <w:rFonts w:ascii="Cambria Math" w:hAnsi="Cambria Math"/>
                        </w:rPr>
                        <m:t>-31</m:t>
                      </m:r>
                    </m:sup>
                  </m:sSup>
                  <m:r>
                    <m:rPr>
                      <m:sty m:val="p"/>
                    </m:rPr>
                    <w:rPr>
                      <w:rFonts w:ascii="Cambria Math" w:hAnsi="Cambria Math"/>
                    </w:rPr>
                    <m:t>kg</m:t>
                  </m:r>
                  <m:r>
                    <w:rPr>
                      <w:rFonts w:ascii="Cambria Math" w:hAnsi="Cambria Math"/>
                    </w:rPr>
                    <m:t>(3.77±0.01)×</m:t>
                  </m:r>
                  <m:sSup>
                    <m:sSupPr>
                      <m:ctrlPr>
                        <w:rPr>
                          <w:rFonts w:ascii="Cambria Math" w:hAnsi="Cambria Math"/>
                          <w:i/>
                        </w:rPr>
                      </m:ctrlPr>
                    </m:sSupPr>
                    <m:e>
                      <m:r>
                        <w:rPr>
                          <w:rFonts w:ascii="Cambria Math" w:hAnsi="Cambria Math"/>
                        </w:rPr>
                        <m:t>10</m:t>
                      </m:r>
                    </m:e>
                    <m:sup>
                      <m:r>
                        <w:rPr>
                          <w:rFonts w:ascii="Cambria Math" w:hAnsi="Cambria Math"/>
                        </w:rPr>
                        <m:t>-19</m:t>
                      </m:r>
                    </m:sup>
                  </m:sSup>
                  <m:r>
                    <m:rPr>
                      <m:sty m:val="p"/>
                    </m:rPr>
                    <w:rPr>
                      <w:rFonts w:ascii="Cambria Math" w:hAnsi="Cambria Math"/>
                    </w:rPr>
                    <m:t>J</m:t>
                  </m:r>
                </m:den>
              </m:f>
            </m:e>
          </m:rad>
          <m:r>
            <w:rPr>
              <w:rFonts w:ascii="Cambria Math" w:hAnsi="Cambria Math"/>
            </w:rPr>
            <m:t>=(</m:t>
          </m:r>
          <m:r>
            <m:rPr>
              <m:sty m:val="p"/>
            </m:rPr>
            <w:rPr>
              <w:rFonts w:ascii="Cambria Math" w:hAnsi="Cambria Math"/>
            </w:rPr>
            <m:t>8.94±0.02</m:t>
          </m:r>
          <m:r>
            <m:rPr>
              <m:sty m:val="p"/>
            </m:rPr>
            <w:rPr>
              <w:rFonts w:ascii="Cambria Math"/>
            </w:rPr>
            <m:t>)</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10</m:t>
              </m:r>
            </m:sup>
          </m:sSup>
          <m:r>
            <m:rPr>
              <m:sty m:val="p"/>
            </m:rPr>
            <w:rPr>
              <w:rFonts w:ascii="Cambria Math" w:hAnsi="Cambria Math"/>
            </w:rPr>
            <m:t>m</m:t>
          </m:r>
        </m:oMath>
      </m:oMathPara>
    </w:p>
    <w:p w14:paraId="0111A2A9" w14:textId="333E39BE" w:rsidR="00EE7118" w:rsidRDefault="00EE7118" w:rsidP="004C6B0F">
      <w:r>
        <w:tab/>
      </w:r>
      <w:r w:rsidR="00A17EC5">
        <w:t xml:space="preserve">As </w:t>
      </w:r>
      <w:r w:rsidR="0033580B">
        <w:t>expected</w:t>
      </w:r>
      <w:r w:rsidR="00A17EC5">
        <w:t xml:space="preserve">, the </w:t>
      </w:r>
      <w:r w:rsidR="0053039B">
        <w:t xml:space="preserve">experimental </w:t>
      </w:r>
      <w:r w:rsidR="00A17EC5">
        <w:t>box length increases as the length of the conjugated system is increased. This is also the case for the calculated box lengths. However, all calculations are an underestimate of the experimental box length by 27% on average, or an average of 2.93</w:t>
      </w:r>
      <w:r w:rsidR="00A17EC5" w:rsidRPr="00F05B52">
        <w:t>Å</w:t>
      </w:r>
      <w:r w:rsidR="00A17EC5">
        <w:t xml:space="preserve">. This is 5% higher than twice the average bond length from all the calculated bond lengths. For each optimized molecule, two more bonds were included: the bond between nitrogen and carbon along the same axis as the conjugated chain. </w:t>
      </w:r>
      <w:r w:rsidR="00F95161">
        <w:t>Due to this addition, the calculated box length much more closely approximates the experimental box length with an average underestimate of 1.0% compared to experimental data</w:t>
      </w:r>
      <w:r w:rsidR="00E1238B">
        <w:t>, or and underestimate of 0.079</w:t>
      </w:r>
      <w:r w:rsidR="00E1238B" w:rsidRPr="00F05B52">
        <w:t>Å</w:t>
      </w:r>
      <w:r w:rsidR="00E1238B">
        <w:t>.</w:t>
      </w:r>
      <w:r w:rsidR="00A7394D">
        <w:t xml:space="preserve"> Interestingly, the trend is such that Dye-4 is an underestimate and Dye-8 is an overestimate. </w:t>
      </w:r>
    </w:p>
    <w:p w14:paraId="2C5571E8" w14:textId="5D07B9A3" w:rsidR="00BA6AFB" w:rsidRDefault="0053039B" w:rsidP="004C6B0F">
      <w:r>
        <w:tab/>
        <w:t xml:space="preserve">The literature values were obtained on a set of similar cyanine conjugated dyes: </w:t>
      </w:r>
      <w:r w:rsidRPr="0053039B">
        <w:t>3,3'-diethylthiacyanine iodides</w:t>
      </w:r>
      <w:r>
        <w:t xml:space="preserve">. The differences between the dyes used in our lab are the existence of a sulfur </w:t>
      </w:r>
      <w:r w:rsidR="000502C9">
        <w:t xml:space="preserve">atom in the β position relative to the </w:t>
      </w:r>
      <w:proofErr w:type="spellStart"/>
      <w:r w:rsidR="000502C9">
        <w:t>nitrogens</w:t>
      </w:r>
      <w:proofErr w:type="spellEnd"/>
      <w:r w:rsidR="000502C9">
        <w:t>. Also, the quinoline motifs in the lab dyes are replaced with something like an indole motif.</w:t>
      </w:r>
      <w:r w:rsidR="008C243D">
        <w:t xml:space="preserve"> As these are different dyes it makes sense that there would be a systemic difference in the box lengths. Although the trend of increasing box length per larger conjugated system remains, the lengths are a 7.4% overestimate compared to our experimental data.</w:t>
      </w:r>
      <w:r w:rsidR="00857508">
        <w:t xml:space="preserve"> To explicitly confirm if these values, we can use the best-case scenario calculation, where if it is possible for the values to agree at all, we say they do. For example, to compare the experimental box length and the corrected calculation for Dye-4 we identify that the experimental value (8.94±0.</w:t>
      </w:r>
      <w:proofErr w:type="gramStart"/>
      <w:r w:rsidR="00857508">
        <w:t>02)</w:t>
      </w:r>
      <w:r w:rsidR="00857508" w:rsidRPr="00B1288C">
        <w:t>Å</w:t>
      </w:r>
      <w:proofErr w:type="gramEnd"/>
      <w:r w:rsidR="00857508">
        <w:t xml:space="preserve"> the calculated value (</w:t>
      </w:r>
      <w:r w:rsidR="00857508" w:rsidRPr="000E48E6">
        <w:t>8.62754</w:t>
      </w:r>
      <w:r w:rsidR="00857508">
        <w:t>±0.00001)</w:t>
      </w:r>
      <w:r w:rsidR="00857508" w:rsidRPr="00857508">
        <w:t>Å</w:t>
      </w:r>
      <w:r w:rsidR="00857508">
        <w:t xml:space="preserve">. </w:t>
      </w:r>
      <w:r w:rsidR="00BA6AFB">
        <w:t>Since the difference between the values (.310</w:t>
      </w:r>
      <w:r w:rsidR="00BA6AFB" w:rsidRPr="00BA6AFB">
        <w:t>Å</w:t>
      </w:r>
      <w:r w:rsidR="00BA6AFB">
        <w:t>) is larger than the uncertainty combined (0.02</w:t>
      </w:r>
      <w:r w:rsidR="00BA6AFB" w:rsidRPr="00BA6AFB">
        <w:t>Å</w:t>
      </w:r>
      <w:r w:rsidR="00BA6AFB">
        <w:t>), there is no possible way the values could agree.</w:t>
      </w:r>
      <w:r w:rsidR="002F4481">
        <w:t xml:space="preserve"> This is the case for all comparisons between box lengths for each respective dye.</w:t>
      </w:r>
    </w:p>
    <w:p w14:paraId="36E89612" w14:textId="77777777" w:rsidR="000F3D98" w:rsidRDefault="000F3D98" w:rsidP="004C6B0F">
      <w:r>
        <w:tab/>
        <w:t>It is additionally important to consider the optimized structure of the dyes. Dye-4 had an interesting, non-linear conjugated system as shown in figure 7.</w:t>
      </w:r>
    </w:p>
    <w:p w14:paraId="0C699A67" w14:textId="613FECE0" w:rsidR="000F3D98" w:rsidRDefault="000F3D98" w:rsidP="004C6B0F">
      <w:r>
        <w:rPr>
          <w:noProof/>
        </w:rPr>
        <w:lastRenderedPageBreak/>
        <w:drawing>
          <wp:inline distT="0" distB="0" distL="0" distR="0" wp14:anchorId="19829A69" wp14:editId="56DBECD9">
            <wp:extent cx="6385560" cy="43719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85560" cy="4371975"/>
                    </a:xfrm>
                    <a:prstGeom prst="rect">
                      <a:avLst/>
                    </a:prstGeom>
                    <a:noFill/>
                    <a:ln>
                      <a:noFill/>
                    </a:ln>
                  </pic:spPr>
                </pic:pic>
              </a:graphicData>
            </a:graphic>
          </wp:inline>
        </w:drawing>
      </w:r>
      <w:r>
        <w:t xml:space="preserve"> </w:t>
      </w:r>
    </w:p>
    <w:p w14:paraId="02D25188" w14:textId="6383A7A7" w:rsidR="000F3D98" w:rsidRPr="000F3D98" w:rsidRDefault="000F3D98" w:rsidP="000F3D98">
      <w:pPr>
        <w:keepNext/>
      </w:pPr>
      <w:r w:rsidRPr="0091584E">
        <w:rPr>
          <w:b/>
          <w:bCs/>
        </w:rPr>
        <w:t xml:space="preserve">Figure </w:t>
      </w:r>
      <w:r>
        <w:rPr>
          <w:b/>
          <w:bCs/>
        </w:rPr>
        <w:t xml:space="preserve">7. </w:t>
      </w:r>
      <w:r>
        <w:t>Dye-4 optimized structure. Notice the non-zero dihedral angle between the quinoline rings.</w:t>
      </w:r>
    </w:p>
    <w:p w14:paraId="6C6F3F0A" w14:textId="77777777" w:rsidR="000F3D98" w:rsidRDefault="000F3D98" w:rsidP="004C6B0F"/>
    <w:p w14:paraId="446A2F14" w14:textId="1C99E2D2" w:rsidR="004C6B0F" w:rsidRPr="004C6B0F" w:rsidRDefault="004C6B0F" w:rsidP="004D71C1">
      <w:pPr>
        <w:pStyle w:val="Heading1"/>
      </w:pPr>
      <w:r w:rsidRPr="004C6B0F">
        <w:t>Conclusion:</w:t>
      </w:r>
    </w:p>
    <w:p w14:paraId="64952569" w14:textId="3B31A1D3" w:rsidR="004C6B0F" w:rsidRDefault="000F002E" w:rsidP="004C6B0F">
      <w:r>
        <w:tab/>
        <w:t xml:space="preserve">Despite no box lengths agreeing even in the best-case scenario, assuming worst-case scenario error propagation, the corrected calculated values </w:t>
      </w:r>
      <w:r w:rsidR="00975140">
        <w:t>were</w:t>
      </w:r>
      <w:r>
        <w:t xml:space="preserve"> off </w:t>
      </w:r>
      <w:r w:rsidR="001E2428">
        <w:t xml:space="preserve">by only 1.0% compared to experimental data. This </w:t>
      </w:r>
      <w:r w:rsidR="00975140">
        <w:t>was</w:t>
      </w:r>
      <w:r w:rsidR="001E2428">
        <w:t xml:space="preserve"> down from 27% from before the correction of the two additional bonds </w:t>
      </w:r>
      <w:r w:rsidR="004D71C1">
        <w:t>extending the ‘box’ and effectively the conjugated system.</w:t>
      </w:r>
      <w:r w:rsidR="00902EAA">
        <w:t xml:space="preserve"> It should be noted that the 1% figure is slightly deceptive as the deviation of the differences is 2.4</w:t>
      </w:r>
      <w:r w:rsidR="008D2B7C">
        <w:t>%.</w:t>
      </w:r>
      <w:r w:rsidR="006F1CD6">
        <w:t xml:space="preserve"> Perhaps this ‘trick’ of adding two extra bonds to the conjugated system may not work if the conjugated system were increased in size to N=10 or higher.</w:t>
      </w:r>
      <w:r w:rsidR="00902EAA">
        <w:t xml:space="preserve"> </w:t>
      </w:r>
      <w:r w:rsidR="0061650E">
        <w:t xml:space="preserve">Additionally, the addition of those two bonds implies the conjugated system extends past the </w:t>
      </w:r>
      <w:proofErr w:type="spellStart"/>
      <w:r w:rsidR="0061650E">
        <w:t>nitrogens</w:t>
      </w:r>
      <w:proofErr w:type="spellEnd"/>
      <w:r w:rsidR="0061650E">
        <w:t xml:space="preserve"> which physically doesn’t make sense</w:t>
      </w:r>
      <w:r w:rsidR="00824128">
        <w:t xml:space="preserve">. In order to be part of the conjugated system, the carbon </w:t>
      </w:r>
      <w:r w:rsidR="005E4404">
        <w:t xml:space="preserve">behind the nitrogen </w:t>
      </w:r>
      <w:r w:rsidR="00824128">
        <w:t>would have to break benzene</w:t>
      </w:r>
      <w:r w:rsidR="005E4404">
        <w:t>’s</w:t>
      </w:r>
      <w:r w:rsidR="00824128">
        <w:t xml:space="preserve"> aromaticity in forming a double bond with the nitrogen</w:t>
      </w:r>
      <w:r w:rsidR="005E4404">
        <w:t xml:space="preserve"> additionally</w:t>
      </w:r>
      <w:r w:rsidR="00824128">
        <w:t xml:space="preserve"> causing a </w:t>
      </w:r>
      <w:proofErr w:type="spellStart"/>
      <w:r w:rsidR="00824128">
        <w:t>carboanion</w:t>
      </w:r>
      <w:proofErr w:type="spellEnd"/>
      <w:r w:rsidR="00824128">
        <w:t xml:space="preserve"> to form on the ring. Due to the stability of nitrogen (I) and benzene, the idea that conjugation would extend to the </w:t>
      </w:r>
      <w:proofErr w:type="spellStart"/>
      <w:r w:rsidR="00824128">
        <w:t>cabon</w:t>
      </w:r>
      <w:proofErr w:type="spellEnd"/>
      <w:r w:rsidR="00824128">
        <w:t xml:space="preserve"> in the benzene rings seems extremely unlikely.</w:t>
      </w:r>
    </w:p>
    <w:p w14:paraId="383D966D" w14:textId="0AC2DE2D" w:rsidR="001C33A5" w:rsidRPr="004C6B0F" w:rsidRDefault="001C33A5" w:rsidP="004C6B0F">
      <w:r>
        <w:tab/>
        <w:t>Many assumptions were made: one-dimensionality and particle in a box seem to be the largest sources of error in this experiment. Electrons here don’t travel in a straight line</w:t>
      </w:r>
      <w:r w:rsidR="000F3D98">
        <w:t xml:space="preserve"> (remember Dye-4 is not even in a straight line)</w:t>
      </w:r>
      <w:r>
        <w:t xml:space="preserve">, </w:t>
      </w:r>
      <w:r>
        <w:lastRenderedPageBreak/>
        <w:t>nor do they ever hit a wall of potential when they reach the nitrogen.</w:t>
      </w:r>
      <w:r w:rsidR="00844402">
        <w:t xml:space="preserve"> The trends surrounding the length of the conjugated system and </w:t>
      </w:r>
      <w:proofErr w:type="spellStart"/>
      <w:r w:rsidR="00844402">
        <w:t>λ</w:t>
      </w:r>
      <w:r w:rsidR="00844402" w:rsidRPr="00844402">
        <w:rPr>
          <w:vertAlign w:val="subscript"/>
        </w:rPr>
        <w:t>max</w:t>
      </w:r>
      <w:proofErr w:type="spellEnd"/>
      <w:r w:rsidR="00844402">
        <w:t xml:space="preserve"> suggest that</w:t>
      </w:r>
      <w:r w:rsidR="003D2B1F">
        <w:t xml:space="preserve"> there truly is a decrease in the HOMO-LUMO gap as the conjugated system increases in size. However, it may not be explained simply by a particle in a box.</w:t>
      </w:r>
    </w:p>
    <w:p w14:paraId="65DE0388" w14:textId="1253DDE8" w:rsidR="004C6B0F" w:rsidRPr="004C6B0F" w:rsidRDefault="004C6B0F" w:rsidP="004D71C1">
      <w:pPr>
        <w:pStyle w:val="Heading1"/>
      </w:pPr>
      <w:r w:rsidRPr="004C6B0F">
        <w:t>Safety:</w:t>
      </w:r>
    </w:p>
    <w:p w14:paraId="3674C986" w14:textId="2E712296" w:rsidR="004C6B0F" w:rsidRPr="004C6B0F" w:rsidRDefault="00352E2D" w:rsidP="004C6B0F">
      <w:r>
        <w:tab/>
        <w:t>Each of the compounds used in this lab are particularly toxic.</w:t>
      </w:r>
      <w:r w:rsidR="002F529F">
        <w:fldChar w:fldCharType="begin"/>
      </w:r>
      <w:r w:rsidR="00F05B52">
        <w:instrText xml:space="preserve"> ADDIN ZOTERO_ITEM CSL_CITATION {"citationID":"c70UrH3o","properties":{"formattedCitation":"\\super 3\\uc0\\u8211{}5\\nosupersub{}","plainCitation":"3–5","noteIndex":0},"citationItems":[{"id":194,"uris":["http://zotero.org/users/local/YFsU4dqp/items/NBM5783H"],"itemData":{"id":194,"type":"document","title":"1,1’-Diethyl-2,2’-carbocyanine iodide","URL":"https://datasheets.scbt.com/sc-206215.pdf","accessed":{"date-parts":[["2023",2,22]]}},"label":"page"},{"id":195,"uris":["http://zotero.org/users/local/YFsU4dqp/items/2SD4W8MA"],"itemData":{"id":195,"type":"document","title":"Material Safety Data Sheet 1,1'-Diethyl-2,2'-Dicarbocyanine Iodide, 99% (UV-Vis)","URL":"https://pim-resources.coleparmer.com/sds/25906.pdf","accessed":{"date-parts":[["2023",2,22]]}},"label":"page"},{"id":190,"uris":["http://zotero.org/users/local/YFsU4dqp/items/3SV2C44A"],"itemData":{"id":190,"type":"document","title":"SAFETY DATA SHEET","URL":"https://www.fishersci.com/store/msds?partNumber=AC407255000&amp;productDescription=1%2C1%27-DIETHYL-2%2C2%27-CYANIN+500MG&amp;vendorId=VN00032119&amp;countryCode=US&amp;language=en","accessed":{"date-parts":[["2023",2,22]]}},"label":"page"}],"schema":"https://github.com/citation-style-language/schema/raw/master/csl-citation.json"} </w:instrText>
      </w:r>
      <w:r w:rsidR="002F529F">
        <w:fldChar w:fldCharType="separate"/>
      </w:r>
      <w:r w:rsidR="00F05B52" w:rsidRPr="00F05B52">
        <w:rPr>
          <w:szCs w:val="24"/>
          <w:vertAlign w:val="superscript"/>
        </w:rPr>
        <w:t>3–5</w:t>
      </w:r>
      <w:r w:rsidR="002F529F">
        <w:fldChar w:fldCharType="end"/>
      </w:r>
      <w:r>
        <w:t xml:space="preserve"> Due to the small quantities used, proper lab procedures should be enough to ensure safety. However, if large enough quantities are consumed, fatality may occur.</w:t>
      </w:r>
    </w:p>
    <w:p w14:paraId="4ABB8467" w14:textId="0E1C0C57" w:rsidR="004C6B0F" w:rsidRPr="004C6B0F" w:rsidRDefault="004C6B0F" w:rsidP="008E28C7">
      <w:pPr>
        <w:pStyle w:val="Heading1"/>
      </w:pPr>
      <w:r w:rsidRPr="004C6B0F">
        <w:t>References:</w:t>
      </w:r>
    </w:p>
    <w:p w14:paraId="3AAAE414" w14:textId="77777777" w:rsidR="00F05B52" w:rsidRPr="00F05B52" w:rsidRDefault="00E93E9F" w:rsidP="00F05B52">
      <w:pPr>
        <w:pStyle w:val="Bibliography"/>
      </w:pPr>
      <w:r>
        <w:fldChar w:fldCharType="begin"/>
      </w:r>
      <w:r>
        <w:instrText xml:space="preserve"> ADDIN ZOTERO_BIBL {"uncited":[],"omitted":[],"custom":[]} CSL_BIBLIOGRAPHY </w:instrText>
      </w:r>
      <w:r>
        <w:fldChar w:fldCharType="separate"/>
      </w:r>
      <w:r w:rsidR="00F05B52" w:rsidRPr="00F05B52">
        <w:t>(1)</w:t>
      </w:r>
      <w:r w:rsidR="00F05B52" w:rsidRPr="00F05B52">
        <w:tab/>
        <w:t>M. J. Frisch, G. W. Trucks, H. B. Schlegel, G. E. Scuseria, M. A. Robb, J. R. Cheeseman, G. Scalmani, V. Barone, G. A. Petersson, H. Nakatsuji, X. Li, M. Caricato, A. Marenich, J. Bloino, B. G. Janesko, R. Gomperts, B. Mennucci, H. P. Hratchian, J. V. Ortiz, A. F. Izmaylov, J. L. Sonnenberg, D. Williams-Young, F. Ding, F. Lipparini, F. Egidi, J. Goings, B. Peng, A. Petrone, T. Henderson, D. Ranasinghe, V. G. Zakrzewski, J. Gao, N. Rega, G. Zheng, W. Liang, M. Hada, M. Ehara, K. Toyota, R. Fukuda, J. Hasegawa, M. Ishida, T. Nakajima, Y. Honda, O. Kitao, H. Nakai, T. Vreven, K. Throssell, J. A. Montgomery, Jr., J. E. Peralta, F. Ogliaro, M. Bearpark, J. J. Heyd, E. Brothers, K. N. Kudin, V. N. Staroverov, T. Keith, R. Kobayashi, J. Normand, K. Raghavachari, A. Rendell, J. C. Burant, S. S. Iyengar, J. Tomasi, M. Cossi, J. M. Millam, M. Klene, C. Adamo, R. Cammi, J. W. Ochterski, R. L. Martin, K. Morokuma, O. Farkas, J. B. Foresman, and D. J. Fox. Gaussian 16, 2016.</w:t>
      </w:r>
    </w:p>
    <w:p w14:paraId="48FCB040" w14:textId="77777777" w:rsidR="00F05B52" w:rsidRPr="00F05B52" w:rsidRDefault="00F05B52" w:rsidP="00F05B52">
      <w:pPr>
        <w:pStyle w:val="Bibliography"/>
      </w:pPr>
      <w:r w:rsidRPr="00F05B52">
        <w:t>(2)</w:t>
      </w:r>
      <w:r w:rsidRPr="00F05B52">
        <w:tab/>
        <w:t xml:space="preserve">Moog, R. S. Determination of Carbon-Carbon Bond Length from the Absorption Spectra of Cyanine Dyes. </w:t>
      </w:r>
      <w:r w:rsidRPr="00F05B52">
        <w:rPr>
          <w:i/>
          <w:iCs/>
        </w:rPr>
        <w:t>J. Chem. Educ.</w:t>
      </w:r>
      <w:r w:rsidRPr="00F05B52">
        <w:t xml:space="preserve"> </w:t>
      </w:r>
      <w:r w:rsidRPr="00F05B52">
        <w:rPr>
          <w:b/>
          <w:bCs/>
        </w:rPr>
        <w:t>1991</w:t>
      </w:r>
      <w:r w:rsidRPr="00F05B52">
        <w:t xml:space="preserve">, </w:t>
      </w:r>
      <w:r w:rsidRPr="00F05B52">
        <w:rPr>
          <w:i/>
          <w:iCs/>
        </w:rPr>
        <w:t>68</w:t>
      </w:r>
      <w:r w:rsidRPr="00F05B52">
        <w:t xml:space="preserve"> (6), 506. https://doi.org/10.1021/ed068p506.</w:t>
      </w:r>
    </w:p>
    <w:p w14:paraId="2102710D" w14:textId="77777777" w:rsidR="00F05B52" w:rsidRPr="00F05B52" w:rsidRDefault="00F05B52" w:rsidP="00F05B52">
      <w:pPr>
        <w:pStyle w:val="Bibliography"/>
      </w:pPr>
      <w:r w:rsidRPr="00F05B52">
        <w:t>(3)</w:t>
      </w:r>
      <w:r w:rsidRPr="00F05B52">
        <w:tab/>
        <w:t>1,1’-Diethyl-2,2’-Carbocyanine Iodide. https://datasheets.scbt.com/sc-206215.pdf (accessed 2023-02-22).</w:t>
      </w:r>
    </w:p>
    <w:p w14:paraId="75B7C57A" w14:textId="77777777" w:rsidR="00F05B52" w:rsidRPr="00F05B52" w:rsidRDefault="00F05B52" w:rsidP="00F05B52">
      <w:pPr>
        <w:pStyle w:val="Bibliography"/>
      </w:pPr>
      <w:r w:rsidRPr="00F05B52">
        <w:t>(4)</w:t>
      </w:r>
      <w:r w:rsidRPr="00F05B52">
        <w:tab/>
        <w:t>Material Safety Data Sheet 1,1’-Diethyl-2,2’-Dicarbocyanine Iodide, 99% (UV-Vis). https://pim-resources.coleparmer.com/sds/25906.pdf (accessed 2023-02-22).</w:t>
      </w:r>
    </w:p>
    <w:p w14:paraId="261FDDA5" w14:textId="77777777" w:rsidR="00F05B52" w:rsidRPr="00F05B52" w:rsidRDefault="00F05B52" w:rsidP="00F05B52">
      <w:pPr>
        <w:pStyle w:val="Bibliography"/>
      </w:pPr>
      <w:r w:rsidRPr="00F05B52">
        <w:t>(5)</w:t>
      </w:r>
      <w:r w:rsidRPr="00F05B52">
        <w:tab/>
        <w:t>SAFETY DATA SHEET. https://www.fishersci.com/store/msds?partNumber=AC407255000&amp;productDescription=1%2C1%27-DIETHYL-2%2C2%27-CYANIN+500MG&amp;vendorId=VN00032119&amp;countryCode=US&amp;language=en (accessed 2023-02-22).</w:t>
      </w:r>
    </w:p>
    <w:p w14:paraId="4C714CD9" w14:textId="1A213A27" w:rsidR="00E93E9F" w:rsidRPr="004C6B0F" w:rsidRDefault="00E93E9F" w:rsidP="00FF714D">
      <w:r>
        <w:fldChar w:fldCharType="end"/>
      </w:r>
    </w:p>
    <w:sectPr w:rsidR="00E93E9F" w:rsidRPr="004C6B0F" w:rsidSect="00066B8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0FB2DA" w14:textId="77777777" w:rsidR="00950E96" w:rsidRDefault="00950E96" w:rsidP="00066B81">
      <w:pPr>
        <w:spacing w:after="0" w:line="240" w:lineRule="auto"/>
      </w:pPr>
      <w:r>
        <w:separator/>
      </w:r>
    </w:p>
  </w:endnote>
  <w:endnote w:type="continuationSeparator" w:id="0">
    <w:p w14:paraId="141E96FA" w14:textId="77777777" w:rsidR="00950E96" w:rsidRDefault="00950E96" w:rsidP="00066B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93B8FC" w14:textId="77777777" w:rsidR="00950E96" w:rsidRDefault="00950E96" w:rsidP="00066B81">
      <w:pPr>
        <w:spacing w:after="0" w:line="240" w:lineRule="auto"/>
      </w:pPr>
      <w:r>
        <w:separator/>
      </w:r>
    </w:p>
  </w:footnote>
  <w:footnote w:type="continuationSeparator" w:id="0">
    <w:p w14:paraId="77F97022" w14:textId="77777777" w:rsidR="00950E96" w:rsidRDefault="00950E96" w:rsidP="00066B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6B0F"/>
    <w:rsid w:val="00004A53"/>
    <w:rsid w:val="00013385"/>
    <w:rsid w:val="000175FF"/>
    <w:rsid w:val="000236BA"/>
    <w:rsid w:val="0003688F"/>
    <w:rsid w:val="00040504"/>
    <w:rsid w:val="00047375"/>
    <w:rsid w:val="000502C9"/>
    <w:rsid w:val="00066B81"/>
    <w:rsid w:val="00074202"/>
    <w:rsid w:val="0007609C"/>
    <w:rsid w:val="000B4022"/>
    <w:rsid w:val="000E48E6"/>
    <w:rsid w:val="000F002E"/>
    <w:rsid w:val="000F2446"/>
    <w:rsid w:val="000F3D98"/>
    <w:rsid w:val="00111A39"/>
    <w:rsid w:val="00155C39"/>
    <w:rsid w:val="001817C1"/>
    <w:rsid w:val="001B1C28"/>
    <w:rsid w:val="001B7C5D"/>
    <w:rsid w:val="001C33A5"/>
    <w:rsid w:val="001E2428"/>
    <w:rsid w:val="001F1C67"/>
    <w:rsid w:val="0023439D"/>
    <w:rsid w:val="002420F8"/>
    <w:rsid w:val="0024360A"/>
    <w:rsid w:val="00266FDF"/>
    <w:rsid w:val="00291683"/>
    <w:rsid w:val="0029519B"/>
    <w:rsid w:val="002A5A27"/>
    <w:rsid w:val="002F214B"/>
    <w:rsid w:val="002F4481"/>
    <w:rsid w:val="002F529F"/>
    <w:rsid w:val="002F63F8"/>
    <w:rsid w:val="003301FF"/>
    <w:rsid w:val="0033580B"/>
    <w:rsid w:val="003401EC"/>
    <w:rsid w:val="00343540"/>
    <w:rsid w:val="00352E2D"/>
    <w:rsid w:val="00367ADD"/>
    <w:rsid w:val="00376123"/>
    <w:rsid w:val="003A0610"/>
    <w:rsid w:val="003A6E53"/>
    <w:rsid w:val="003A7C80"/>
    <w:rsid w:val="003D2B1F"/>
    <w:rsid w:val="003D6BFA"/>
    <w:rsid w:val="003E3965"/>
    <w:rsid w:val="004108DA"/>
    <w:rsid w:val="004168CC"/>
    <w:rsid w:val="00443315"/>
    <w:rsid w:val="00450F31"/>
    <w:rsid w:val="004A7006"/>
    <w:rsid w:val="004C08FA"/>
    <w:rsid w:val="004C5575"/>
    <w:rsid w:val="004C6732"/>
    <w:rsid w:val="004C6B0F"/>
    <w:rsid w:val="004D352F"/>
    <w:rsid w:val="004D71C1"/>
    <w:rsid w:val="004E23AE"/>
    <w:rsid w:val="005134F2"/>
    <w:rsid w:val="0051508C"/>
    <w:rsid w:val="0053039B"/>
    <w:rsid w:val="00532EA6"/>
    <w:rsid w:val="005471D6"/>
    <w:rsid w:val="00561D63"/>
    <w:rsid w:val="0058261A"/>
    <w:rsid w:val="0058450D"/>
    <w:rsid w:val="005B243E"/>
    <w:rsid w:val="005D207C"/>
    <w:rsid w:val="005E4404"/>
    <w:rsid w:val="0061650E"/>
    <w:rsid w:val="00632EB3"/>
    <w:rsid w:val="00644C1C"/>
    <w:rsid w:val="00677BF4"/>
    <w:rsid w:val="006817F4"/>
    <w:rsid w:val="0068280E"/>
    <w:rsid w:val="006A4B46"/>
    <w:rsid w:val="006D0094"/>
    <w:rsid w:val="006F1CD6"/>
    <w:rsid w:val="006F7465"/>
    <w:rsid w:val="007250D7"/>
    <w:rsid w:val="00732529"/>
    <w:rsid w:val="00747F34"/>
    <w:rsid w:val="00757207"/>
    <w:rsid w:val="00760E69"/>
    <w:rsid w:val="00770DD7"/>
    <w:rsid w:val="0078394A"/>
    <w:rsid w:val="007C443E"/>
    <w:rsid w:val="0082357E"/>
    <w:rsid w:val="00824128"/>
    <w:rsid w:val="008249ED"/>
    <w:rsid w:val="00844402"/>
    <w:rsid w:val="00855BD0"/>
    <w:rsid w:val="00857508"/>
    <w:rsid w:val="00897B10"/>
    <w:rsid w:val="008C243D"/>
    <w:rsid w:val="008D2B7C"/>
    <w:rsid w:val="008E28C7"/>
    <w:rsid w:val="008E74FC"/>
    <w:rsid w:val="00902EAA"/>
    <w:rsid w:val="00903DC2"/>
    <w:rsid w:val="0091572A"/>
    <w:rsid w:val="0091584E"/>
    <w:rsid w:val="00917B9F"/>
    <w:rsid w:val="00940315"/>
    <w:rsid w:val="00950E96"/>
    <w:rsid w:val="0096689F"/>
    <w:rsid w:val="00970AF2"/>
    <w:rsid w:val="00975140"/>
    <w:rsid w:val="00996613"/>
    <w:rsid w:val="009A578B"/>
    <w:rsid w:val="009C4206"/>
    <w:rsid w:val="009C7E65"/>
    <w:rsid w:val="00A02D86"/>
    <w:rsid w:val="00A17EC5"/>
    <w:rsid w:val="00A35666"/>
    <w:rsid w:val="00A73844"/>
    <w:rsid w:val="00A7394D"/>
    <w:rsid w:val="00A75CCA"/>
    <w:rsid w:val="00AC79A1"/>
    <w:rsid w:val="00AD1BE6"/>
    <w:rsid w:val="00AD7826"/>
    <w:rsid w:val="00AE5E52"/>
    <w:rsid w:val="00B1288C"/>
    <w:rsid w:val="00B2422A"/>
    <w:rsid w:val="00B33764"/>
    <w:rsid w:val="00B633A8"/>
    <w:rsid w:val="00B6523C"/>
    <w:rsid w:val="00BA03C5"/>
    <w:rsid w:val="00BA6AFB"/>
    <w:rsid w:val="00BC183C"/>
    <w:rsid w:val="00BC5D58"/>
    <w:rsid w:val="00BC653D"/>
    <w:rsid w:val="00BF07C1"/>
    <w:rsid w:val="00C10F45"/>
    <w:rsid w:val="00C12733"/>
    <w:rsid w:val="00C14C11"/>
    <w:rsid w:val="00C21D8D"/>
    <w:rsid w:val="00C3250C"/>
    <w:rsid w:val="00C62074"/>
    <w:rsid w:val="00C622BD"/>
    <w:rsid w:val="00C86DD1"/>
    <w:rsid w:val="00C91511"/>
    <w:rsid w:val="00CC5846"/>
    <w:rsid w:val="00CF2B8E"/>
    <w:rsid w:val="00D528DC"/>
    <w:rsid w:val="00D561B4"/>
    <w:rsid w:val="00D750CD"/>
    <w:rsid w:val="00D84832"/>
    <w:rsid w:val="00DB0EA9"/>
    <w:rsid w:val="00DC3669"/>
    <w:rsid w:val="00E02974"/>
    <w:rsid w:val="00E1238B"/>
    <w:rsid w:val="00E126F9"/>
    <w:rsid w:val="00E12CCC"/>
    <w:rsid w:val="00E37896"/>
    <w:rsid w:val="00E56D9D"/>
    <w:rsid w:val="00E82B66"/>
    <w:rsid w:val="00E862A5"/>
    <w:rsid w:val="00E904DC"/>
    <w:rsid w:val="00E93E9F"/>
    <w:rsid w:val="00E9468E"/>
    <w:rsid w:val="00EC1ABF"/>
    <w:rsid w:val="00EE3147"/>
    <w:rsid w:val="00EE7118"/>
    <w:rsid w:val="00F05B52"/>
    <w:rsid w:val="00F154A6"/>
    <w:rsid w:val="00F343C5"/>
    <w:rsid w:val="00F73AA2"/>
    <w:rsid w:val="00F95161"/>
    <w:rsid w:val="00FA24A8"/>
    <w:rsid w:val="00FA55A5"/>
    <w:rsid w:val="00FC1C90"/>
    <w:rsid w:val="00FC1DEA"/>
    <w:rsid w:val="00FC4F56"/>
    <w:rsid w:val="00FF566C"/>
    <w:rsid w:val="00FF71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E584AB"/>
  <w15:chartTrackingRefBased/>
  <w15:docId w15:val="{3B7D9B8B-2074-4701-9A1A-E1346676E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2"/>
        <w:szCs w:val="22"/>
        <w:lang w:val="en-US" w:eastAsia="en-US" w:bidi="ar-SA"/>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F3D98"/>
  </w:style>
  <w:style w:type="paragraph" w:styleId="Heading1">
    <w:name w:val="heading 1"/>
    <w:basedOn w:val="Normal"/>
    <w:next w:val="Normal"/>
    <w:link w:val="Heading1Char"/>
    <w:uiPriority w:val="9"/>
    <w:qFormat/>
    <w:rsid w:val="00066B81"/>
    <w:pPr>
      <w:keepNext/>
      <w:keepLines/>
      <w:spacing w:before="240" w:after="0"/>
      <w:outlineLvl w:val="0"/>
    </w:pPr>
    <w:rPr>
      <w:rFonts w:eastAsiaTheme="majorEastAsia" w:cstheme="majorBidi"/>
      <w:b/>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91683"/>
    <w:rPr>
      <w:color w:val="808080"/>
    </w:rPr>
  </w:style>
  <w:style w:type="character" w:styleId="CommentReference">
    <w:name w:val="annotation reference"/>
    <w:basedOn w:val="DefaultParagraphFont"/>
    <w:uiPriority w:val="99"/>
    <w:semiHidden/>
    <w:unhideWhenUsed/>
    <w:rsid w:val="00FF714D"/>
    <w:rPr>
      <w:sz w:val="16"/>
      <w:szCs w:val="16"/>
    </w:rPr>
  </w:style>
  <w:style w:type="paragraph" w:styleId="CommentText">
    <w:name w:val="annotation text"/>
    <w:basedOn w:val="Normal"/>
    <w:link w:val="CommentTextChar"/>
    <w:uiPriority w:val="99"/>
    <w:semiHidden/>
    <w:unhideWhenUsed/>
    <w:rsid w:val="00FF714D"/>
    <w:pPr>
      <w:spacing w:line="240" w:lineRule="auto"/>
    </w:pPr>
    <w:rPr>
      <w:sz w:val="20"/>
      <w:szCs w:val="20"/>
    </w:rPr>
  </w:style>
  <w:style w:type="character" w:customStyle="1" w:styleId="CommentTextChar">
    <w:name w:val="Comment Text Char"/>
    <w:basedOn w:val="DefaultParagraphFont"/>
    <w:link w:val="CommentText"/>
    <w:uiPriority w:val="99"/>
    <w:semiHidden/>
    <w:rsid w:val="00FF714D"/>
    <w:rPr>
      <w:sz w:val="20"/>
      <w:szCs w:val="20"/>
    </w:rPr>
  </w:style>
  <w:style w:type="paragraph" w:styleId="CommentSubject">
    <w:name w:val="annotation subject"/>
    <w:basedOn w:val="CommentText"/>
    <w:next w:val="CommentText"/>
    <w:link w:val="CommentSubjectChar"/>
    <w:uiPriority w:val="99"/>
    <w:semiHidden/>
    <w:unhideWhenUsed/>
    <w:rsid w:val="00FF714D"/>
    <w:rPr>
      <w:b/>
      <w:bCs/>
    </w:rPr>
  </w:style>
  <w:style w:type="character" w:customStyle="1" w:styleId="CommentSubjectChar">
    <w:name w:val="Comment Subject Char"/>
    <w:basedOn w:val="CommentTextChar"/>
    <w:link w:val="CommentSubject"/>
    <w:uiPriority w:val="99"/>
    <w:semiHidden/>
    <w:rsid w:val="00FF714D"/>
    <w:rPr>
      <w:b/>
      <w:bCs/>
      <w:sz w:val="20"/>
      <w:szCs w:val="20"/>
    </w:rPr>
  </w:style>
  <w:style w:type="paragraph" w:styleId="Footer">
    <w:name w:val="footer"/>
    <w:basedOn w:val="Normal"/>
    <w:link w:val="FooterChar"/>
    <w:uiPriority w:val="99"/>
    <w:unhideWhenUsed/>
    <w:rsid w:val="00E378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E37896"/>
  </w:style>
  <w:style w:type="character" w:styleId="PageNumber">
    <w:name w:val="page number"/>
    <w:basedOn w:val="DefaultParagraphFont"/>
    <w:uiPriority w:val="99"/>
    <w:semiHidden/>
    <w:unhideWhenUsed/>
    <w:rsid w:val="00E37896"/>
  </w:style>
  <w:style w:type="character" w:customStyle="1" w:styleId="Heading1Char">
    <w:name w:val="Heading 1 Char"/>
    <w:basedOn w:val="DefaultParagraphFont"/>
    <w:link w:val="Heading1"/>
    <w:uiPriority w:val="9"/>
    <w:rsid w:val="00066B81"/>
    <w:rPr>
      <w:rFonts w:eastAsiaTheme="majorEastAsia" w:cstheme="majorBidi"/>
      <w:b/>
      <w:sz w:val="28"/>
      <w:szCs w:val="32"/>
    </w:rPr>
  </w:style>
  <w:style w:type="paragraph" w:styleId="Header">
    <w:name w:val="header"/>
    <w:basedOn w:val="Normal"/>
    <w:link w:val="HeaderChar"/>
    <w:uiPriority w:val="99"/>
    <w:unhideWhenUsed/>
    <w:rsid w:val="00066B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66B81"/>
  </w:style>
  <w:style w:type="paragraph" w:styleId="Title">
    <w:name w:val="Title"/>
    <w:basedOn w:val="Normal"/>
    <w:next w:val="Normal"/>
    <w:link w:val="TitleChar"/>
    <w:uiPriority w:val="10"/>
    <w:qFormat/>
    <w:rsid w:val="00066B81"/>
    <w:pPr>
      <w:spacing w:after="0" w:line="240" w:lineRule="auto"/>
      <w:contextualSpacing/>
      <w:jc w:val="center"/>
    </w:pPr>
    <w:rPr>
      <w:rFonts w:eastAsiaTheme="majorEastAsia" w:cstheme="majorBidi"/>
      <w:b/>
      <w:spacing w:val="-10"/>
      <w:kern w:val="28"/>
      <w:sz w:val="44"/>
      <w:szCs w:val="56"/>
    </w:rPr>
  </w:style>
  <w:style w:type="character" w:customStyle="1" w:styleId="TitleChar">
    <w:name w:val="Title Char"/>
    <w:basedOn w:val="DefaultParagraphFont"/>
    <w:link w:val="Title"/>
    <w:uiPriority w:val="10"/>
    <w:rsid w:val="00066B81"/>
    <w:rPr>
      <w:rFonts w:eastAsiaTheme="majorEastAsia" w:cstheme="majorBidi"/>
      <w:b/>
      <w:spacing w:val="-10"/>
      <w:kern w:val="28"/>
      <w:sz w:val="44"/>
      <w:szCs w:val="56"/>
    </w:rPr>
  </w:style>
  <w:style w:type="table" w:styleId="TableGrid">
    <w:name w:val="Table Grid"/>
    <w:basedOn w:val="TableNormal"/>
    <w:uiPriority w:val="39"/>
    <w:rsid w:val="00AD782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E93E9F"/>
    <w:pPr>
      <w:tabs>
        <w:tab w:val="left" w:pos="384"/>
      </w:tabs>
      <w:spacing w:after="0" w:line="240" w:lineRule="auto"/>
      <w:ind w:left="384" w:hanging="384"/>
    </w:pPr>
  </w:style>
  <w:style w:type="paragraph" w:styleId="Caption">
    <w:name w:val="caption"/>
    <w:basedOn w:val="Normal"/>
    <w:next w:val="Normal"/>
    <w:uiPriority w:val="35"/>
    <w:unhideWhenUsed/>
    <w:qFormat/>
    <w:rsid w:val="000B4022"/>
    <w:pPr>
      <w:spacing w:after="200" w:line="240" w:lineRule="auto"/>
    </w:pPr>
    <w:rPr>
      <w:iCs/>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80534">
      <w:bodyDiv w:val="1"/>
      <w:marLeft w:val="0"/>
      <w:marRight w:val="0"/>
      <w:marTop w:val="0"/>
      <w:marBottom w:val="0"/>
      <w:divBdr>
        <w:top w:val="none" w:sz="0" w:space="0" w:color="auto"/>
        <w:left w:val="none" w:sz="0" w:space="0" w:color="auto"/>
        <w:bottom w:val="none" w:sz="0" w:space="0" w:color="auto"/>
        <w:right w:val="none" w:sz="0" w:space="0" w:color="auto"/>
      </w:divBdr>
    </w:div>
    <w:div w:id="191766995">
      <w:bodyDiv w:val="1"/>
      <w:marLeft w:val="0"/>
      <w:marRight w:val="0"/>
      <w:marTop w:val="0"/>
      <w:marBottom w:val="0"/>
      <w:divBdr>
        <w:top w:val="none" w:sz="0" w:space="0" w:color="auto"/>
        <w:left w:val="none" w:sz="0" w:space="0" w:color="auto"/>
        <w:bottom w:val="none" w:sz="0" w:space="0" w:color="auto"/>
        <w:right w:val="none" w:sz="0" w:space="0" w:color="auto"/>
      </w:divBdr>
    </w:div>
    <w:div w:id="353270463">
      <w:bodyDiv w:val="1"/>
      <w:marLeft w:val="0"/>
      <w:marRight w:val="0"/>
      <w:marTop w:val="0"/>
      <w:marBottom w:val="0"/>
      <w:divBdr>
        <w:top w:val="none" w:sz="0" w:space="0" w:color="auto"/>
        <w:left w:val="none" w:sz="0" w:space="0" w:color="auto"/>
        <w:bottom w:val="none" w:sz="0" w:space="0" w:color="auto"/>
        <w:right w:val="none" w:sz="0" w:space="0" w:color="auto"/>
      </w:divBdr>
    </w:div>
    <w:div w:id="592662999">
      <w:bodyDiv w:val="1"/>
      <w:marLeft w:val="0"/>
      <w:marRight w:val="0"/>
      <w:marTop w:val="0"/>
      <w:marBottom w:val="0"/>
      <w:divBdr>
        <w:top w:val="none" w:sz="0" w:space="0" w:color="auto"/>
        <w:left w:val="none" w:sz="0" w:space="0" w:color="auto"/>
        <w:bottom w:val="none" w:sz="0" w:space="0" w:color="auto"/>
        <w:right w:val="none" w:sz="0" w:space="0" w:color="auto"/>
      </w:divBdr>
    </w:div>
    <w:div w:id="676545416">
      <w:bodyDiv w:val="1"/>
      <w:marLeft w:val="0"/>
      <w:marRight w:val="0"/>
      <w:marTop w:val="0"/>
      <w:marBottom w:val="0"/>
      <w:divBdr>
        <w:top w:val="none" w:sz="0" w:space="0" w:color="auto"/>
        <w:left w:val="none" w:sz="0" w:space="0" w:color="auto"/>
        <w:bottom w:val="none" w:sz="0" w:space="0" w:color="auto"/>
        <w:right w:val="none" w:sz="0" w:space="0" w:color="auto"/>
      </w:divBdr>
    </w:div>
    <w:div w:id="1321888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openxmlformats.org/officeDocument/2006/relationships/image" Target="media/image2.tiff"/><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chart" Target="charts/chart5.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chart" Target="charts/chart4.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chart" Target="charts/chart3.xml"/><Relationship Id="rId4" Type="http://schemas.openxmlformats.org/officeDocument/2006/relationships/webSettings" Target="webSettings.xml"/><Relationship Id="rId9" Type="http://schemas.openxmlformats.org/officeDocument/2006/relationships/chart" Target="charts/chart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natha\repos\Courses-Spring2023\CHEM453\1%20-%20Conjugated%20Dyes\Data\UV-vis\1%20-%20cyanine%20Iodid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natha\repos\Courses-Spring2023\CHEM453\1%20-%20Conjugated%20Dyes\Data\UV-vis\2%20-%20carbocyanine%20iodid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natha\repos\Courses-Spring2023\CHEM453\1%20-%20Conjugated%20Dyes\Data\UV-vis\3%20-%20dicarbocyanine%20iodide%200.0025M.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natha\repos\Courses-Spring2023\CHEM453\1%20-%20Conjugated%20Dyes\Data\UV-vis\1%20-%20cyanine%20Iodide.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natha\repos\Courses-Spring2023\CHEM453\1%20-%20Conjugated%20Dyes\Data\UV-vis\1%20-%20cyanine%20Iodide.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5789373208317157E-2"/>
          <c:y val="7.184846505551927E-2"/>
          <c:w val="0.87875752663270035"/>
          <c:h val="0.69690851021153377"/>
        </c:manualLayout>
      </c:layout>
      <c:scatterChart>
        <c:scatterStyle val="smoothMarker"/>
        <c:varyColors val="0"/>
        <c:ser>
          <c:idx val="0"/>
          <c:order val="0"/>
          <c:spPr>
            <a:ln w="19050" cap="rnd">
              <a:solidFill>
                <a:schemeClr val="accent1"/>
              </a:solidFill>
              <a:round/>
            </a:ln>
            <a:effectLst/>
          </c:spPr>
          <c:marker>
            <c:symbol val="none"/>
          </c:marker>
          <c:xVal>
            <c:numRef>
              <c:f>'1 - cyanine Iodide'!$A$2:$A$716</c:f>
              <c:numCache>
                <c:formatCode>General</c:formatCode>
                <c:ptCount val="715"/>
                <c:pt idx="0">
                  <c:v>379.85399999999998</c:v>
                </c:pt>
                <c:pt idx="1">
                  <c:v>380.06400000000002</c:v>
                </c:pt>
                <c:pt idx="2">
                  <c:v>380.27499999999998</c:v>
                </c:pt>
                <c:pt idx="3">
                  <c:v>380.48700000000002</c:v>
                </c:pt>
                <c:pt idx="4">
                  <c:v>380.7</c:v>
                </c:pt>
                <c:pt idx="5">
                  <c:v>380.91399999999999</c:v>
                </c:pt>
                <c:pt idx="6">
                  <c:v>381.12900000000002</c:v>
                </c:pt>
                <c:pt idx="7">
                  <c:v>381.34500000000003</c:v>
                </c:pt>
                <c:pt idx="8">
                  <c:v>381.56200000000001</c:v>
                </c:pt>
                <c:pt idx="9">
                  <c:v>381.78</c:v>
                </c:pt>
                <c:pt idx="10">
                  <c:v>381.99900000000002</c:v>
                </c:pt>
                <c:pt idx="11">
                  <c:v>382.21899999999999</c:v>
                </c:pt>
                <c:pt idx="12">
                  <c:v>382.43900000000002</c:v>
                </c:pt>
                <c:pt idx="13">
                  <c:v>382.661</c:v>
                </c:pt>
                <c:pt idx="14">
                  <c:v>382.88400000000001</c:v>
                </c:pt>
                <c:pt idx="15">
                  <c:v>383.108</c:v>
                </c:pt>
                <c:pt idx="16">
                  <c:v>383.33199999999999</c:v>
                </c:pt>
                <c:pt idx="17">
                  <c:v>383.55799999999999</c:v>
                </c:pt>
                <c:pt idx="18">
                  <c:v>383.78399999999999</c:v>
                </c:pt>
                <c:pt idx="19">
                  <c:v>384.01100000000002</c:v>
                </c:pt>
                <c:pt idx="20">
                  <c:v>384.23899999999998</c:v>
                </c:pt>
                <c:pt idx="21">
                  <c:v>384.46800000000002</c:v>
                </c:pt>
                <c:pt idx="22">
                  <c:v>384.69799999999998</c:v>
                </c:pt>
                <c:pt idx="23">
                  <c:v>384.928</c:v>
                </c:pt>
                <c:pt idx="24">
                  <c:v>385.16</c:v>
                </c:pt>
                <c:pt idx="25">
                  <c:v>385.392</c:v>
                </c:pt>
                <c:pt idx="26">
                  <c:v>385.625</c:v>
                </c:pt>
                <c:pt idx="27">
                  <c:v>385.858</c:v>
                </c:pt>
                <c:pt idx="28">
                  <c:v>386.09300000000002</c:v>
                </c:pt>
                <c:pt idx="29">
                  <c:v>386.32799999999997</c:v>
                </c:pt>
                <c:pt idx="30">
                  <c:v>386.56400000000002</c:v>
                </c:pt>
                <c:pt idx="31">
                  <c:v>386.80099999999999</c:v>
                </c:pt>
                <c:pt idx="32">
                  <c:v>387.03899999999999</c:v>
                </c:pt>
                <c:pt idx="33">
                  <c:v>387.27699999999999</c:v>
                </c:pt>
                <c:pt idx="34">
                  <c:v>387.51600000000002</c:v>
                </c:pt>
                <c:pt idx="35">
                  <c:v>387.75599999999997</c:v>
                </c:pt>
                <c:pt idx="36">
                  <c:v>387.99599999999998</c:v>
                </c:pt>
                <c:pt idx="37">
                  <c:v>388.23700000000002</c:v>
                </c:pt>
                <c:pt idx="38">
                  <c:v>388.47899999999998</c:v>
                </c:pt>
                <c:pt idx="39">
                  <c:v>388.72199999999998</c:v>
                </c:pt>
                <c:pt idx="40">
                  <c:v>388.96499999999997</c:v>
                </c:pt>
                <c:pt idx="41">
                  <c:v>389.209</c:v>
                </c:pt>
                <c:pt idx="42">
                  <c:v>389.45299999999997</c:v>
                </c:pt>
                <c:pt idx="43">
                  <c:v>389.69799999999998</c:v>
                </c:pt>
                <c:pt idx="44">
                  <c:v>389.94400000000002</c:v>
                </c:pt>
                <c:pt idx="45">
                  <c:v>390.19099999999997</c:v>
                </c:pt>
                <c:pt idx="46">
                  <c:v>390.43799999999999</c:v>
                </c:pt>
                <c:pt idx="47">
                  <c:v>390.685</c:v>
                </c:pt>
                <c:pt idx="48">
                  <c:v>390.93400000000003</c:v>
                </c:pt>
                <c:pt idx="49">
                  <c:v>391.18200000000002</c:v>
                </c:pt>
                <c:pt idx="50">
                  <c:v>391.43200000000002</c:v>
                </c:pt>
                <c:pt idx="51">
                  <c:v>391.68200000000002</c:v>
                </c:pt>
                <c:pt idx="52">
                  <c:v>391.93200000000002</c:v>
                </c:pt>
                <c:pt idx="53">
                  <c:v>392.18400000000003</c:v>
                </c:pt>
                <c:pt idx="54">
                  <c:v>392.435</c:v>
                </c:pt>
                <c:pt idx="55">
                  <c:v>392.68700000000001</c:v>
                </c:pt>
                <c:pt idx="56">
                  <c:v>392.94</c:v>
                </c:pt>
                <c:pt idx="57">
                  <c:v>393.19400000000002</c:v>
                </c:pt>
                <c:pt idx="58">
                  <c:v>393.447</c:v>
                </c:pt>
                <c:pt idx="59">
                  <c:v>393.702</c:v>
                </c:pt>
                <c:pt idx="60">
                  <c:v>393.95699999999999</c:v>
                </c:pt>
                <c:pt idx="61">
                  <c:v>394.21199999999999</c:v>
                </c:pt>
                <c:pt idx="62">
                  <c:v>394.46800000000002</c:v>
                </c:pt>
                <c:pt idx="63">
                  <c:v>394.72399999999999</c:v>
                </c:pt>
                <c:pt idx="64">
                  <c:v>394.98099999999999</c:v>
                </c:pt>
                <c:pt idx="65">
                  <c:v>395.23899999999998</c:v>
                </c:pt>
                <c:pt idx="66">
                  <c:v>395.49599999999998</c:v>
                </c:pt>
                <c:pt idx="67">
                  <c:v>395.755</c:v>
                </c:pt>
                <c:pt idx="68">
                  <c:v>396.01299999999998</c:v>
                </c:pt>
                <c:pt idx="69">
                  <c:v>396.27199999999999</c:v>
                </c:pt>
                <c:pt idx="70">
                  <c:v>396.53199999999998</c:v>
                </c:pt>
                <c:pt idx="71">
                  <c:v>396.79199999999997</c:v>
                </c:pt>
                <c:pt idx="72">
                  <c:v>397.053</c:v>
                </c:pt>
                <c:pt idx="73">
                  <c:v>397.31299999999999</c:v>
                </c:pt>
                <c:pt idx="74">
                  <c:v>397.57499999999999</c:v>
                </c:pt>
                <c:pt idx="75">
                  <c:v>397.83600000000001</c:v>
                </c:pt>
                <c:pt idx="76">
                  <c:v>398.09899999999999</c:v>
                </c:pt>
                <c:pt idx="77">
                  <c:v>398.36099999999999</c:v>
                </c:pt>
                <c:pt idx="78">
                  <c:v>398.62400000000002</c:v>
                </c:pt>
                <c:pt idx="79">
                  <c:v>398.887</c:v>
                </c:pt>
                <c:pt idx="80">
                  <c:v>399.15100000000001</c:v>
                </c:pt>
                <c:pt idx="81">
                  <c:v>399.41500000000002</c:v>
                </c:pt>
                <c:pt idx="82">
                  <c:v>399.67899999999997</c:v>
                </c:pt>
                <c:pt idx="83">
                  <c:v>399.94400000000002</c:v>
                </c:pt>
                <c:pt idx="84">
                  <c:v>400.209</c:v>
                </c:pt>
                <c:pt idx="85">
                  <c:v>400.47500000000002</c:v>
                </c:pt>
                <c:pt idx="86">
                  <c:v>400.74</c:v>
                </c:pt>
                <c:pt idx="87">
                  <c:v>401.00700000000001</c:v>
                </c:pt>
                <c:pt idx="88">
                  <c:v>401.27300000000002</c:v>
                </c:pt>
                <c:pt idx="89">
                  <c:v>401.54</c:v>
                </c:pt>
                <c:pt idx="90">
                  <c:v>401.80700000000002</c:v>
                </c:pt>
                <c:pt idx="91">
                  <c:v>402.07400000000001</c:v>
                </c:pt>
                <c:pt idx="92">
                  <c:v>402.34199999999998</c:v>
                </c:pt>
                <c:pt idx="93">
                  <c:v>402.61</c:v>
                </c:pt>
                <c:pt idx="94">
                  <c:v>402.87799999999999</c:v>
                </c:pt>
                <c:pt idx="95">
                  <c:v>403.14699999999999</c:v>
                </c:pt>
                <c:pt idx="96">
                  <c:v>403.416</c:v>
                </c:pt>
                <c:pt idx="97">
                  <c:v>403.685</c:v>
                </c:pt>
                <c:pt idx="98">
                  <c:v>403.95499999999998</c:v>
                </c:pt>
                <c:pt idx="99">
                  <c:v>404.22399999999999</c:v>
                </c:pt>
                <c:pt idx="100">
                  <c:v>404.49400000000003</c:v>
                </c:pt>
                <c:pt idx="101">
                  <c:v>404.76499999999999</c:v>
                </c:pt>
                <c:pt idx="102">
                  <c:v>405.03500000000003</c:v>
                </c:pt>
                <c:pt idx="103">
                  <c:v>405.30599999999998</c:v>
                </c:pt>
                <c:pt idx="104">
                  <c:v>405.577</c:v>
                </c:pt>
                <c:pt idx="105">
                  <c:v>405.84800000000001</c:v>
                </c:pt>
                <c:pt idx="106">
                  <c:v>406.12</c:v>
                </c:pt>
                <c:pt idx="107">
                  <c:v>406.39100000000002</c:v>
                </c:pt>
                <c:pt idx="108">
                  <c:v>406.66300000000001</c:v>
                </c:pt>
                <c:pt idx="109">
                  <c:v>406.93599999999998</c:v>
                </c:pt>
                <c:pt idx="110">
                  <c:v>407.20800000000003</c:v>
                </c:pt>
                <c:pt idx="111">
                  <c:v>407.48099999999999</c:v>
                </c:pt>
                <c:pt idx="112">
                  <c:v>407.75299999999999</c:v>
                </c:pt>
                <c:pt idx="113">
                  <c:v>408.02600000000001</c:v>
                </c:pt>
                <c:pt idx="114">
                  <c:v>408.3</c:v>
                </c:pt>
                <c:pt idx="115">
                  <c:v>408.57299999999998</c:v>
                </c:pt>
                <c:pt idx="116">
                  <c:v>408.84699999999998</c:v>
                </c:pt>
                <c:pt idx="117">
                  <c:v>409.12099999999998</c:v>
                </c:pt>
                <c:pt idx="118">
                  <c:v>409.39499999999998</c:v>
                </c:pt>
                <c:pt idx="119">
                  <c:v>409.66899999999998</c:v>
                </c:pt>
                <c:pt idx="120">
                  <c:v>409.94299999999998</c:v>
                </c:pt>
                <c:pt idx="121">
                  <c:v>410.21800000000002</c:v>
                </c:pt>
                <c:pt idx="122">
                  <c:v>410.49200000000002</c:v>
                </c:pt>
                <c:pt idx="123">
                  <c:v>410.767</c:v>
                </c:pt>
                <c:pt idx="124">
                  <c:v>411.04199999999997</c:v>
                </c:pt>
                <c:pt idx="125">
                  <c:v>411.31700000000001</c:v>
                </c:pt>
                <c:pt idx="126">
                  <c:v>411.59300000000002</c:v>
                </c:pt>
                <c:pt idx="127">
                  <c:v>411.86799999999999</c:v>
                </c:pt>
                <c:pt idx="128">
                  <c:v>412.14400000000001</c:v>
                </c:pt>
                <c:pt idx="129">
                  <c:v>412.41899999999998</c:v>
                </c:pt>
                <c:pt idx="130">
                  <c:v>412.69499999999999</c:v>
                </c:pt>
                <c:pt idx="131">
                  <c:v>412.971</c:v>
                </c:pt>
                <c:pt idx="132">
                  <c:v>413.24700000000001</c:v>
                </c:pt>
                <c:pt idx="133">
                  <c:v>413.524</c:v>
                </c:pt>
                <c:pt idx="134">
                  <c:v>413.8</c:v>
                </c:pt>
                <c:pt idx="135">
                  <c:v>414.077</c:v>
                </c:pt>
                <c:pt idx="136">
                  <c:v>414.35300000000001</c:v>
                </c:pt>
                <c:pt idx="137">
                  <c:v>414.63</c:v>
                </c:pt>
                <c:pt idx="138">
                  <c:v>414.90699999999998</c:v>
                </c:pt>
                <c:pt idx="139">
                  <c:v>415.18400000000003</c:v>
                </c:pt>
                <c:pt idx="140">
                  <c:v>415.46100000000001</c:v>
                </c:pt>
                <c:pt idx="141">
                  <c:v>415.738</c:v>
                </c:pt>
                <c:pt idx="142">
                  <c:v>416.01499999999999</c:v>
                </c:pt>
                <c:pt idx="143">
                  <c:v>416.29300000000001</c:v>
                </c:pt>
                <c:pt idx="144">
                  <c:v>416.57</c:v>
                </c:pt>
                <c:pt idx="145">
                  <c:v>416.84800000000001</c:v>
                </c:pt>
                <c:pt idx="146">
                  <c:v>417.125</c:v>
                </c:pt>
                <c:pt idx="147">
                  <c:v>417.40300000000002</c:v>
                </c:pt>
                <c:pt idx="148">
                  <c:v>417.68099999999998</c:v>
                </c:pt>
                <c:pt idx="149">
                  <c:v>417.959</c:v>
                </c:pt>
                <c:pt idx="150">
                  <c:v>418.23599999999999</c:v>
                </c:pt>
                <c:pt idx="151">
                  <c:v>418.51400000000001</c:v>
                </c:pt>
                <c:pt idx="152">
                  <c:v>418.79199999999997</c:v>
                </c:pt>
                <c:pt idx="153">
                  <c:v>419.07100000000003</c:v>
                </c:pt>
                <c:pt idx="154">
                  <c:v>419.34899999999999</c:v>
                </c:pt>
                <c:pt idx="155">
                  <c:v>419.62700000000001</c:v>
                </c:pt>
                <c:pt idx="156">
                  <c:v>419.90499999999997</c:v>
                </c:pt>
                <c:pt idx="157">
                  <c:v>420.18400000000003</c:v>
                </c:pt>
                <c:pt idx="158">
                  <c:v>420.46199999999999</c:v>
                </c:pt>
                <c:pt idx="159">
                  <c:v>420.74</c:v>
                </c:pt>
                <c:pt idx="160">
                  <c:v>421.01900000000001</c:v>
                </c:pt>
                <c:pt idx="161">
                  <c:v>421.29700000000003</c:v>
                </c:pt>
                <c:pt idx="162">
                  <c:v>421.57600000000002</c:v>
                </c:pt>
                <c:pt idx="163">
                  <c:v>421.85500000000002</c:v>
                </c:pt>
                <c:pt idx="164">
                  <c:v>422.13299999999998</c:v>
                </c:pt>
                <c:pt idx="165">
                  <c:v>422.41199999999998</c:v>
                </c:pt>
                <c:pt idx="166">
                  <c:v>422.69099999999997</c:v>
                </c:pt>
                <c:pt idx="167">
                  <c:v>422.96899999999999</c:v>
                </c:pt>
                <c:pt idx="168">
                  <c:v>423.24799999999999</c:v>
                </c:pt>
                <c:pt idx="169">
                  <c:v>423.52699999999999</c:v>
                </c:pt>
                <c:pt idx="170">
                  <c:v>423.80599999999998</c:v>
                </c:pt>
                <c:pt idx="171">
                  <c:v>424.084</c:v>
                </c:pt>
                <c:pt idx="172">
                  <c:v>424.363</c:v>
                </c:pt>
                <c:pt idx="173">
                  <c:v>424.642</c:v>
                </c:pt>
                <c:pt idx="174">
                  <c:v>424.92099999999999</c:v>
                </c:pt>
                <c:pt idx="175">
                  <c:v>425.2</c:v>
                </c:pt>
                <c:pt idx="176">
                  <c:v>425.47899999999998</c:v>
                </c:pt>
                <c:pt idx="177">
                  <c:v>425.75799999999998</c:v>
                </c:pt>
                <c:pt idx="178">
                  <c:v>426.036</c:v>
                </c:pt>
                <c:pt idx="179">
                  <c:v>426.315</c:v>
                </c:pt>
                <c:pt idx="180">
                  <c:v>426.59399999999999</c:v>
                </c:pt>
                <c:pt idx="181">
                  <c:v>426.87299999999999</c:v>
                </c:pt>
                <c:pt idx="182">
                  <c:v>427.15199999999999</c:v>
                </c:pt>
                <c:pt idx="183">
                  <c:v>427.43099999999998</c:v>
                </c:pt>
                <c:pt idx="184">
                  <c:v>427.71</c:v>
                </c:pt>
                <c:pt idx="185">
                  <c:v>427.98899999999998</c:v>
                </c:pt>
                <c:pt idx="186">
                  <c:v>428.267</c:v>
                </c:pt>
                <c:pt idx="187">
                  <c:v>428.54599999999999</c:v>
                </c:pt>
                <c:pt idx="188">
                  <c:v>428.82499999999999</c:v>
                </c:pt>
                <c:pt idx="189">
                  <c:v>429.10399999999998</c:v>
                </c:pt>
                <c:pt idx="190">
                  <c:v>429.38299999999998</c:v>
                </c:pt>
                <c:pt idx="191">
                  <c:v>429.661</c:v>
                </c:pt>
                <c:pt idx="192">
                  <c:v>429.94</c:v>
                </c:pt>
                <c:pt idx="193">
                  <c:v>430.21899999999999</c:v>
                </c:pt>
                <c:pt idx="194">
                  <c:v>430.49799999999999</c:v>
                </c:pt>
                <c:pt idx="195">
                  <c:v>430.77600000000001</c:v>
                </c:pt>
                <c:pt idx="196">
                  <c:v>431.05500000000001</c:v>
                </c:pt>
                <c:pt idx="197">
                  <c:v>431.334</c:v>
                </c:pt>
                <c:pt idx="198">
                  <c:v>431.61200000000002</c:v>
                </c:pt>
                <c:pt idx="199">
                  <c:v>431.89100000000002</c:v>
                </c:pt>
                <c:pt idx="200">
                  <c:v>432.16899999999998</c:v>
                </c:pt>
                <c:pt idx="201">
                  <c:v>432.44799999999998</c:v>
                </c:pt>
                <c:pt idx="202">
                  <c:v>432.726</c:v>
                </c:pt>
                <c:pt idx="203">
                  <c:v>433.005</c:v>
                </c:pt>
                <c:pt idx="204">
                  <c:v>433.28300000000002</c:v>
                </c:pt>
                <c:pt idx="205">
                  <c:v>433.56200000000001</c:v>
                </c:pt>
                <c:pt idx="206">
                  <c:v>433.84</c:v>
                </c:pt>
                <c:pt idx="207">
                  <c:v>434.11799999999999</c:v>
                </c:pt>
                <c:pt idx="208">
                  <c:v>434.39600000000002</c:v>
                </c:pt>
                <c:pt idx="209">
                  <c:v>434.67500000000001</c:v>
                </c:pt>
                <c:pt idx="210">
                  <c:v>434.95299999999997</c:v>
                </c:pt>
                <c:pt idx="211">
                  <c:v>435.23099999999999</c:v>
                </c:pt>
                <c:pt idx="212">
                  <c:v>435.50900000000001</c:v>
                </c:pt>
                <c:pt idx="213">
                  <c:v>435.78699999999998</c:v>
                </c:pt>
                <c:pt idx="214">
                  <c:v>436.065</c:v>
                </c:pt>
                <c:pt idx="215">
                  <c:v>436.34300000000002</c:v>
                </c:pt>
                <c:pt idx="216">
                  <c:v>436.62099999999998</c:v>
                </c:pt>
                <c:pt idx="217">
                  <c:v>436.89800000000002</c:v>
                </c:pt>
                <c:pt idx="218">
                  <c:v>437.17599999999999</c:v>
                </c:pt>
                <c:pt idx="219">
                  <c:v>437.45400000000001</c:v>
                </c:pt>
                <c:pt idx="220">
                  <c:v>437.73200000000003</c:v>
                </c:pt>
                <c:pt idx="221">
                  <c:v>438.00900000000001</c:v>
                </c:pt>
                <c:pt idx="222">
                  <c:v>438.28699999999998</c:v>
                </c:pt>
                <c:pt idx="223">
                  <c:v>438.56400000000002</c:v>
                </c:pt>
                <c:pt idx="224">
                  <c:v>438.84199999999998</c:v>
                </c:pt>
                <c:pt idx="225">
                  <c:v>439.11900000000003</c:v>
                </c:pt>
                <c:pt idx="226">
                  <c:v>439.39600000000002</c:v>
                </c:pt>
                <c:pt idx="227">
                  <c:v>439.673</c:v>
                </c:pt>
                <c:pt idx="228">
                  <c:v>439.95100000000002</c:v>
                </c:pt>
                <c:pt idx="229">
                  <c:v>440.22800000000001</c:v>
                </c:pt>
                <c:pt idx="230">
                  <c:v>440.505</c:v>
                </c:pt>
                <c:pt idx="231">
                  <c:v>440.78199999999998</c:v>
                </c:pt>
                <c:pt idx="232">
                  <c:v>441.05900000000003</c:v>
                </c:pt>
                <c:pt idx="233">
                  <c:v>441.33600000000001</c:v>
                </c:pt>
                <c:pt idx="234">
                  <c:v>441.61200000000002</c:v>
                </c:pt>
                <c:pt idx="235">
                  <c:v>441.88900000000001</c:v>
                </c:pt>
                <c:pt idx="236">
                  <c:v>442.166</c:v>
                </c:pt>
                <c:pt idx="237">
                  <c:v>442.44200000000001</c:v>
                </c:pt>
                <c:pt idx="238">
                  <c:v>442.71899999999999</c:v>
                </c:pt>
                <c:pt idx="239">
                  <c:v>442.995</c:v>
                </c:pt>
                <c:pt idx="240">
                  <c:v>443.27199999999999</c:v>
                </c:pt>
                <c:pt idx="241">
                  <c:v>443.548</c:v>
                </c:pt>
                <c:pt idx="242">
                  <c:v>443.82400000000001</c:v>
                </c:pt>
                <c:pt idx="243">
                  <c:v>444.1</c:v>
                </c:pt>
                <c:pt idx="244">
                  <c:v>444.37700000000001</c:v>
                </c:pt>
                <c:pt idx="245">
                  <c:v>444.65300000000002</c:v>
                </c:pt>
                <c:pt idx="246">
                  <c:v>444.92899999999997</c:v>
                </c:pt>
                <c:pt idx="247">
                  <c:v>445.20400000000001</c:v>
                </c:pt>
                <c:pt idx="248">
                  <c:v>445.48</c:v>
                </c:pt>
                <c:pt idx="249">
                  <c:v>445.75599999999997</c:v>
                </c:pt>
                <c:pt idx="250">
                  <c:v>446.03199999999998</c:v>
                </c:pt>
                <c:pt idx="251">
                  <c:v>446.30700000000002</c:v>
                </c:pt>
                <c:pt idx="252">
                  <c:v>446.58300000000003</c:v>
                </c:pt>
                <c:pt idx="253">
                  <c:v>446.858</c:v>
                </c:pt>
                <c:pt idx="254">
                  <c:v>447.13400000000001</c:v>
                </c:pt>
                <c:pt idx="255">
                  <c:v>447.40899999999999</c:v>
                </c:pt>
                <c:pt idx="256">
                  <c:v>447.68400000000003</c:v>
                </c:pt>
                <c:pt idx="257">
                  <c:v>447.959</c:v>
                </c:pt>
                <c:pt idx="258">
                  <c:v>448.23399999999998</c:v>
                </c:pt>
                <c:pt idx="259">
                  <c:v>448.50900000000001</c:v>
                </c:pt>
                <c:pt idx="260">
                  <c:v>448.78399999999999</c:v>
                </c:pt>
                <c:pt idx="261">
                  <c:v>449.05900000000003</c:v>
                </c:pt>
                <c:pt idx="262">
                  <c:v>449.334</c:v>
                </c:pt>
                <c:pt idx="263">
                  <c:v>449.608</c:v>
                </c:pt>
                <c:pt idx="264">
                  <c:v>449.88299999999998</c:v>
                </c:pt>
                <c:pt idx="265">
                  <c:v>450.15800000000002</c:v>
                </c:pt>
                <c:pt idx="266">
                  <c:v>450.43200000000002</c:v>
                </c:pt>
                <c:pt idx="267">
                  <c:v>450.70600000000002</c:v>
                </c:pt>
                <c:pt idx="268">
                  <c:v>450.98099999999999</c:v>
                </c:pt>
                <c:pt idx="269">
                  <c:v>451.255</c:v>
                </c:pt>
                <c:pt idx="270">
                  <c:v>451.529</c:v>
                </c:pt>
                <c:pt idx="271">
                  <c:v>451.803</c:v>
                </c:pt>
                <c:pt idx="272">
                  <c:v>452.077</c:v>
                </c:pt>
                <c:pt idx="273">
                  <c:v>452.351</c:v>
                </c:pt>
                <c:pt idx="274">
                  <c:v>452.625</c:v>
                </c:pt>
                <c:pt idx="275">
                  <c:v>452.899</c:v>
                </c:pt>
                <c:pt idx="276">
                  <c:v>453.17200000000003</c:v>
                </c:pt>
                <c:pt idx="277">
                  <c:v>453.44600000000003</c:v>
                </c:pt>
                <c:pt idx="278">
                  <c:v>453.71899999999999</c:v>
                </c:pt>
                <c:pt idx="279">
                  <c:v>453.99299999999999</c:v>
                </c:pt>
                <c:pt idx="280">
                  <c:v>454.26600000000002</c:v>
                </c:pt>
                <c:pt idx="281">
                  <c:v>454.53899999999999</c:v>
                </c:pt>
                <c:pt idx="282">
                  <c:v>454.81299999999999</c:v>
                </c:pt>
                <c:pt idx="283">
                  <c:v>455.08600000000001</c:v>
                </c:pt>
                <c:pt idx="284">
                  <c:v>455.35899999999998</c:v>
                </c:pt>
                <c:pt idx="285">
                  <c:v>455.63200000000001</c:v>
                </c:pt>
                <c:pt idx="286">
                  <c:v>455.90499999999997</c:v>
                </c:pt>
                <c:pt idx="287">
                  <c:v>456.17700000000002</c:v>
                </c:pt>
                <c:pt idx="288">
                  <c:v>456.45</c:v>
                </c:pt>
                <c:pt idx="289">
                  <c:v>456.72300000000001</c:v>
                </c:pt>
                <c:pt idx="290">
                  <c:v>456.995</c:v>
                </c:pt>
                <c:pt idx="291">
                  <c:v>457.26799999999997</c:v>
                </c:pt>
                <c:pt idx="292">
                  <c:v>457.54</c:v>
                </c:pt>
                <c:pt idx="293">
                  <c:v>457.81299999999999</c:v>
                </c:pt>
                <c:pt idx="294">
                  <c:v>458.08499999999998</c:v>
                </c:pt>
                <c:pt idx="295">
                  <c:v>458.35700000000003</c:v>
                </c:pt>
                <c:pt idx="296">
                  <c:v>458.62900000000002</c:v>
                </c:pt>
                <c:pt idx="297">
                  <c:v>458.90100000000001</c:v>
                </c:pt>
                <c:pt idx="298">
                  <c:v>459.173</c:v>
                </c:pt>
                <c:pt idx="299">
                  <c:v>459.44499999999999</c:v>
                </c:pt>
                <c:pt idx="300">
                  <c:v>459.71699999999998</c:v>
                </c:pt>
                <c:pt idx="301">
                  <c:v>459.98899999999998</c:v>
                </c:pt>
                <c:pt idx="302">
                  <c:v>460.26</c:v>
                </c:pt>
                <c:pt idx="303">
                  <c:v>460.53199999999998</c:v>
                </c:pt>
                <c:pt idx="304">
                  <c:v>460.803</c:v>
                </c:pt>
                <c:pt idx="305">
                  <c:v>461.07499999999999</c:v>
                </c:pt>
                <c:pt idx="306">
                  <c:v>461.346</c:v>
                </c:pt>
                <c:pt idx="307">
                  <c:v>461.61700000000002</c:v>
                </c:pt>
                <c:pt idx="308">
                  <c:v>461.88900000000001</c:v>
                </c:pt>
                <c:pt idx="309">
                  <c:v>462.16</c:v>
                </c:pt>
                <c:pt idx="310">
                  <c:v>462.43099999999998</c:v>
                </c:pt>
                <c:pt idx="311">
                  <c:v>462.702</c:v>
                </c:pt>
                <c:pt idx="312">
                  <c:v>462.97300000000001</c:v>
                </c:pt>
                <c:pt idx="313">
                  <c:v>463.24299999999999</c:v>
                </c:pt>
                <c:pt idx="314">
                  <c:v>463.51400000000001</c:v>
                </c:pt>
                <c:pt idx="315">
                  <c:v>463.78500000000003</c:v>
                </c:pt>
                <c:pt idx="316">
                  <c:v>464.05599999999998</c:v>
                </c:pt>
                <c:pt idx="317">
                  <c:v>464.32600000000002</c:v>
                </c:pt>
                <c:pt idx="318">
                  <c:v>464.59699999999998</c:v>
                </c:pt>
                <c:pt idx="319">
                  <c:v>464.86700000000002</c:v>
                </c:pt>
                <c:pt idx="320">
                  <c:v>465.137</c:v>
                </c:pt>
                <c:pt idx="321">
                  <c:v>465.40800000000002</c:v>
                </c:pt>
                <c:pt idx="322">
                  <c:v>465.678</c:v>
                </c:pt>
                <c:pt idx="323">
                  <c:v>465.94799999999998</c:v>
                </c:pt>
                <c:pt idx="324">
                  <c:v>466.21800000000002</c:v>
                </c:pt>
                <c:pt idx="325">
                  <c:v>466.488</c:v>
                </c:pt>
                <c:pt idx="326">
                  <c:v>466.75799999999998</c:v>
                </c:pt>
                <c:pt idx="327">
                  <c:v>467.02800000000002</c:v>
                </c:pt>
                <c:pt idx="328">
                  <c:v>467.298</c:v>
                </c:pt>
                <c:pt idx="329">
                  <c:v>467.56700000000001</c:v>
                </c:pt>
                <c:pt idx="330">
                  <c:v>467.83699999999999</c:v>
                </c:pt>
                <c:pt idx="331">
                  <c:v>468.10700000000003</c:v>
                </c:pt>
                <c:pt idx="332">
                  <c:v>468.37599999999998</c:v>
                </c:pt>
                <c:pt idx="333">
                  <c:v>468.64600000000002</c:v>
                </c:pt>
                <c:pt idx="334">
                  <c:v>468.91500000000002</c:v>
                </c:pt>
                <c:pt idx="335">
                  <c:v>469.18400000000003</c:v>
                </c:pt>
                <c:pt idx="336">
                  <c:v>469.45400000000001</c:v>
                </c:pt>
                <c:pt idx="337">
                  <c:v>469.72300000000001</c:v>
                </c:pt>
                <c:pt idx="338">
                  <c:v>469.99200000000002</c:v>
                </c:pt>
                <c:pt idx="339">
                  <c:v>470.26100000000002</c:v>
                </c:pt>
                <c:pt idx="340">
                  <c:v>470.53</c:v>
                </c:pt>
                <c:pt idx="341">
                  <c:v>470.79899999999998</c:v>
                </c:pt>
                <c:pt idx="342">
                  <c:v>471.06799999999998</c:v>
                </c:pt>
                <c:pt idx="343">
                  <c:v>471.33699999999999</c:v>
                </c:pt>
                <c:pt idx="344">
                  <c:v>471.60599999999999</c:v>
                </c:pt>
                <c:pt idx="345">
                  <c:v>471.87400000000002</c:v>
                </c:pt>
                <c:pt idx="346">
                  <c:v>472.14299999999997</c:v>
                </c:pt>
                <c:pt idx="347">
                  <c:v>472.41199999999998</c:v>
                </c:pt>
                <c:pt idx="348">
                  <c:v>472.68</c:v>
                </c:pt>
                <c:pt idx="349">
                  <c:v>472.94900000000001</c:v>
                </c:pt>
                <c:pt idx="350">
                  <c:v>473.21699999999998</c:v>
                </c:pt>
                <c:pt idx="351">
                  <c:v>473.48500000000001</c:v>
                </c:pt>
                <c:pt idx="352">
                  <c:v>473.75400000000002</c:v>
                </c:pt>
                <c:pt idx="353">
                  <c:v>474.02199999999999</c:v>
                </c:pt>
                <c:pt idx="354">
                  <c:v>474.29</c:v>
                </c:pt>
                <c:pt idx="355">
                  <c:v>474.55799999999999</c:v>
                </c:pt>
                <c:pt idx="356">
                  <c:v>474.827</c:v>
                </c:pt>
                <c:pt idx="357">
                  <c:v>475.09500000000003</c:v>
                </c:pt>
                <c:pt idx="358">
                  <c:v>475.363</c:v>
                </c:pt>
                <c:pt idx="359">
                  <c:v>475.63099999999997</c:v>
                </c:pt>
                <c:pt idx="360">
                  <c:v>475.89800000000002</c:v>
                </c:pt>
                <c:pt idx="361">
                  <c:v>476.166</c:v>
                </c:pt>
                <c:pt idx="362">
                  <c:v>476.43400000000003</c:v>
                </c:pt>
                <c:pt idx="363">
                  <c:v>476.702</c:v>
                </c:pt>
                <c:pt idx="364">
                  <c:v>476.97</c:v>
                </c:pt>
                <c:pt idx="365">
                  <c:v>477.23700000000002</c:v>
                </c:pt>
                <c:pt idx="366">
                  <c:v>477.505</c:v>
                </c:pt>
                <c:pt idx="367">
                  <c:v>477.77199999999999</c:v>
                </c:pt>
                <c:pt idx="368">
                  <c:v>478.04</c:v>
                </c:pt>
                <c:pt idx="369">
                  <c:v>478.30700000000002</c:v>
                </c:pt>
                <c:pt idx="370">
                  <c:v>478.57499999999999</c:v>
                </c:pt>
                <c:pt idx="371">
                  <c:v>478.84199999999998</c:v>
                </c:pt>
                <c:pt idx="372">
                  <c:v>479.11</c:v>
                </c:pt>
                <c:pt idx="373">
                  <c:v>479.37700000000001</c:v>
                </c:pt>
                <c:pt idx="374">
                  <c:v>479.64400000000001</c:v>
                </c:pt>
                <c:pt idx="375">
                  <c:v>479.911</c:v>
                </c:pt>
                <c:pt idx="376">
                  <c:v>480.17899999999997</c:v>
                </c:pt>
                <c:pt idx="377">
                  <c:v>480.44600000000003</c:v>
                </c:pt>
                <c:pt idx="378">
                  <c:v>480.71300000000002</c:v>
                </c:pt>
                <c:pt idx="379">
                  <c:v>480.98</c:v>
                </c:pt>
                <c:pt idx="380">
                  <c:v>481.24700000000001</c:v>
                </c:pt>
                <c:pt idx="381">
                  <c:v>481.51400000000001</c:v>
                </c:pt>
                <c:pt idx="382">
                  <c:v>481.78100000000001</c:v>
                </c:pt>
                <c:pt idx="383">
                  <c:v>482.048</c:v>
                </c:pt>
                <c:pt idx="384">
                  <c:v>482.315</c:v>
                </c:pt>
                <c:pt idx="385">
                  <c:v>482.58100000000002</c:v>
                </c:pt>
                <c:pt idx="386">
                  <c:v>482.84800000000001</c:v>
                </c:pt>
                <c:pt idx="387">
                  <c:v>483.11500000000001</c:v>
                </c:pt>
                <c:pt idx="388">
                  <c:v>483.38200000000001</c:v>
                </c:pt>
                <c:pt idx="389">
                  <c:v>483.64800000000002</c:v>
                </c:pt>
                <c:pt idx="390">
                  <c:v>483.91500000000002</c:v>
                </c:pt>
                <c:pt idx="391">
                  <c:v>484.18200000000002</c:v>
                </c:pt>
                <c:pt idx="392">
                  <c:v>484.44799999999998</c:v>
                </c:pt>
                <c:pt idx="393">
                  <c:v>484.71499999999997</c:v>
                </c:pt>
                <c:pt idx="394">
                  <c:v>484.98099999999999</c:v>
                </c:pt>
                <c:pt idx="395">
                  <c:v>485.24799999999999</c:v>
                </c:pt>
                <c:pt idx="396">
                  <c:v>485.51400000000001</c:v>
                </c:pt>
                <c:pt idx="397">
                  <c:v>485.78100000000001</c:v>
                </c:pt>
                <c:pt idx="398">
                  <c:v>486.04700000000003</c:v>
                </c:pt>
                <c:pt idx="399">
                  <c:v>486.31299999999999</c:v>
                </c:pt>
                <c:pt idx="400">
                  <c:v>486.58</c:v>
                </c:pt>
                <c:pt idx="401">
                  <c:v>486.846</c:v>
                </c:pt>
                <c:pt idx="402">
                  <c:v>487.11200000000002</c:v>
                </c:pt>
                <c:pt idx="403">
                  <c:v>487.37900000000002</c:v>
                </c:pt>
                <c:pt idx="404">
                  <c:v>487.64499999999998</c:v>
                </c:pt>
                <c:pt idx="405">
                  <c:v>487.911</c:v>
                </c:pt>
                <c:pt idx="406">
                  <c:v>488.17700000000002</c:v>
                </c:pt>
                <c:pt idx="407">
                  <c:v>488.44299999999998</c:v>
                </c:pt>
                <c:pt idx="408">
                  <c:v>488.71</c:v>
                </c:pt>
                <c:pt idx="409">
                  <c:v>488.976</c:v>
                </c:pt>
                <c:pt idx="410">
                  <c:v>489.24200000000002</c:v>
                </c:pt>
                <c:pt idx="411">
                  <c:v>489.50799999999998</c:v>
                </c:pt>
                <c:pt idx="412">
                  <c:v>489.774</c:v>
                </c:pt>
                <c:pt idx="413">
                  <c:v>490.04</c:v>
                </c:pt>
                <c:pt idx="414">
                  <c:v>490.30599999999998</c:v>
                </c:pt>
                <c:pt idx="415">
                  <c:v>490.572</c:v>
                </c:pt>
                <c:pt idx="416">
                  <c:v>490.83800000000002</c:v>
                </c:pt>
                <c:pt idx="417">
                  <c:v>491.10399999999998</c:v>
                </c:pt>
                <c:pt idx="418">
                  <c:v>491.37</c:v>
                </c:pt>
                <c:pt idx="419">
                  <c:v>491.63600000000002</c:v>
                </c:pt>
                <c:pt idx="420">
                  <c:v>491.90199999999999</c:v>
                </c:pt>
                <c:pt idx="421">
                  <c:v>492.16800000000001</c:v>
                </c:pt>
                <c:pt idx="422">
                  <c:v>492.43400000000003</c:v>
                </c:pt>
                <c:pt idx="423">
                  <c:v>492.7</c:v>
                </c:pt>
                <c:pt idx="424">
                  <c:v>492.96499999999997</c:v>
                </c:pt>
                <c:pt idx="425">
                  <c:v>493.23099999999999</c:v>
                </c:pt>
                <c:pt idx="426">
                  <c:v>493.49700000000001</c:v>
                </c:pt>
                <c:pt idx="427">
                  <c:v>493.76299999999998</c:v>
                </c:pt>
                <c:pt idx="428">
                  <c:v>494.029</c:v>
                </c:pt>
                <c:pt idx="429">
                  <c:v>494.29500000000002</c:v>
                </c:pt>
                <c:pt idx="430">
                  <c:v>494.56</c:v>
                </c:pt>
                <c:pt idx="431">
                  <c:v>494.82600000000002</c:v>
                </c:pt>
                <c:pt idx="432">
                  <c:v>495.09199999999998</c:v>
                </c:pt>
                <c:pt idx="433">
                  <c:v>495.358</c:v>
                </c:pt>
                <c:pt idx="434">
                  <c:v>495.62400000000002</c:v>
                </c:pt>
                <c:pt idx="435">
                  <c:v>495.88900000000001</c:v>
                </c:pt>
                <c:pt idx="436">
                  <c:v>496.15499999999997</c:v>
                </c:pt>
                <c:pt idx="437">
                  <c:v>496.42099999999999</c:v>
                </c:pt>
                <c:pt idx="438">
                  <c:v>496.68700000000001</c:v>
                </c:pt>
                <c:pt idx="439">
                  <c:v>496.952</c:v>
                </c:pt>
                <c:pt idx="440">
                  <c:v>497.21800000000002</c:v>
                </c:pt>
                <c:pt idx="441">
                  <c:v>497.48399999999998</c:v>
                </c:pt>
                <c:pt idx="442">
                  <c:v>497.75</c:v>
                </c:pt>
                <c:pt idx="443">
                  <c:v>498.01499999999999</c:v>
                </c:pt>
                <c:pt idx="444">
                  <c:v>498.28100000000001</c:v>
                </c:pt>
                <c:pt idx="445">
                  <c:v>498.54700000000003</c:v>
                </c:pt>
                <c:pt idx="446">
                  <c:v>498.81299999999999</c:v>
                </c:pt>
                <c:pt idx="447">
                  <c:v>499.07799999999997</c:v>
                </c:pt>
                <c:pt idx="448">
                  <c:v>499.34399999999999</c:v>
                </c:pt>
                <c:pt idx="449">
                  <c:v>499.61</c:v>
                </c:pt>
                <c:pt idx="450">
                  <c:v>499.87599999999998</c:v>
                </c:pt>
                <c:pt idx="451">
                  <c:v>500.14100000000002</c:v>
                </c:pt>
                <c:pt idx="452">
                  <c:v>500.40699999999998</c:v>
                </c:pt>
                <c:pt idx="453">
                  <c:v>500.673</c:v>
                </c:pt>
                <c:pt idx="454">
                  <c:v>500.93900000000002</c:v>
                </c:pt>
                <c:pt idx="455">
                  <c:v>501.20400000000001</c:v>
                </c:pt>
                <c:pt idx="456">
                  <c:v>501.47</c:v>
                </c:pt>
                <c:pt idx="457">
                  <c:v>501.73599999999999</c:v>
                </c:pt>
                <c:pt idx="458">
                  <c:v>502.00200000000001</c:v>
                </c:pt>
                <c:pt idx="459">
                  <c:v>502.267</c:v>
                </c:pt>
                <c:pt idx="460">
                  <c:v>502.53300000000002</c:v>
                </c:pt>
                <c:pt idx="461">
                  <c:v>502.79899999999998</c:v>
                </c:pt>
                <c:pt idx="462">
                  <c:v>503.065</c:v>
                </c:pt>
                <c:pt idx="463">
                  <c:v>503.33100000000002</c:v>
                </c:pt>
                <c:pt idx="464">
                  <c:v>503.596</c:v>
                </c:pt>
                <c:pt idx="465">
                  <c:v>503.86200000000002</c:v>
                </c:pt>
                <c:pt idx="466">
                  <c:v>504.12799999999999</c:v>
                </c:pt>
                <c:pt idx="467">
                  <c:v>504.39400000000001</c:v>
                </c:pt>
                <c:pt idx="468">
                  <c:v>504.66</c:v>
                </c:pt>
                <c:pt idx="469">
                  <c:v>504.92599999999999</c:v>
                </c:pt>
                <c:pt idx="470">
                  <c:v>505.19200000000001</c:v>
                </c:pt>
                <c:pt idx="471">
                  <c:v>505.45800000000003</c:v>
                </c:pt>
                <c:pt idx="472">
                  <c:v>505.72300000000001</c:v>
                </c:pt>
                <c:pt idx="473">
                  <c:v>505.98899999999998</c:v>
                </c:pt>
                <c:pt idx="474">
                  <c:v>506.255</c:v>
                </c:pt>
                <c:pt idx="475">
                  <c:v>506.52100000000002</c:v>
                </c:pt>
                <c:pt idx="476">
                  <c:v>506.78699999999998</c:v>
                </c:pt>
                <c:pt idx="477">
                  <c:v>507.053</c:v>
                </c:pt>
                <c:pt idx="478">
                  <c:v>507.31900000000002</c:v>
                </c:pt>
                <c:pt idx="479">
                  <c:v>507.58499999999998</c:v>
                </c:pt>
                <c:pt idx="480">
                  <c:v>507.851</c:v>
                </c:pt>
                <c:pt idx="481">
                  <c:v>508.11700000000002</c:v>
                </c:pt>
                <c:pt idx="482">
                  <c:v>508.38299999999998</c:v>
                </c:pt>
                <c:pt idx="483">
                  <c:v>508.65</c:v>
                </c:pt>
                <c:pt idx="484">
                  <c:v>508.916</c:v>
                </c:pt>
                <c:pt idx="485">
                  <c:v>509.18200000000002</c:v>
                </c:pt>
                <c:pt idx="486">
                  <c:v>509.44799999999998</c:v>
                </c:pt>
                <c:pt idx="487">
                  <c:v>509.714</c:v>
                </c:pt>
                <c:pt idx="488">
                  <c:v>509.98</c:v>
                </c:pt>
                <c:pt idx="489">
                  <c:v>510.24700000000001</c:v>
                </c:pt>
                <c:pt idx="490">
                  <c:v>510.51299999999998</c:v>
                </c:pt>
                <c:pt idx="491">
                  <c:v>510.779</c:v>
                </c:pt>
                <c:pt idx="492">
                  <c:v>511.04500000000002</c:v>
                </c:pt>
                <c:pt idx="493">
                  <c:v>511.31200000000001</c:v>
                </c:pt>
                <c:pt idx="494">
                  <c:v>511.57799999999997</c:v>
                </c:pt>
                <c:pt idx="495">
                  <c:v>511.84399999999999</c:v>
                </c:pt>
                <c:pt idx="496">
                  <c:v>512.11099999999999</c:v>
                </c:pt>
                <c:pt idx="497">
                  <c:v>512.37699999999995</c:v>
                </c:pt>
                <c:pt idx="498">
                  <c:v>512.64300000000003</c:v>
                </c:pt>
                <c:pt idx="499">
                  <c:v>512.91</c:v>
                </c:pt>
                <c:pt idx="500">
                  <c:v>513.17600000000004</c:v>
                </c:pt>
                <c:pt idx="501">
                  <c:v>513.44299999999998</c:v>
                </c:pt>
                <c:pt idx="502">
                  <c:v>513.70899999999995</c:v>
                </c:pt>
                <c:pt idx="503">
                  <c:v>513.976</c:v>
                </c:pt>
                <c:pt idx="504">
                  <c:v>514.24300000000005</c:v>
                </c:pt>
                <c:pt idx="505">
                  <c:v>514.50900000000001</c:v>
                </c:pt>
                <c:pt idx="506">
                  <c:v>514.77599999999995</c:v>
                </c:pt>
                <c:pt idx="507">
                  <c:v>515.04200000000003</c:v>
                </c:pt>
                <c:pt idx="508">
                  <c:v>515.30899999999997</c:v>
                </c:pt>
                <c:pt idx="509">
                  <c:v>515.57600000000002</c:v>
                </c:pt>
                <c:pt idx="510">
                  <c:v>515.84299999999996</c:v>
                </c:pt>
                <c:pt idx="511">
                  <c:v>516.10900000000004</c:v>
                </c:pt>
                <c:pt idx="512">
                  <c:v>516.37599999999998</c:v>
                </c:pt>
                <c:pt idx="513">
                  <c:v>516.64300000000003</c:v>
                </c:pt>
                <c:pt idx="514">
                  <c:v>516.91</c:v>
                </c:pt>
                <c:pt idx="515">
                  <c:v>517.17700000000002</c:v>
                </c:pt>
                <c:pt idx="516">
                  <c:v>517.44399999999996</c:v>
                </c:pt>
                <c:pt idx="517">
                  <c:v>517.71100000000001</c:v>
                </c:pt>
                <c:pt idx="518">
                  <c:v>517.97799999999995</c:v>
                </c:pt>
                <c:pt idx="519">
                  <c:v>518.245</c:v>
                </c:pt>
                <c:pt idx="520">
                  <c:v>518.51199999999994</c:v>
                </c:pt>
                <c:pt idx="521">
                  <c:v>518.779</c:v>
                </c:pt>
                <c:pt idx="522">
                  <c:v>519.04600000000005</c:v>
                </c:pt>
                <c:pt idx="523">
                  <c:v>519.31299999999999</c:v>
                </c:pt>
                <c:pt idx="524">
                  <c:v>519.58100000000002</c:v>
                </c:pt>
                <c:pt idx="525">
                  <c:v>519.84799999999996</c:v>
                </c:pt>
                <c:pt idx="526">
                  <c:v>520.11500000000001</c:v>
                </c:pt>
                <c:pt idx="527">
                  <c:v>520.38199999999995</c:v>
                </c:pt>
                <c:pt idx="528">
                  <c:v>520.65</c:v>
                </c:pt>
                <c:pt idx="529">
                  <c:v>520.91700000000003</c:v>
                </c:pt>
                <c:pt idx="530">
                  <c:v>521.18499999999995</c:v>
                </c:pt>
                <c:pt idx="531">
                  <c:v>521.452</c:v>
                </c:pt>
                <c:pt idx="532">
                  <c:v>521.71900000000005</c:v>
                </c:pt>
                <c:pt idx="533">
                  <c:v>521.98699999999997</c:v>
                </c:pt>
                <c:pt idx="534">
                  <c:v>522.255</c:v>
                </c:pt>
                <c:pt idx="535">
                  <c:v>522.52200000000005</c:v>
                </c:pt>
                <c:pt idx="536">
                  <c:v>522.79</c:v>
                </c:pt>
                <c:pt idx="537">
                  <c:v>523.05700000000002</c:v>
                </c:pt>
                <c:pt idx="538">
                  <c:v>523.32500000000005</c:v>
                </c:pt>
                <c:pt idx="539">
                  <c:v>523.59299999999996</c:v>
                </c:pt>
                <c:pt idx="540">
                  <c:v>523.86099999999999</c:v>
                </c:pt>
                <c:pt idx="541">
                  <c:v>524.12900000000002</c:v>
                </c:pt>
                <c:pt idx="542">
                  <c:v>524.39599999999996</c:v>
                </c:pt>
                <c:pt idx="543">
                  <c:v>524.66399999999999</c:v>
                </c:pt>
                <c:pt idx="544">
                  <c:v>524.93200000000002</c:v>
                </c:pt>
                <c:pt idx="545">
                  <c:v>525.20000000000005</c:v>
                </c:pt>
                <c:pt idx="546">
                  <c:v>525.46799999999996</c:v>
                </c:pt>
                <c:pt idx="547">
                  <c:v>525.73599999999999</c:v>
                </c:pt>
                <c:pt idx="548">
                  <c:v>526.005</c:v>
                </c:pt>
                <c:pt idx="549">
                  <c:v>526.27300000000002</c:v>
                </c:pt>
                <c:pt idx="550">
                  <c:v>526.54100000000005</c:v>
                </c:pt>
                <c:pt idx="551">
                  <c:v>526.80899999999997</c:v>
                </c:pt>
                <c:pt idx="552">
                  <c:v>527.077</c:v>
                </c:pt>
                <c:pt idx="553">
                  <c:v>527.346</c:v>
                </c:pt>
                <c:pt idx="554">
                  <c:v>527.61400000000003</c:v>
                </c:pt>
                <c:pt idx="555">
                  <c:v>527.88300000000004</c:v>
                </c:pt>
                <c:pt idx="556">
                  <c:v>528.15099999999995</c:v>
                </c:pt>
                <c:pt idx="557">
                  <c:v>528.41899999999998</c:v>
                </c:pt>
                <c:pt idx="558">
                  <c:v>528.68799999999999</c:v>
                </c:pt>
                <c:pt idx="559">
                  <c:v>528.95699999999999</c:v>
                </c:pt>
                <c:pt idx="560">
                  <c:v>529.22500000000002</c:v>
                </c:pt>
                <c:pt idx="561">
                  <c:v>529.49400000000003</c:v>
                </c:pt>
                <c:pt idx="562">
                  <c:v>529.76300000000003</c:v>
                </c:pt>
                <c:pt idx="563">
                  <c:v>530.03099999999995</c:v>
                </c:pt>
                <c:pt idx="564">
                  <c:v>530.29999999999995</c:v>
                </c:pt>
                <c:pt idx="565">
                  <c:v>530.56899999999996</c:v>
                </c:pt>
                <c:pt idx="566">
                  <c:v>530.83799999999997</c:v>
                </c:pt>
                <c:pt idx="567">
                  <c:v>531.10699999999997</c:v>
                </c:pt>
                <c:pt idx="568">
                  <c:v>531.37599999999998</c:v>
                </c:pt>
                <c:pt idx="569">
                  <c:v>531.64499999999998</c:v>
                </c:pt>
                <c:pt idx="570">
                  <c:v>531.91399999999999</c:v>
                </c:pt>
                <c:pt idx="571">
                  <c:v>532.18299999999999</c:v>
                </c:pt>
                <c:pt idx="572">
                  <c:v>532.452</c:v>
                </c:pt>
                <c:pt idx="573">
                  <c:v>532.721</c:v>
                </c:pt>
                <c:pt idx="574">
                  <c:v>532.99099999999999</c:v>
                </c:pt>
                <c:pt idx="575">
                  <c:v>533.26</c:v>
                </c:pt>
                <c:pt idx="576">
                  <c:v>533.529</c:v>
                </c:pt>
                <c:pt idx="577">
                  <c:v>533.79899999999998</c:v>
                </c:pt>
                <c:pt idx="578">
                  <c:v>534.06799999999998</c:v>
                </c:pt>
                <c:pt idx="579">
                  <c:v>534.33699999999999</c:v>
                </c:pt>
                <c:pt idx="580">
                  <c:v>534.60699999999997</c:v>
                </c:pt>
                <c:pt idx="581">
                  <c:v>534.87699999999995</c:v>
                </c:pt>
                <c:pt idx="582">
                  <c:v>535.14599999999996</c:v>
                </c:pt>
                <c:pt idx="583">
                  <c:v>535.41600000000005</c:v>
                </c:pt>
                <c:pt idx="584">
                  <c:v>535.68499999999995</c:v>
                </c:pt>
                <c:pt idx="585">
                  <c:v>535.95500000000004</c:v>
                </c:pt>
                <c:pt idx="586">
                  <c:v>536.22500000000002</c:v>
                </c:pt>
                <c:pt idx="587">
                  <c:v>536.495</c:v>
                </c:pt>
                <c:pt idx="588">
                  <c:v>536.76499999999999</c:v>
                </c:pt>
                <c:pt idx="589">
                  <c:v>537.03499999999997</c:v>
                </c:pt>
                <c:pt idx="590">
                  <c:v>537.30499999999995</c:v>
                </c:pt>
                <c:pt idx="591">
                  <c:v>537.57500000000005</c:v>
                </c:pt>
                <c:pt idx="592">
                  <c:v>537.84500000000003</c:v>
                </c:pt>
                <c:pt idx="593">
                  <c:v>538.11500000000001</c:v>
                </c:pt>
                <c:pt idx="594">
                  <c:v>538.38499999999999</c:v>
                </c:pt>
                <c:pt idx="595">
                  <c:v>538.65499999999997</c:v>
                </c:pt>
                <c:pt idx="596">
                  <c:v>538.92600000000004</c:v>
                </c:pt>
                <c:pt idx="597">
                  <c:v>539.19600000000003</c:v>
                </c:pt>
                <c:pt idx="598">
                  <c:v>539.46600000000001</c:v>
                </c:pt>
                <c:pt idx="599">
                  <c:v>539.73699999999997</c:v>
                </c:pt>
                <c:pt idx="600">
                  <c:v>540.00699999999995</c:v>
                </c:pt>
                <c:pt idx="601">
                  <c:v>540.27800000000002</c:v>
                </c:pt>
                <c:pt idx="602">
                  <c:v>540.548</c:v>
                </c:pt>
                <c:pt idx="603">
                  <c:v>540.81899999999996</c:v>
                </c:pt>
                <c:pt idx="604">
                  <c:v>541.08900000000006</c:v>
                </c:pt>
                <c:pt idx="605">
                  <c:v>541.36</c:v>
                </c:pt>
                <c:pt idx="606">
                  <c:v>541.63099999999997</c:v>
                </c:pt>
                <c:pt idx="607">
                  <c:v>541.90200000000004</c:v>
                </c:pt>
                <c:pt idx="608">
                  <c:v>542.17200000000003</c:v>
                </c:pt>
                <c:pt idx="609">
                  <c:v>542.44299999999998</c:v>
                </c:pt>
                <c:pt idx="610">
                  <c:v>542.71400000000006</c:v>
                </c:pt>
                <c:pt idx="611">
                  <c:v>542.98500000000001</c:v>
                </c:pt>
                <c:pt idx="612">
                  <c:v>543.25599999999997</c:v>
                </c:pt>
                <c:pt idx="613">
                  <c:v>543.52700000000004</c:v>
                </c:pt>
                <c:pt idx="614">
                  <c:v>543.798</c:v>
                </c:pt>
                <c:pt idx="615">
                  <c:v>544.06899999999996</c:v>
                </c:pt>
                <c:pt idx="616">
                  <c:v>544.34100000000001</c:v>
                </c:pt>
                <c:pt idx="617">
                  <c:v>544.61199999999997</c:v>
                </c:pt>
                <c:pt idx="618">
                  <c:v>544.88300000000004</c:v>
                </c:pt>
                <c:pt idx="619">
                  <c:v>545.15499999999997</c:v>
                </c:pt>
                <c:pt idx="620">
                  <c:v>545.42600000000004</c:v>
                </c:pt>
                <c:pt idx="621">
                  <c:v>545.697</c:v>
                </c:pt>
                <c:pt idx="622">
                  <c:v>545.96900000000005</c:v>
                </c:pt>
                <c:pt idx="623">
                  <c:v>546.24</c:v>
                </c:pt>
                <c:pt idx="624">
                  <c:v>546.51199999999994</c:v>
                </c:pt>
                <c:pt idx="625">
                  <c:v>546.78399999999999</c:v>
                </c:pt>
                <c:pt idx="626">
                  <c:v>547.05499999999995</c:v>
                </c:pt>
                <c:pt idx="627">
                  <c:v>547.327</c:v>
                </c:pt>
                <c:pt idx="628">
                  <c:v>547.59900000000005</c:v>
                </c:pt>
                <c:pt idx="629">
                  <c:v>547.87099999999998</c:v>
                </c:pt>
                <c:pt idx="630">
                  <c:v>548.14200000000005</c:v>
                </c:pt>
                <c:pt idx="631">
                  <c:v>548.41399999999999</c:v>
                </c:pt>
                <c:pt idx="632">
                  <c:v>548.68600000000004</c:v>
                </c:pt>
                <c:pt idx="633">
                  <c:v>548.95799999999997</c:v>
                </c:pt>
                <c:pt idx="634">
                  <c:v>549.23</c:v>
                </c:pt>
                <c:pt idx="635">
                  <c:v>549.50199999999995</c:v>
                </c:pt>
                <c:pt idx="636">
                  <c:v>549.77499999999998</c:v>
                </c:pt>
                <c:pt idx="637">
                  <c:v>550.04700000000003</c:v>
                </c:pt>
                <c:pt idx="638">
                  <c:v>550.31899999999996</c:v>
                </c:pt>
                <c:pt idx="639">
                  <c:v>550.59100000000001</c:v>
                </c:pt>
                <c:pt idx="640">
                  <c:v>550.86400000000003</c:v>
                </c:pt>
                <c:pt idx="641">
                  <c:v>551.13599999999997</c:v>
                </c:pt>
                <c:pt idx="642">
                  <c:v>551.40800000000002</c:v>
                </c:pt>
                <c:pt idx="643">
                  <c:v>551.68100000000004</c:v>
                </c:pt>
                <c:pt idx="644">
                  <c:v>551.95299999999997</c:v>
                </c:pt>
                <c:pt idx="645">
                  <c:v>552.226</c:v>
                </c:pt>
                <c:pt idx="646">
                  <c:v>552.49800000000005</c:v>
                </c:pt>
                <c:pt idx="647">
                  <c:v>552.77099999999996</c:v>
                </c:pt>
                <c:pt idx="648">
                  <c:v>553.04399999999998</c:v>
                </c:pt>
                <c:pt idx="649">
                  <c:v>553.31600000000003</c:v>
                </c:pt>
                <c:pt idx="650">
                  <c:v>553.58900000000006</c:v>
                </c:pt>
                <c:pt idx="651">
                  <c:v>553.86199999999997</c:v>
                </c:pt>
                <c:pt idx="652">
                  <c:v>554.13499999999999</c:v>
                </c:pt>
                <c:pt idx="653">
                  <c:v>554.40800000000002</c:v>
                </c:pt>
                <c:pt idx="654">
                  <c:v>554.68100000000004</c:v>
                </c:pt>
                <c:pt idx="655">
                  <c:v>554.95399999999995</c:v>
                </c:pt>
                <c:pt idx="656">
                  <c:v>555.22699999999998</c:v>
                </c:pt>
                <c:pt idx="657">
                  <c:v>555.5</c:v>
                </c:pt>
                <c:pt idx="658">
                  <c:v>555.77300000000002</c:v>
                </c:pt>
                <c:pt idx="659">
                  <c:v>556.04600000000005</c:v>
                </c:pt>
                <c:pt idx="660">
                  <c:v>556.31899999999996</c:v>
                </c:pt>
                <c:pt idx="661">
                  <c:v>556.59199999999998</c:v>
                </c:pt>
                <c:pt idx="662">
                  <c:v>556.86599999999999</c:v>
                </c:pt>
                <c:pt idx="663">
                  <c:v>557.13900000000001</c:v>
                </c:pt>
                <c:pt idx="664">
                  <c:v>557.41200000000003</c:v>
                </c:pt>
                <c:pt idx="665">
                  <c:v>557.68600000000004</c:v>
                </c:pt>
                <c:pt idx="666">
                  <c:v>557.95899999999995</c:v>
                </c:pt>
                <c:pt idx="667">
                  <c:v>558.23299999999995</c:v>
                </c:pt>
                <c:pt idx="668">
                  <c:v>558.50599999999997</c:v>
                </c:pt>
                <c:pt idx="669">
                  <c:v>558.78</c:v>
                </c:pt>
                <c:pt idx="670">
                  <c:v>559.053</c:v>
                </c:pt>
                <c:pt idx="671">
                  <c:v>559.327</c:v>
                </c:pt>
                <c:pt idx="672">
                  <c:v>559.601</c:v>
                </c:pt>
                <c:pt idx="673">
                  <c:v>559.875</c:v>
                </c:pt>
                <c:pt idx="674">
                  <c:v>560.14800000000002</c:v>
                </c:pt>
                <c:pt idx="675">
                  <c:v>560.42200000000003</c:v>
                </c:pt>
                <c:pt idx="676">
                  <c:v>560.69600000000003</c:v>
                </c:pt>
                <c:pt idx="677">
                  <c:v>560.97</c:v>
                </c:pt>
                <c:pt idx="678">
                  <c:v>561.24400000000003</c:v>
                </c:pt>
                <c:pt idx="679">
                  <c:v>561.51800000000003</c:v>
                </c:pt>
                <c:pt idx="680">
                  <c:v>561.79200000000003</c:v>
                </c:pt>
                <c:pt idx="681">
                  <c:v>562.06600000000003</c:v>
                </c:pt>
                <c:pt idx="682">
                  <c:v>562.34</c:v>
                </c:pt>
                <c:pt idx="683">
                  <c:v>562.61400000000003</c:v>
                </c:pt>
                <c:pt idx="684">
                  <c:v>562.88800000000003</c:v>
                </c:pt>
                <c:pt idx="685">
                  <c:v>563.16200000000003</c:v>
                </c:pt>
                <c:pt idx="686">
                  <c:v>563.43700000000001</c:v>
                </c:pt>
                <c:pt idx="687">
                  <c:v>563.71100000000001</c:v>
                </c:pt>
                <c:pt idx="688">
                  <c:v>563.98500000000001</c:v>
                </c:pt>
                <c:pt idx="689">
                  <c:v>564.26</c:v>
                </c:pt>
                <c:pt idx="690">
                  <c:v>564.53399999999999</c:v>
                </c:pt>
                <c:pt idx="691">
                  <c:v>564.80799999999999</c:v>
                </c:pt>
                <c:pt idx="692">
                  <c:v>565.08299999999997</c:v>
                </c:pt>
                <c:pt idx="693">
                  <c:v>565.35699999999997</c:v>
                </c:pt>
                <c:pt idx="694">
                  <c:v>565.63199999999995</c:v>
                </c:pt>
                <c:pt idx="695">
                  <c:v>565.90599999999995</c:v>
                </c:pt>
                <c:pt idx="696">
                  <c:v>566.18100000000004</c:v>
                </c:pt>
                <c:pt idx="697">
                  <c:v>566.45600000000002</c:v>
                </c:pt>
                <c:pt idx="698">
                  <c:v>566.73</c:v>
                </c:pt>
                <c:pt idx="699">
                  <c:v>567.005</c:v>
                </c:pt>
                <c:pt idx="700">
                  <c:v>567.28</c:v>
                </c:pt>
                <c:pt idx="701">
                  <c:v>567.55399999999997</c:v>
                </c:pt>
                <c:pt idx="702">
                  <c:v>567.82899999999995</c:v>
                </c:pt>
                <c:pt idx="703">
                  <c:v>568.10400000000004</c:v>
                </c:pt>
                <c:pt idx="704">
                  <c:v>568.37900000000002</c:v>
                </c:pt>
                <c:pt idx="705">
                  <c:v>568.654</c:v>
                </c:pt>
                <c:pt idx="706">
                  <c:v>568.92899999999997</c:v>
                </c:pt>
                <c:pt idx="707">
                  <c:v>569.20399999999995</c:v>
                </c:pt>
                <c:pt idx="708">
                  <c:v>569.47900000000004</c:v>
                </c:pt>
                <c:pt idx="709">
                  <c:v>569.75400000000002</c:v>
                </c:pt>
                <c:pt idx="710">
                  <c:v>570.029</c:v>
                </c:pt>
                <c:pt idx="711">
                  <c:v>570.30399999999997</c:v>
                </c:pt>
                <c:pt idx="712">
                  <c:v>570.57899999999995</c:v>
                </c:pt>
                <c:pt idx="713">
                  <c:v>570.85400000000004</c:v>
                </c:pt>
                <c:pt idx="714">
                  <c:v>571.12900000000002</c:v>
                </c:pt>
              </c:numCache>
            </c:numRef>
          </c:xVal>
          <c:yVal>
            <c:numRef>
              <c:f>'1 - cyanine Iodide'!$B$2:$B$716</c:f>
              <c:numCache>
                <c:formatCode>General</c:formatCode>
                <c:ptCount val="715"/>
                <c:pt idx="0">
                  <c:v>0.02</c:v>
                </c:pt>
                <c:pt idx="1">
                  <c:v>1.4E-2</c:v>
                </c:pt>
                <c:pt idx="2">
                  <c:v>0.01</c:v>
                </c:pt>
                <c:pt idx="3">
                  <c:v>1.4E-2</c:v>
                </c:pt>
                <c:pt idx="4">
                  <c:v>1.4999999999999999E-2</c:v>
                </c:pt>
                <c:pt idx="5">
                  <c:v>1.6E-2</c:v>
                </c:pt>
                <c:pt idx="6">
                  <c:v>1.2E-2</c:v>
                </c:pt>
                <c:pt idx="7">
                  <c:v>1.7000000000000001E-2</c:v>
                </c:pt>
                <c:pt idx="8">
                  <c:v>1.2999999999999999E-2</c:v>
                </c:pt>
                <c:pt idx="9">
                  <c:v>8.0000000000000002E-3</c:v>
                </c:pt>
                <c:pt idx="10">
                  <c:v>6.0000000000000001E-3</c:v>
                </c:pt>
                <c:pt idx="11">
                  <c:v>5.0000000000000001E-3</c:v>
                </c:pt>
                <c:pt idx="12">
                  <c:v>3.0000000000000001E-3</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3.0000000000000001E-3</c:v>
                </c:pt>
                <c:pt idx="89">
                  <c:v>3.0000000000000001E-3</c:v>
                </c:pt>
                <c:pt idx="90">
                  <c:v>3.0000000000000001E-3</c:v>
                </c:pt>
                <c:pt idx="91">
                  <c:v>5.0000000000000001E-3</c:v>
                </c:pt>
                <c:pt idx="92">
                  <c:v>6.0000000000000001E-3</c:v>
                </c:pt>
                <c:pt idx="93">
                  <c:v>8.0000000000000002E-3</c:v>
                </c:pt>
                <c:pt idx="94">
                  <c:v>7.0000000000000001E-3</c:v>
                </c:pt>
                <c:pt idx="95">
                  <c:v>6.0000000000000001E-3</c:v>
                </c:pt>
                <c:pt idx="96">
                  <c:v>8.9999999999999993E-3</c:v>
                </c:pt>
                <c:pt idx="97">
                  <c:v>0.01</c:v>
                </c:pt>
                <c:pt idx="98">
                  <c:v>1.4E-2</c:v>
                </c:pt>
                <c:pt idx="99">
                  <c:v>1.4999999999999999E-2</c:v>
                </c:pt>
                <c:pt idx="100">
                  <c:v>1.7000000000000001E-2</c:v>
                </c:pt>
                <c:pt idx="101">
                  <c:v>1.7999999999999999E-2</c:v>
                </c:pt>
                <c:pt idx="102">
                  <c:v>1.9E-2</c:v>
                </c:pt>
                <c:pt idx="103">
                  <c:v>0.02</c:v>
                </c:pt>
                <c:pt idx="104">
                  <c:v>0.02</c:v>
                </c:pt>
                <c:pt idx="105">
                  <c:v>2.1999999999999999E-2</c:v>
                </c:pt>
                <c:pt idx="106">
                  <c:v>2.4E-2</c:v>
                </c:pt>
                <c:pt idx="107">
                  <c:v>2.3E-2</c:v>
                </c:pt>
                <c:pt idx="108">
                  <c:v>2.3E-2</c:v>
                </c:pt>
                <c:pt idx="109">
                  <c:v>2.4E-2</c:v>
                </c:pt>
                <c:pt idx="110">
                  <c:v>2.5999999999999999E-2</c:v>
                </c:pt>
                <c:pt idx="111">
                  <c:v>2.8000000000000001E-2</c:v>
                </c:pt>
                <c:pt idx="112">
                  <c:v>0.03</c:v>
                </c:pt>
                <c:pt idx="113">
                  <c:v>0.03</c:v>
                </c:pt>
                <c:pt idx="114">
                  <c:v>3.3000000000000002E-2</c:v>
                </c:pt>
                <c:pt idx="115">
                  <c:v>3.4000000000000002E-2</c:v>
                </c:pt>
                <c:pt idx="116">
                  <c:v>3.5000000000000003E-2</c:v>
                </c:pt>
                <c:pt idx="117">
                  <c:v>3.6999999999999998E-2</c:v>
                </c:pt>
                <c:pt idx="118">
                  <c:v>3.5999999999999997E-2</c:v>
                </c:pt>
                <c:pt idx="119">
                  <c:v>3.6999999999999998E-2</c:v>
                </c:pt>
                <c:pt idx="120">
                  <c:v>3.7999999999999999E-2</c:v>
                </c:pt>
                <c:pt idx="121">
                  <c:v>3.7999999999999999E-2</c:v>
                </c:pt>
                <c:pt idx="122">
                  <c:v>3.6999999999999998E-2</c:v>
                </c:pt>
                <c:pt idx="123">
                  <c:v>3.7999999999999999E-2</c:v>
                </c:pt>
                <c:pt idx="124">
                  <c:v>3.9E-2</c:v>
                </c:pt>
                <c:pt idx="125">
                  <c:v>4.1000000000000002E-2</c:v>
                </c:pt>
                <c:pt idx="126">
                  <c:v>4.2000000000000003E-2</c:v>
                </c:pt>
                <c:pt idx="127">
                  <c:v>4.2000000000000003E-2</c:v>
                </c:pt>
                <c:pt idx="128">
                  <c:v>4.2999999999999997E-2</c:v>
                </c:pt>
                <c:pt idx="129">
                  <c:v>4.2999999999999997E-2</c:v>
                </c:pt>
                <c:pt idx="130">
                  <c:v>4.4999999999999998E-2</c:v>
                </c:pt>
                <c:pt idx="131">
                  <c:v>4.8000000000000001E-2</c:v>
                </c:pt>
                <c:pt idx="132">
                  <c:v>4.9000000000000002E-2</c:v>
                </c:pt>
                <c:pt idx="133">
                  <c:v>4.9000000000000002E-2</c:v>
                </c:pt>
                <c:pt idx="134">
                  <c:v>4.9000000000000002E-2</c:v>
                </c:pt>
                <c:pt idx="135">
                  <c:v>0.05</c:v>
                </c:pt>
                <c:pt idx="136">
                  <c:v>0.05</c:v>
                </c:pt>
                <c:pt idx="137">
                  <c:v>5.0999999999999997E-2</c:v>
                </c:pt>
                <c:pt idx="138">
                  <c:v>5.0999999999999997E-2</c:v>
                </c:pt>
                <c:pt idx="139">
                  <c:v>5.2999999999999999E-2</c:v>
                </c:pt>
                <c:pt idx="140">
                  <c:v>5.3999999999999999E-2</c:v>
                </c:pt>
                <c:pt idx="141">
                  <c:v>5.6000000000000001E-2</c:v>
                </c:pt>
                <c:pt idx="142">
                  <c:v>5.6000000000000001E-2</c:v>
                </c:pt>
                <c:pt idx="143">
                  <c:v>5.7000000000000002E-2</c:v>
                </c:pt>
                <c:pt idx="144">
                  <c:v>5.8000000000000003E-2</c:v>
                </c:pt>
                <c:pt idx="145">
                  <c:v>5.8999999999999997E-2</c:v>
                </c:pt>
                <c:pt idx="146">
                  <c:v>6.0999999999999999E-2</c:v>
                </c:pt>
                <c:pt idx="147">
                  <c:v>6.2E-2</c:v>
                </c:pt>
                <c:pt idx="148">
                  <c:v>6.2E-2</c:v>
                </c:pt>
                <c:pt idx="149">
                  <c:v>6.4000000000000001E-2</c:v>
                </c:pt>
                <c:pt idx="150">
                  <c:v>6.6000000000000003E-2</c:v>
                </c:pt>
                <c:pt idx="151">
                  <c:v>6.8000000000000005E-2</c:v>
                </c:pt>
                <c:pt idx="152">
                  <c:v>6.9000000000000006E-2</c:v>
                </c:pt>
                <c:pt idx="153">
                  <c:v>7.0999999999999994E-2</c:v>
                </c:pt>
                <c:pt idx="154">
                  <c:v>7.1999999999999995E-2</c:v>
                </c:pt>
                <c:pt idx="155">
                  <c:v>7.3999999999999996E-2</c:v>
                </c:pt>
                <c:pt idx="156">
                  <c:v>7.4999999999999997E-2</c:v>
                </c:pt>
                <c:pt idx="157">
                  <c:v>7.6999999999999999E-2</c:v>
                </c:pt>
                <c:pt idx="158">
                  <c:v>7.8E-2</c:v>
                </c:pt>
                <c:pt idx="159">
                  <c:v>0.08</c:v>
                </c:pt>
                <c:pt idx="160">
                  <c:v>8.2000000000000003E-2</c:v>
                </c:pt>
                <c:pt idx="161">
                  <c:v>8.4000000000000005E-2</c:v>
                </c:pt>
                <c:pt idx="162">
                  <c:v>8.5999999999999993E-2</c:v>
                </c:pt>
                <c:pt idx="163">
                  <c:v>8.7999999999999995E-2</c:v>
                </c:pt>
                <c:pt idx="164">
                  <c:v>8.7999999999999995E-2</c:v>
                </c:pt>
                <c:pt idx="165">
                  <c:v>0.09</c:v>
                </c:pt>
                <c:pt idx="166">
                  <c:v>9.1999999999999998E-2</c:v>
                </c:pt>
                <c:pt idx="167">
                  <c:v>9.4E-2</c:v>
                </c:pt>
                <c:pt idx="168">
                  <c:v>9.7000000000000003E-2</c:v>
                </c:pt>
                <c:pt idx="169">
                  <c:v>9.8000000000000004E-2</c:v>
                </c:pt>
                <c:pt idx="170">
                  <c:v>9.8000000000000004E-2</c:v>
                </c:pt>
                <c:pt idx="171">
                  <c:v>9.8000000000000004E-2</c:v>
                </c:pt>
                <c:pt idx="172">
                  <c:v>0.10100000000000001</c:v>
                </c:pt>
                <c:pt idx="173">
                  <c:v>0.10299999999999999</c:v>
                </c:pt>
                <c:pt idx="174">
                  <c:v>0.105</c:v>
                </c:pt>
                <c:pt idx="175">
                  <c:v>0.106</c:v>
                </c:pt>
                <c:pt idx="176">
                  <c:v>0.108</c:v>
                </c:pt>
                <c:pt idx="177">
                  <c:v>0.11</c:v>
                </c:pt>
                <c:pt idx="178">
                  <c:v>0.112</c:v>
                </c:pt>
                <c:pt idx="179">
                  <c:v>0.113</c:v>
                </c:pt>
                <c:pt idx="180">
                  <c:v>0.11600000000000001</c:v>
                </c:pt>
                <c:pt idx="181">
                  <c:v>0.11799999999999999</c:v>
                </c:pt>
                <c:pt idx="182">
                  <c:v>0.12</c:v>
                </c:pt>
                <c:pt idx="183">
                  <c:v>0.121</c:v>
                </c:pt>
                <c:pt idx="184">
                  <c:v>0.123</c:v>
                </c:pt>
                <c:pt idx="185">
                  <c:v>0.125</c:v>
                </c:pt>
                <c:pt idx="186">
                  <c:v>0.128</c:v>
                </c:pt>
                <c:pt idx="187">
                  <c:v>0.13</c:v>
                </c:pt>
                <c:pt idx="188">
                  <c:v>0.13300000000000001</c:v>
                </c:pt>
                <c:pt idx="189">
                  <c:v>0.13500000000000001</c:v>
                </c:pt>
                <c:pt idx="190">
                  <c:v>0.13700000000000001</c:v>
                </c:pt>
                <c:pt idx="191">
                  <c:v>0.14199999999999999</c:v>
                </c:pt>
                <c:pt idx="192">
                  <c:v>0.14499999999999999</c:v>
                </c:pt>
                <c:pt idx="193">
                  <c:v>0.14799999999999999</c:v>
                </c:pt>
                <c:pt idx="194">
                  <c:v>0.151</c:v>
                </c:pt>
                <c:pt idx="195">
                  <c:v>0.155</c:v>
                </c:pt>
                <c:pt idx="196">
                  <c:v>0.158</c:v>
                </c:pt>
                <c:pt idx="197">
                  <c:v>0.161</c:v>
                </c:pt>
                <c:pt idx="198">
                  <c:v>0.16500000000000001</c:v>
                </c:pt>
                <c:pt idx="199">
                  <c:v>0.16700000000000001</c:v>
                </c:pt>
                <c:pt idx="200">
                  <c:v>0.17</c:v>
                </c:pt>
                <c:pt idx="201">
                  <c:v>0.17299999999999999</c:v>
                </c:pt>
                <c:pt idx="202">
                  <c:v>0.17699999999999999</c:v>
                </c:pt>
                <c:pt idx="203">
                  <c:v>0.18099999999999999</c:v>
                </c:pt>
                <c:pt idx="204">
                  <c:v>0.184</c:v>
                </c:pt>
                <c:pt idx="205">
                  <c:v>0.189</c:v>
                </c:pt>
                <c:pt idx="206">
                  <c:v>0.191</c:v>
                </c:pt>
                <c:pt idx="207">
                  <c:v>0.19400000000000001</c:v>
                </c:pt>
                <c:pt idx="208">
                  <c:v>0.19700000000000001</c:v>
                </c:pt>
                <c:pt idx="209">
                  <c:v>0.20100000000000001</c:v>
                </c:pt>
                <c:pt idx="210">
                  <c:v>0.20599999999999999</c:v>
                </c:pt>
                <c:pt idx="211">
                  <c:v>0.21</c:v>
                </c:pt>
                <c:pt idx="212">
                  <c:v>0.21199999999999999</c:v>
                </c:pt>
                <c:pt idx="213">
                  <c:v>0.214</c:v>
                </c:pt>
                <c:pt idx="214">
                  <c:v>0.217</c:v>
                </c:pt>
                <c:pt idx="215">
                  <c:v>0.221</c:v>
                </c:pt>
                <c:pt idx="216">
                  <c:v>0.224</c:v>
                </c:pt>
                <c:pt idx="217">
                  <c:v>0.22600000000000001</c:v>
                </c:pt>
                <c:pt idx="218">
                  <c:v>0.23</c:v>
                </c:pt>
                <c:pt idx="219">
                  <c:v>0.23499999999999999</c:v>
                </c:pt>
                <c:pt idx="220">
                  <c:v>0.23799999999999999</c:v>
                </c:pt>
                <c:pt idx="221">
                  <c:v>0.24099999999999999</c:v>
                </c:pt>
                <c:pt idx="222">
                  <c:v>0.24399999999999999</c:v>
                </c:pt>
                <c:pt idx="223">
                  <c:v>0.248</c:v>
                </c:pt>
                <c:pt idx="224">
                  <c:v>0.251</c:v>
                </c:pt>
                <c:pt idx="225">
                  <c:v>0.255</c:v>
                </c:pt>
                <c:pt idx="226">
                  <c:v>0.25800000000000001</c:v>
                </c:pt>
                <c:pt idx="227">
                  <c:v>0.26500000000000001</c:v>
                </c:pt>
                <c:pt idx="228">
                  <c:v>0.26800000000000002</c:v>
                </c:pt>
                <c:pt idx="229">
                  <c:v>0.27200000000000002</c:v>
                </c:pt>
                <c:pt idx="230">
                  <c:v>0.27700000000000002</c:v>
                </c:pt>
                <c:pt idx="231">
                  <c:v>0.28100000000000003</c:v>
                </c:pt>
                <c:pt idx="232">
                  <c:v>0.28599999999999998</c:v>
                </c:pt>
                <c:pt idx="233">
                  <c:v>0.29199999999999998</c:v>
                </c:pt>
                <c:pt idx="234">
                  <c:v>0.29499999999999998</c:v>
                </c:pt>
                <c:pt idx="235">
                  <c:v>0.29899999999999999</c:v>
                </c:pt>
                <c:pt idx="236">
                  <c:v>0.30599999999999999</c:v>
                </c:pt>
                <c:pt idx="237">
                  <c:v>0.313</c:v>
                </c:pt>
                <c:pt idx="238">
                  <c:v>0.32</c:v>
                </c:pt>
                <c:pt idx="239">
                  <c:v>0.32700000000000001</c:v>
                </c:pt>
                <c:pt idx="240">
                  <c:v>0.33400000000000002</c:v>
                </c:pt>
                <c:pt idx="241">
                  <c:v>0.33700000000000002</c:v>
                </c:pt>
                <c:pt idx="242">
                  <c:v>0.34399999999999997</c:v>
                </c:pt>
                <c:pt idx="243">
                  <c:v>0.34899999999999998</c:v>
                </c:pt>
                <c:pt idx="244">
                  <c:v>0.35499999999999998</c:v>
                </c:pt>
                <c:pt idx="245">
                  <c:v>0.36299999999999999</c:v>
                </c:pt>
                <c:pt idx="246">
                  <c:v>0.371</c:v>
                </c:pt>
                <c:pt idx="247">
                  <c:v>0.378</c:v>
                </c:pt>
                <c:pt idx="248">
                  <c:v>0.38400000000000001</c:v>
                </c:pt>
                <c:pt idx="249">
                  <c:v>0.39100000000000001</c:v>
                </c:pt>
                <c:pt idx="250">
                  <c:v>0.40100000000000002</c:v>
                </c:pt>
                <c:pt idx="251">
                  <c:v>0.40799999999999997</c:v>
                </c:pt>
                <c:pt idx="252">
                  <c:v>0.41599999999999998</c:v>
                </c:pt>
                <c:pt idx="253">
                  <c:v>0.42399999999999999</c:v>
                </c:pt>
                <c:pt idx="254">
                  <c:v>0.434</c:v>
                </c:pt>
                <c:pt idx="255">
                  <c:v>0.44</c:v>
                </c:pt>
                <c:pt idx="256">
                  <c:v>0.44600000000000001</c:v>
                </c:pt>
                <c:pt idx="257">
                  <c:v>0.45500000000000002</c:v>
                </c:pt>
                <c:pt idx="258">
                  <c:v>0.46200000000000002</c:v>
                </c:pt>
                <c:pt idx="259">
                  <c:v>0.46800000000000003</c:v>
                </c:pt>
                <c:pt idx="260">
                  <c:v>0.47799999999999998</c:v>
                </c:pt>
                <c:pt idx="261">
                  <c:v>0.48599999999999999</c:v>
                </c:pt>
                <c:pt idx="262">
                  <c:v>0.49299999999999999</c:v>
                </c:pt>
                <c:pt idx="263">
                  <c:v>0.502</c:v>
                </c:pt>
                <c:pt idx="264">
                  <c:v>0.51300000000000001</c:v>
                </c:pt>
                <c:pt idx="265">
                  <c:v>0.52300000000000002</c:v>
                </c:pt>
                <c:pt idx="266">
                  <c:v>0.53200000000000003</c:v>
                </c:pt>
                <c:pt idx="267">
                  <c:v>0.54</c:v>
                </c:pt>
                <c:pt idx="268">
                  <c:v>0.55200000000000005</c:v>
                </c:pt>
                <c:pt idx="269">
                  <c:v>0.55900000000000005</c:v>
                </c:pt>
                <c:pt idx="270">
                  <c:v>0.56599999999999995</c:v>
                </c:pt>
                <c:pt idx="271">
                  <c:v>0.57499999999999996</c:v>
                </c:pt>
                <c:pt idx="272">
                  <c:v>0.58299999999999996</c:v>
                </c:pt>
                <c:pt idx="273">
                  <c:v>0.59099999999999997</c:v>
                </c:pt>
                <c:pt idx="274">
                  <c:v>0.59699999999999998</c:v>
                </c:pt>
                <c:pt idx="275">
                  <c:v>0.60699999999999998</c:v>
                </c:pt>
                <c:pt idx="276">
                  <c:v>0.61399999999999999</c:v>
                </c:pt>
                <c:pt idx="277">
                  <c:v>0.625</c:v>
                </c:pt>
                <c:pt idx="278">
                  <c:v>0.63400000000000001</c:v>
                </c:pt>
                <c:pt idx="279">
                  <c:v>0.64500000000000002</c:v>
                </c:pt>
                <c:pt idx="280">
                  <c:v>0.65300000000000002</c:v>
                </c:pt>
                <c:pt idx="281">
                  <c:v>0.65800000000000003</c:v>
                </c:pt>
                <c:pt idx="282">
                  <c:v>0.66500000000000004</c:v>
                </c:pt>
                <c:pt idx="283">
                  <c:v>0.67200000000000004</c:v>
                </c:pt>
                <c:pt idx="284">
                  <c:v>0.68</c:v>
                </c:pt>
                <c:pt idx="285">
                  <c:v>0.68500000000000005</c:v>
                </c:pt>
                <c:pt idx="286">
                  <c:v>0.69599999999999995</c:v>
                </c:pt>
                <c:pt idx="287">
                  <c:v>0.70399999999999996</c:v>
                </c:pt>
                <c:pt idx="288">
                  <c:v>0.71199999999999997</c:v>
                </c:pt>
                <c:pt idx="289">
                  <c:v>0.71899999999999997</c:v>
                </c:pt>
                <c:pt idx="290">
                  <c:v>0.72599999999999998</c:v>
                </c:pt>
                <c:pt idx="291">
                  <c:v>0.73199999999999998</c:v>
                </c:pt>
                <c:pt idx="292">
                  <c:v>0.73799999999999999</c:v>
                </c:pt>
                <c:pt idx="293">
                  <c:v>0.74199999999999999</c:v>
                </c:pt>
                <c:pt idx="294">
                  <c:v>0.746</c:v>
                </c:pt>
                <c:pt idx="295">
                  <c:v>0.752</c:v>
                </c:pt>
                <c:pt idx="296">
                  <c:v>0.755</c:v>
                </c:pt>
                <c:pt idx="297">
                  <c:v>0.76</c:v>
                </c:pt>
                <c:pt idx="298">
                  <c:v>0.76400000000000001</c:v>
                </c:pt>
                <c:pt idx="299">
                  <c:v>0.77200000000000002</c:v>
                </c:pt>
                <c:pt idx="300">
                  <c:v>0.78200000000000003</c:v>
                </c:pt>
                <c:pt idx="301">
                  <c:v>0.78500000000000003</c:v>
                </c:pt>
                <c:pt idx="302">
                  <c:v>0.78600000000000003</c:v>
                </c:pt>
                <c:pt idx="303">
                  <c:v>0.78800000000000003</c:v>
                </c:pt>
                <c:pt idx="304">
                  <c:v>0.78700000000000003</c:v>
                </c:pt>
                <c:pt idx="305">
                  <c:v>0.78700000000000003</c:v>
                </c:pt>
                <c:pt idx="306">
                  <c:v>0.78700000000000003</c:v>
                </c:pt>
                <c:pt idx="307">
                  <c:v>0.79</c:v>
                </c:pt>
                <c:pt idx="308">
                  <c:v>0.79300000000000004</c:v>
                </c:pt>
                <c:pt idx="309">
                  <c:v>0.79500000000000004</c:v>
                </c:pt>
                <c:pt idx="310">
                  <c:v>0.79900000000000004</c:v>
                </c:pt>
                <c:pt idx="311">
                  <c:v>0.80100000000000005</c:v>
                </c:pt>
                <c:pt idx="312">
                  <c:v>0.80500000000000005</c:v>
                </c:pt>
                <c:pt idx="313">
                  <c:v>0.80500000000000005</c:v>
                </c:pt>
                <c:pt idx="314">
                  <c:v>0.80400000000000005</c:v>
                </c:pt>
                <c:pt idx="315">
                  <c:v>0.80400000000000005</c:v>
                </c:pt>
                <c:pt idx="316">
                  <c:v>0.80100000000000005</c:v>
                </c:pt>
                <c:pt idx="317">
                  <c:v>0.8</c:v>
                </c:pt>
                <c:pt idx="318">
                  <c:v>0.80400000000000005</c:v>
                </c:pt>
                <c:pt idx="319">
                  <c:v>0.80800000000000005</c:v>
                </c:pt>
                <c:pt idx="320">
                  <c:v>0.80500000000000005</c:v>
                </c:pt>
                <c:pt idx="321">
                  <c:v>0.80500000000000005</c:v>
                </c:pt>
                <c:pt idx="322">
                  <c:v>0.80800000000000005</c:v>
                </c:pt>
                <c:pt idx="323">
                  <c:v>0.80300000000000005</c:v>
                </c:pt>
                <c:pt idx="324">
                  <c:v>0.80200000000000005</c:v>
                </c:pt>
                <c:pt idx="325">
                  <c:v>0.80100000000000005</c:v>
                </c:pt>
                <c:pt idx="326">
                  <c:v>0.79900000000000004</c:v>
                </c:pt>
                <c:pt idx="327">
                  <c:v>0.80300000000000005</c:v>
                </c:pt>
                <c:pt idx="328">
                  <c:v>0.80100000000000005</c:v>
                </c:pt>
                <c:pt idx="329">
                  <c:v>0.79800000000000004</c:v>
                </c:pt>
                <c:pt idx="330">
                  <c:v>0.79700000000000004</c:v>
                </c:pt>
                <c:pt idx="331">
                  <c:v>0.8</c:v>
                </c:pt>
                <c:pt idx="332">
                  <c:v>0.79700000000000004</c:v>
                </c:pt>
                <c:pt idx="333">
                  <c:v>0.79400000000000004</c:v>
                </c:pt>
                <c:pt idx="334">
                  <c:v>0.79200000000000004</c:v>
                </c:pt>
                <c:pt idx="335">
                  <c:v>0.79300000000000004</c:v>
                </c:pt>
                <c:pt idx="336">
                  <c:v>0.79500000000000004</c:v>
                </c:pt>
                <c:pt idx="337">
                  <c:v>0.79700000000000004</c:v>
                </c:pt>
                <c:pt idx="338">
                  <c:v>0.79600000000000004</c:v>
                </c:pt>
                <c:pt idx="339">
                  <c:v>0.8</c:v>
                </c:pt>
                <c:pt idx="340">
                  <c:v>0.80400000000000005</c:v>
                </c:pt>
                <c:pt idx="341">
                  <c:v>0.80600000000000005</c:v>
                </c:pt>
                <c:pt idx="342">
                  <c:v>0.80700000000000005</c:v>
                </c:pt>
                <c:pt idx="343">
                  <c:v>0.80900000000000005</c:v>
                </c:pt>
                <c:pt idx="344">
                  <c:v>0.81299999999999994</c:v>
                </c:pt>
                <c:pt idx="345">
                  <c:v>0.81799999999999995</c:v>
                </c:pt>
                <c:pt idx="346">
                  <c:v>0.82199999999999995</c:v>
                </c:pt>
                <c:pt idx="347">
                  <c:v>0.83299999999999996</c:v>
                </c:pt>
                <c:pt idx="348">
                  <c:v>0.83699999999999997</c:v>
                </c:pt>
                <c:pt idx="349">
                  <c:v>0.84299999999999997</c:v>
                </c:pt>
                <c:pt idx="350">
                  <c:v>0.84799999999999998</c:v>
                </c:pt>
                <c:pt idx="351">
                  <c:v>0.85799999999999998</c:v>
                </c:pt>
                <c:pt idx="352">
                  <c:v>0.86</c:v>
                </c:pt>
                <c:pt idx="353">
                  <c:v>0.85299999999999998</c:v>
                </c:pt>
                <c:pt idx="354">
                  <c:v>0.85599999999999998</c:v>
                </c:pt>
                <c:pt idx="355">
                  <c:v>0.86099999999999999</c:v>
                </c:pt>
                <c:pt idx="356">
                  <c:v>0.873</c:v>
                </c:pt>
                <c:pt idx="357">
                  <c:v>0.877</c:v>
                </c:pt>
                <c:pt idx="358">
                  <c:v>0.88100000000000001</c:v>
                </c:pt>
                <c:pt idx="359">
                  <c:v>0.88700000000000001</c:v>
                </c:pt>
                <c:pt idx="360">
                  <c:v>0.89500000000000002</c:v>
                </c:pt>
                <c:pt idx="361">
                  <c:v>0.89500000000000002</c:v>
                </c:pt>
                <c:pt idx="362">
                  <c:v>0.89700000000000002</c:v>
                </c:pt>
                <c:pt idx="363">
                  <c:v>0.89900000000000002</c:v>
                </c:pt>
                <c:pt idx="364">
                  <c:v>0.9</c:v>
                </c:pt>
                <c:pt idx="365">
                  <c:v>0.90800000000000003</c:v>
                </c:pt>
                <c:pt idx="366">
                  <c:v>0.91200000000000003</c:v>
                </c:pt>
                <c:pt idx="367">
                  <c:v>0.91500000000000004</c:v>
                </c:pt>
                <c:pt idx="368">
                  <c:v>0.91500000000000004</c:v>
                </c:pt>
                <c:pt idx="369">
                  <c:v>0.90800000000000003</c:v>
                </c:pt>
                <c:pt idx="370">
                  <c:v>0.90800000000000003</c:v>
                </c:pt>
                <c:pt idx="371">
                  <c:v>0.91200000000000003</c:v>
                </c:pt>
                <c:pt idx="372">
                  <c:v>0.91100000000000003</c:v>
                </c:pt>
                <c:pt idx="373">
                  <c:v>0.91100000000000003</c:v>
                </c:pt>
                <c:pt idx="374">
                  <c:v>0.90400000000000003</c:v>
                </c:pt>
                <c:pt idx="375">
                  <c:v>0.90200000000000002</c:v>
                </c:pt>
                <c:pt idx="376">
                  <c:v>0.90600000000000003</c:v>
                </c:pt>
                <c:pt idx="377">
                  <c:v>0.90900000000000003</c:v>
                </c:pt>
                <c:pt idx="378">
                  <c:v>0.90900000000000003</c:v>
                </c:pt>
                <c:pt idx="379">
                  <c:v>0.91200000000000003</c:v>
                </c:pt>
                <c:pt idx="380">
                  <c:v>0.90900000000000003</c:v>
                </c:pt>
                <c:pt idx="381">
                  <c:v>0.90400000000000003</c:v>
                </c:pt>
                <c:pt idx="382">
                  <c:v>0.90100000000000002</c:v>
                </c:pt>
                <c:pt idx="383">
                  <c:v>0.90400000000000003</c:v>
                </c:pt>
                <c:pt idx="384">
                  <c:v>0.90400000000000003</c:v>
                </c:pt>
                <c:pt idx="385">
                  <c:v>0.89700000000000002</c:v>
                </c:pt>
                <c:pt idx="386">
                  <c:v>0.89600000000000002</c:v>
                </c:pt>
                <c:pt idx="387">
                  <c:v>0.89400000000000002</c:v>
                </c:pt>
                <c:pt idx="388">
                  <c:v>0.89700000000000002</c:v>
                </c:pt>
                <c:pt idx="389">
                  <c:v>0.89900000000000002</c:v>
                </c:pt>
                <c:pt idx="390">
                  <c:v>0.89500000000000002</c:v>
                </c:pt>
                <c:pt idx="391">
                  <c:v>0.89500000000000002</c:v>
                </c:pt>
                <c:pt idx="392">
                  <c:v>0.88900000000000001</c:v>
                </c:pt>
                <c:pt idx="393">
                  <c:v>0.88600000000000001</c:v>
                </c:pt>
                <c:pt idx="394">
                  <c:v>0.88200000000000001</c:v>
                </c:pt>
                <c:pt idx="395">
                  <c:v>0.88</c:v>
                </c:pt>
                <c:pt idx="396">
                  <c:v>0.879</c:v>
                </c:pt>
                <c:pt idx="397">
                  <c:v>0.874</c:v>
                </c:pt>
                <c:pt idx="398">
                  <c:v>0.873</c:v>
                </c:pt>
                <c:pt idx="399">
                  <c:v>0.874</c:v>
                </c:pt>
                <c:pt idx="400">
                  <c:v>0.875</c:v>
                </c:pt>
                <c:pt idx="401">
                  <c:v>0.871</c:v>
                </c:pt>
                <c:pt idx="402">
                  <c:v>0.86599999999999999</c:v>
                </c:pt>
                <c:pt idx="403">
                  <c:v>0.85899999999999999</c:v>
                </c:pt>
                <c:pt idx="404">
                  <c:v>0.86099999999999999</c:v>
                </c:pt>
                <c:pt idx="405">
                  <c:v>0.85599999999999998</c:v>
                </c:pt>
                <c:pt idx="406">
                  <c:v>0.84899999999999998</c:v>
                </c:pt>
                <c:pt idx="407">
                  <c:v>0.84199999999999997</c:v>
                </c:pt>
                <c:pt idx="408">
                  <c:v>0.84199999999999997</c:v>
                </c:pt>
                <c:pt idx="409">
                  <c:v>0.83799999999999997</c:v>
                </c:pt>
                <c:pt idx="410">
                  <c:v>0.82899999999999996</c:v>
                </c:pt>
                <c:pt idx="411">
                  <c:v>0.82699999999999996</c:v>
                </c:pt>
                <c:pt idx="412">
                  <c:v>0.83</c:v>
                </c:pt>
                <c:pt idx="413">
                  <c:v>0.82599999999999996</c:v>
                </c:pt>
                <c:pt idx="414">
                  <c:v>0.82199999999999995</c:v>
                </c:pt>
                <c:pt idx="415">
                  <c:v>0.82</c:v>
                </c:pt>
                <c:pt idx="416">
                  <c:v>0.81499999999999995</c:v>
                </c:pt>
                <c:pt idx="417">
                  <c:v>0.81200000000000006</c:v>
                </c:pt>
                <c:pt idx="418">
                  <c:v>0.81</c:v>
                </c:pt>
                <c:pt idx="419">
                  <c:v>0.81299999999999994</c:v>
                </c:pt>
                <c:pt idx="420">
                  <c:v>0.80400000000000005</c:v>
                </c:pt>
                <c:pt idx="421">
                  <c:v>0.79900000000000004</c:v>
                </c:pt>
                <c:pt idx="422">
                  <c:v>0.8</c:v>
                </c:pt>
                <c:pt idx="423">
                  <c:v>0.80400000000000005</c:v>
                </c:pt>
                <c:pt idx="424">
                  <c:v>0.8</c:v>
                </c:pt>
                <c:pt idx="425">
                  <c:v>0.79500000000000004</c:v>
                </c:pt>
                <c:pt idx="426">
                  <c:v>0.79700000000000004</c:v>
                </c:pt>
                <c:pt idx="427">
                  <c:v>0.80600000000000005</c:v>
                </c:pt>
                <c:pt idx="428">
                  <c:v>0.81100000000000005</c:v>
                </c:pt>
                <c:pt idx="429">
                  <c:v>0.81100000000000005</c:v>
                </c:pt>
                <c:pt idx="430">
                  <c:v>0.81100000000000005</c:v>
                </c:pt>
                <c:pt idx="431">
                  <c:v>0.82</c:v>
                </c:pt>
                <c:pt idx="432">
                  <c:v>0.81699999999999995</c:v>
                </c:pt>
                <c:pt idx="433">
                  <c:v>0.81899999999999995</c:v>
                </c:pt>
                <c:pt idx="434">
                  <c:v>0.81799999999999995</c:v>
                </c:pt>
                <c:pt idx="435">
                  <c:v>0.82099999999999995</c:v>
                </c:pt>
                <c:pt idx="436">
                  <c:v>0.82299999999999995</c:v>
                </c:pt>
                <c:pt idx="437">
                  <c:v>0.82699999999999996</c:v>
                </c:pt>
                <c:pt idx="438">
                  <c:v>0.82499999999999996</c:v>
                </c:pt>
                <c:pt idx="439">
                  <c:v>0.82699999999999996</c:v>
                </c:pt>
                <c:pt idx="440">
                  <c:v>0.83599999999999997</c:v>
                </c:pt>
                <c:pt idx="441">
                  <c:v>0.83599999999999997</c:v>
                </c:pt>
                <c:pt idx="442">
                  <c:v>0.83199999999999996</c:v>
                </c:pt>
                <c:pt idx="443">
                  <c:v>0.83299999999999996</c:v>
                </c:pt>
                <c:pt idx="444">
                  <c:v>0.83399999999999996</c:v>
                </c:pt>
                <c:pt idx="445">
                  <c:v>0.83099999999999996</c:v>
                </c:pt>
                <c:pt idx="446">
                  <c:v>0.83699999999999997</c:v>
                </c:pt>
                <c:pt idx="447">
                  <c:v>0.84</c:v>
                </c:pt>
                <c:pt idx="448">
                  <c:v>0.84299999999999997</c:v>
                </c:pt>
                <c:pt idx="449">
                  <c:v>0.84199999999999997</c:v>
                </c:pt>
                <c:pt idx="450">
                  <c:v>0.84</c:v>
                </c:pt>
                <c:pt idx="451">
                  <c:v>0.83099999999999996</c:v>
                </c:pt>
                <c:pt idx="452">
                  <c:v>0.83099999999999996</c:v>
                </c:pt>
                <c:pt idx="453">
                  <c:v>0.82899999999999996</c:v>
                </c:pt>
                <c:pt idx="454">
                  <c:v>0.83399999999999996</c:v>
                </c:pt>
                <c:pt idx="455">
                  <c:v>0.83899999999999997</c:v>
                </c:pt>
                <c:pt idx="456">
                  <c:v>0.83399999999999996</c:v>
                </c:pt>
                <c:pt idx="457">
                  <c:v>0.83499999999999996</c:v>
                </c:pt>
                <c:pt idx="458">
                  <c:v>0.83499999999999996</c:v>
                </c:pt>
                <c:pt idx="459">
                  <c:v>0.82899999999999996</c:v>
                </c:pt>
                <c:pt idx="460">
                  <c:v>0.82499999999999996</c:v>
                </c:pt>
                <c:pt idx="461">
                  <c:v>0.82299999999999995</c:v>
                </c:pt>
                <c:pt idx="462">
                  <c:v>0.83</c:v>
                </c:pt>
                <c:pt idx="463">
                  <c:v>0.83499999999999996</c:v>
                </c:pt>
                <c:pt idx="464">
                  <c:v>0.83</c:v>
                </c:pt>
                <c:pt idx="465">
                  <c:v>0.83199999999999996</c:v>
                </c:pt>
                <c:pt idx="466">
                  <c:v>0.83299999999999996</c:v>
                </c:pt>
                <c:pt idx="467">
                  <c:v>0.84099999999999997</c:v>
                </c:pt>
                <c:pt idx="468">
                  <c:v>0.83499999999999996</c:v>
                </c:pt>
                <c:pt idx="469">
                  <c:v>0.82799999999999996</c:v>
                </c:pt>
                <c:pt idx="470">
                  <c:v>0.82299999999999995</c:v>
                </c:pt>
                <c:pt idx="471">
                  <c:v>0.81799999999999995</c:v>
                </c:pt>
                <c:pt idx="472">
                  <c:v>0.81899999999999995</c:v>
                </c:pt>
                <c:pt idx="473">
                  <c:v>0.82</c:v>
                </c:pt>
                <c:pt idx="474">
                  <c:v>0.81699999999999995</c:v>
                </c:pt>
                <c:pt idx="475">
                  <c:v>0.81499999999999995</c:v>
                </c:pt>
                <c:pt idx="476">
                  <c:v>0.80500000000000005</c:v>
                </c:pt>
                <c:pt idx="477">
                  <c:v>0.79600000000000004</c:v>
                </c:pt>
                <c:pt idx="478">
                  <c:v>0.78900000000000003</c:v>
                </c:pt>
                <c:pt idx="479">
                  <c:v>0.78900000000000003</c:v>
                </c:pt>
                <c:pt idx="480">
                  <c:v>0.77900000000000003</c:v>
                </c:pt>
                <c:pt idx="481">
                  <c:v>0.78</c:v>
                </c:pt>
                <c:pt idx="482">
                  <c:v>0.77700000000000002</c:v>
                </c:pt>
                <c:pt idx="483">
                  <c:v>0.77600000000000002</c:v>
                </c:pt>
                <c:pt idx="484">
                  <c:v>0.77400000000000002</c:v>
                </c:pt>
                <c:pt idx="485">
                  <c:v>0.77200000000000002</c:v>
                </c:pt>
                <c:pt idx="486">
                  <c:v>0.77500000000000002</c:v>
                </c:pt>
                <c:pt idx="487">
                  <c:v>0.77500000000000002</c:v>
                </c:pt>
                <c:pt idx="488">
                  <c:v>0.76700000000000002</c:v>
                </c:pt>
                <c:pt idx="489">
                  <c:v>0.76500000000000001</c:v>
                </c:pt>
                <c:pt idx="490">
                  <c:v>0.75800000000000001</c:v>
                </c:pt>
                <c:pt idx="491">
                  <c:v>0.75700000000000001</c:v>
                </c:pt>
                <c:pt idx="492">
                  <c:v>0.76100000000000001</c:v>
                </c:pt>
                <c:pt idx="493">
                  <c:v>0.76200000000000001</c:v>
                </c:pt>
                <c:pt idx="494">
                  <c:v>0.76300000000000001</c:v>
                </c:pt>
                <c:pt idx="495">
                  <c:v>0.76700000000000002</c:v>
                </c:pt>
                <c:pt idx="496">
                  <c:v>0.77</c:v>
                </c:pt>
                <c:pt idx="497">
                  <c:v>0.77700000000000002</c:v>
                </c:pt>
                <c:pt idx="498">
                  <c:v>0.78</c:v>
                </c:pt>
                <c:pt idx="499">
                  <c:v>0.78</c:v>
                </c:pt>
                <c:pt idx="500">
                  <c:v>0.78400000000000003</c:v>
                </c:pt>
                <c:pt idx="501">
                  <c:v>0.78600000000000003</c:v>
                </c:pt>
                <c:pt idx="502">
                  <c:v>0.78900000000000003</c:v>
                </c:pt>
                <c:pt idx="503">
                  <c:v>0.78700000000000003</c:v>
                </c:pt>
                <c:pt idx="504">
                  <c:v>0.79200000000000004</c:v>
                </c:pt>
                <c:pt idx="505">
                  <c:v>0.79300000000000004</c:v>
                </c:pt>
                <c:pt idx="506">
                  <c:v>0.79600000000000004</c:v>
                </c:pt>
                <c:pt idx="507">
                  <c:v>0.79600000000000004</c:v>
                </c:pt>
                <c:pt idx="508">
                  <c:v>0.79800000000000004</c:v>
                </c:pt>
                <c:pt idx="509">
                  <c:v>0.80600000000000005</c:v>
                </c:pt>
                <c:pt idx="510">
                  <c:v>0.81699999999999995</c:v>
                </c:pt>
                <c:pt idx="511">
                  <c:v>0.82599999999999996</c:v>
                </c:pt>
                <c:pt idx="512">
                  <c:v>0.82099999999999995</c:v>
                </c:pt>
                <c:pt idx="513">
                  <c:v>0.82399999999999995</c:v>
                </c:pt>
                <c:pt idx="514">
                  <c:v>0.83</c:v>
                </c:pt>
                <c:pt idx="515">
                  <c:v>0.82199999999999995</c:v>
                </c:pt>
                <c:pt idx="516">
                  <c:v>0.81100000000000005</c:v>
                </c:pt>
                <c:pt idx="517">
                  <c:v>0.81899999999999995</c:v>
                </c:pt>
                <c:pt idx="518">
                  <c:v>0.82199999999999995</c:v>
                </c:pt>
                <c:pt idx="519">
                  <c:v>0.82599999999999996</c:v>
                </c:pt>
                <c:pt idx="520">
                  <c:v>0.83299999999999996</c:v>
                </c:pt>
                <c:pt idx="521">
                  <c:v>0.83099999999999996</c:v>
                </c:pt>
                <c:pt idx="522">
                  <c:v>0.82199999999999995</c:v>
                </c:pt>
                <c:pt idx="523">
                  <c:v>0.81899999999999995</c:v>
                </c:pt>
                <c:pt idx="524">
                  <c:v>0.82199999999999995</c:v>
                </c:pt>
                <c:pt idx="525">
                  <c:v>0.82</c:v>
                </c:pt>
                <c:pt idx="526">
                  <c:v>0.81699999999999995</c:v>
                </c:pt>
                <c:pt idx="527">
                  <c:v>0.81100000000000005</c:v>
                </c:pt>
                <c:pt idx="528">
                  <c:v>0.80500000000000005</c:v>
                </c:pt>
                <c:pt idx="529">
                  <c:v>0.80400000000000005</c:v>
                </c:pt>
                <c:pt idx="530">
                  <c:v>0.80500000000000005</c:v>
                </c:pt>
                <c:pt idx="531">
                  <c:v>0.81</c:v>
                </c:pt>
                <c:pt idx="532">
                  <c:v>0.80300000000000005</c:v>
                </c:pt>
                <c:pt idx="533">
                  <c:v>0.8</c:v>
                </c:pt>
                <c:pt idx="534">
                  <c:v>0.8</c:v>
                </c:pt>
                <c:pt idx="535">
                  <c:v>0.79400000000000004</c:v>
                </c:pt>
                <c:pt idx="536">
                  <c:v>0.79500000000000004</c:v>
                </c:pt>
                <c:pt idx="537">
                  <c:v>0.79400000000000004</c:v>
                </c:pt>
                <c:pt idx="538">
                  <c:v>0.80100000000000005</c:v>
                </c:pt>
                <c:pt idx="539">
                  <c:v>0.8</c:v>
                </c:pt>
                <c:pt idx="540">
                  <c:v>0.8</c:v>
                </c:pt>
                <c:pt idx="541">
                  <c:v>0.79900000000000004</c:v>
                </c:pt>
                <c:pt idx="542">
                  <c:v>0.80800000000000005</c:v>
                </c:pt>
                <c:pt idx="543">
                  <c:v>0.81599999999999995</c:v>
                </c:pt>
                <c:pt idx="544">
                  <c:v>0.82099999999999995</c:v>
                </c:pt>
                <c:pt idx="545">
                  <c:v>0.81299999999999994</c:v>
                </c:pt>
                <c:pt idx="546">
                  <c:v>0.81599999999999995</c:v>
                </c:pt>
                <c:pt idx="547">
                  <c:v>0.82</c:v>
                </c:pt>
                <c:pt idx="548">
                  <c:v>0.82</c:v>
                </c:pt>
                <c:pt idx="549">
                  <c:v>0.81799999999999995</c:v>
                </c:pt>
                <c:pt idx="550">
                  <c:v>0.82199999999999995</c:v>
                </c:pt>
                <c:pt idx="551">
                  <c:v>0.81499999999999995</c:v>
                </c:pt>
                <c:pt idx="552">
                  <c:v>0.82099999999999995</c:v>
                </c:pt>
                <c:pt idx="553">
                  <c:v>0.82499999999999996</c:v>
                </c:pt>
                <c:pt idx="554">
                  <c:v>0.81899999999999995</c:v>
                </c:pt>
                <c:pt idx="555">
                  <c:v>0.81599999999999995</c:v>
                </c:pt>
                <c:pt idx="556">
                  <c:v>0.81899999999999995</c:v>
                </c:pt>
                <c:pt idx="557">
                  <c:v>0.81399999999999995</c:v>
                </c:pt>
                <c:pt idx="558">
                  <c:v>0.80900000000000005</c:v>
                </c:pt>
                <c:pt idx="559">
                  <c:v>0.81299999999999994</c:v>
                </c:pt>
                <c:pt idx="560">
                  <c:v>0.81100000000000005</c:v>
                </c:pt>
                <c:pt idx="561">
                  <c:v>0.81899999999999995</c:v>
                </c:pt>
                <c:pt idx="562">
                  <c:v>0.81799999999999995</c:v>
                </c:pt>
                <c:pt idx="563">
                  <c:v>0.81899999999999995</c:v>
                </c:pt>
                <c:pt idx="564">
                  <c:v>0.82299999999999995</c:v>
                </c:pt>
                <c:pt idx="565">
                  <c:v>0.81699999999999995</c:v>
                </c:pt>
                <c:pt idx="566">
                  <c:v>0.81399999999999995</c:v>
                </c:pt>
                <c:pt idx="567">
                  <c:v>0.80900000000000005</c:v>
                </c:pt>
                <c:pt idx="568">
                  <c:v>0.80100000000000005</c:v>
                </c:pt>
                <c:pt idx="569">
                  <c:v>0.79400000000000004</c:v>
                </c:pt>
                <c:pt idx="570">
                  <c:v>0.79</c:v>
                </c:pt>
                <c:pt idx="571">
                  <c:v>0.78900000000000003</c:v>
                </c:pt>
                <c:pt idx="572">
                  <c:v>0.78600000000000003</c:v>
                </c:pt>
                <c:pt idx="573">
                  <c:v>0.78800000000000003</c:v>
                </c:pt>
                <c:pt idx="574">
                  <c:v>0.79</c:v>
                </c:pt>
                <c:pt idx="575">
                  <c:v>0.79100000000000004</c:v>
                </c:pt>
                <c:pt idx="576">
                  <c:v>0.79100000000000004</c:v>
                </c:pt>
                <c:pt idx="577">
                  <c:v>0.78600000000000003</c:v>
                </c:pt>
                <c:pt idx="578">
                  <c:v>0.77200000000000002</c:v>
                </c:pt>
                <c:pt idx="579">
                  <c:v>0.77500000000000002</c:v>
                </c:pt>
                <c:pt idx="580">
                  <c:v>0.78</c:v>
                </c:pt>
                <c:pt idx="581">
                  <c:v>0.77600000000000002</c:v>
                </c:pt>
                <c:pt idx="582">
                  <c:v>0.77200000000000002</c:v>
                </c:pt>
                <c:pt idx="583">
                  <c:v>0.77</c:v>
                </c:pt>
                <c:pt idx="584">
                  <c:v>0.77200000000000002</c:v>
                </c:pt>
                <c:pt idx="585">
                  <c:v>0.76800000000000002</c:v>
                </c:pt>
                <c:pt idx="586">
                  <c:v>0.76800000000000002</c:v>
                </c:pt>
                <c:pt idx="587">
                  <c:v>0.76400000000000001</c:v>
                </c:pt>
                <c:pt idx="588">
                  <c:v>0.755</c:v>
                </c:pt>
                <c:pt idx="589">
                  <c:v>0.746</c:v>
                </c:pt>
                <c:pt idx="590">
                  <c:v>0.74</c:v>
                </c:pt>
                <c:pt idx="591">
                  <c:v>0.73399999999999999</c:v>
                </c:pt>
                <c:pt idx="592">
                  <c:v>0.72499999999999998</c:v>
                </c:pt>
                <c:pt idx="593">
                  <c:v>0.72399999999999998</c:v>
                </c:pt>
                <c:pt idx="594">
                  <c:v>0.72199999999999998</c:v>
                </c:pt>
                <c:pt idx="595">
                  <c:v>0.71299999999999997</c:v>
                </c:pt>
                <c:pt idx="596">
                  <c:v>0.70799999999999996</c:v>
                </c:pt>
                <c:pt idx="597">
                  <c:v>0.70199999999999996</c:v>
                </c:pt>
                <c:pt idx="598">
                  <c:v>0.69699999999999995</c:v>
                </c:pt>
                <c:pt idx="599">
                  <c:v>0.68899999999999995</c:v>
                </c:pt>
                <c:pt idx="600">
                  <c:v>0.68400000000000005</c:v>
                </c:pt>
                <c:pt idx="601">
                  <c:v>0.68</c:v>
                </c:pt>
                <c:pt idx="602">
                  <c:v>0.67100000000000004</c:v>
                </c:pt>
                <c:pt idx="603">
                  <c:v>0.66100000000000003</c:v>
                </c:pt>
                <c:pt idx="604">
                  <c:v>0.64800000000000002</c:v>
                </c:pt>
                <c:pt idx="605">
                  <c:v>0.63900000000000001</c:v>
                </c:pt>
                <c:pt idx="606">
                  <c:v>0.629</c:v>
                </c:pt>
                <c:pt idx="607">
                  <c:v>0.62</c:v>
                </c:pt>
                <c:pt idx="608">
                  <c:v>0.61199999999999999</c:v>
                </c:pt>
                <c:pt idx="609">
                  <c:v>0.60399999999999998</c:v>
                </c:pt>
                <c:pt idx="610">
                  <c:v>0.59399999999999997</c:v>
                </c:pt>
                <c:pt idx="611">
                  <c:v>0.58299999999999996</c:v>
                </c:pt>
                <c:pt idx="612">
                  <c:v>0.57299999999999995</c:v>
                </c:pt>
                <c:pt idx="613">
                  <c:v>0.56299999999999994</c:v>
                </c:pt>
                <c:pt idx="614">
                  <c:v>0.54900000000000004</c:v>
                </c:pt>
                <c:pt idx="615">
                  <c:v>0.53500000000000003</c:v>
                </c:pt>
                <c:pt idx="616">
                  <c:v>0.52300000000000002</c:v>
                </c:pt>
                <c:pt idx="617">
                  <c:v>0.51600000000000001</c:v>
                </c:pt>
                <c:pt idx="618">
                  <c:v>0.50700000000000001</c:v>
                </c:pt>
                <c:pt idx="619">
                  <c:v>0.495</c:v>
                </c:pt>
                <c:pt idx="620">
                  <c:v>0.48499999999999999</c:v>
                </c:pt>
                <c:pt idx="621">
                  <c:v>0.47199999999999998</c:v>
                </c:pt>
                <c:pt idx="622">
                  <c:v>0.46</c:v>
                </c:pt>
                <c:pt idx="623">
                  <c:v>0.44700000000000001</c:v>
                </c:pt>
                <c:pt idx="624">
                  <c:v>0.44</c:v>
                </c:pt>
                <c:pt idx="625">
                  <c:v>0.432</c:v>
                </c:pt>
                <c:pt idx="626">
                  <c:v>0.41899999999999998</c:v>
                </c:pt>
                <c:pt idx="627">
                  <c:v>0.40799999999999997</c:v>
                </c:pt>
                <c:pt idx="628">
                  <c:v>0.39800000000000002</c:v>
                </c:pt>
                <c:pt idx="629">
                  <c:v>0.38700000000000001</c:v>
                </c:pt>
                <c:pt idx="630">
                  <c:v>0.375</c:v>
                </c:pt>
                <c:pt idx="631">
                  <c:v>0.36199999999999999</c:v>
                </c:pt>
                <c:pt idx="632">
                  <c:v>0.35299999999999998</c:v>
                </c:pt>
                <c:pt idx="633">
                  <c:v>0.34499999999999997</c:v>
                </c:pt>
                <c:pt idx="634">
                  <c:v>0.33400000000000002</c:v>
                </c:pt>
                <c:pt idx="635">
                  <c:v>0.32400000000000001</c:v>
                </c:pt>
                <c:pt idx="636">
                  <c:v>0.318</c:v>
                </c:pt>
                <c:pt idx="637">
                  <c:v>0.313</c:v>
                </c:pt>
                <c:pt idx="638">
                  <c:v>0.30099999999999999</c:v>
                </c:pt>
                <c:pt idx="639">
                  <c:v>0.29199999999999998</c:v>
                </c:pt>
                <c:pt idx="640">
                  <c:v>0.28399999999999997</c:v>
                </c:pt>
                <c:pt idx="641">
                  <c:v>0.27600000000000002</c:v>
                </c:pt>
                <c:pt idx="642">
                  <c:v>0.27300000000000002</c:v>
                </c:pt>
                <c:pt idx="643">
                  <c:v>0.26700000000000002</c:v>
                </c:pt>
                <c:pt idx="644">
                  <c:v>0.25900000000000001</c:v>
                </c:pt>
                <c:pt idx="645">
                  <c:v>0.249</c:v>
                </c:pt>
                <c:pt idx="646">
                  <c:v>0.245</c:v>
                </c:pt>
                <c:pt idx="647">
                  <c:v>0.23799999999999999</c:v>
                </c:pt>
                <c:pt idx="648">
                  <c:v>0.23100000000000001</c:v>
                </c:pt>
                <c:pt idx="649">
                  <c:v>0.224</c:v>
                </c:pt>
                <c:pt idx="650">
                  <c:v>0.215</c:v>
                </c:pt>
                <c:pt idx="651">
                  <c:v>0.20699999999999999</c:v>
                </c:pt>
                <c:pt idx="652">
                  <c:v>0.20200000000000001</c:v>
                </c:pt>
                <c:pt idx="653">
                  <c:v>0.19600000000000001</c:v>
                </c:pt>
                <c:pt idx="654">
                  <c:v>0.189</c:v>
                </c:pt>
                <c:pt idx="655">
                  <c:v>0.183</c:v>
                </c:pt>
                <c:pt idx="656">
                  <c:v>0.17799999999999999</c:v>
                </c:pt>
                <c:pt idx="657">
                  <c:v>0.17</c:v>
                </c:pt>
                <c:pt idx="658">
                  <c:v>0.16300000000000001</c:v>
                </c:pt>
                <c:pt idx="659">
                  <c:v>0.157</c:v>
                </c:pt>
                <c:pt idx="660">
                  <c:v>0.15</c:v>
                </c:pt>
                <c:pt idx="661">
                  <c:v>0.14599999999999999</c:v>
                </c:pt>
                <c:pt idx="662">
                  <c:v>0.14199999999999999</c:v>
                </c:pt>
                <c:pt idx="663">
                  <c:v>0.13600000000000001</c:v>
                </c:pt>
                <c:pt idx="664">
                  <c:v>0.13300000000000001</c:v>
                </c:pt>
                <c:pt idx="665">
                  <c:v>0.128</c:v>
                </c:pt>
                <c:pt idx="666">
                  <c:v>0.123</c:v>
                </c:pt>
                <c:pt idx="667">
                  <c:v>0.11799999999999999</c:v>
                </c:pt>
                <c:pt idx="668">
                  <c:v>0.113</c:v>
                </c:pt>
                <c:pt idx="669">
                  <c:v>0.11</c:v>
                </c:pt>
                <c:pt idx="670">
                  <c:v>0.106</c:v>
                </c:pt>
                <c:pt idx="671">
                  <c:v>0.10299999999999999</c:v>
                </c:pt>
                <c:pt idx="672">
                  <c:v>0.1</c:v>
                </c:pt>
                <c:pt idx="673">
                  <c:v>9.6000000000000002E-2</c:v>
                </c:pt>
                <c:pt idx="674">
                  <c:v>9.1999999999999998E-2</c:v>
                </c:pt>
                <c:pt idx="675">
                  <c:v>8.6999999999999994E-2</c:v>
                </c:pt>
                <c:pt idx="676">
                  <c:v>8.5000000000000006E-2</c:v>
                </c:pt>
                <c:pt idx="677">
                  <c:v>8.1000000000000003E-2</c:v>
                </c:pt>
                <c:pt idx="678">
                  <c:v>7.6999999999999999E-2</c:v>
                </c:pt>
                <c:pt idx="679">
                  <c:v>7.1999999999999995E-2</c:v>
                </c:pt>
                <c:pt idx="680">
                  <c:v>7.0000000000000007E-2</c:v>
                </c:pt>
                <c:pt idx="681">
                  <c:v>6.5000000000000002E-2</c:v>
                </c:pt>
                <c:pt idx="682">
                  <c:v>6.4000000000000001E-2</c:v>
                </c:pt>
                <c:pt idx="683">
                  <c:v>6.2E-2</c:v>
                </c:pt>
                <c:pt idx="684">
                  <c:v>5.8999999999999997E-2</c:v>
                </c:pt>
                <c:pt idx="685">
                  <c:v>5.7000000000000002E-2</c:v>
                </c:pt>
                <c:pt idx="686">
                  <c:v>5.3999999999999999E-2</c:v>
                </c:pt>
                <c:pt idx="687">
                  <c:v>0.05</c:v>
                </c:pt>
                <c:pt idx="688">
                  <c:v>4.7E-2</c:v>
                </c:pt>
                <c:pt idx="689">
                  <c:v>4.4999999999999998E-2</c:v>
                </c:pt>
                <c:pt idx="690">
                  <c:v>4.3999999999999997E-2</c:v>
                </c:pt>
                <c:pt idx="691">
                  <c:v>4.1000000000000002E-2</c:v>
                </c:pt>
                <c:pt idx="692">
                  <c:v>0.04</c:v>
                </c:pt>
                <c:pt idx="693">
                  <c:v>3.7999999999999999E-2</c:v>
                </c:pt>
                <c:pt idx="694">
                  <c:v>3.5999999999999997E-2</c:v>
                </c:pt>
                <c:pt idx="695">
                  <c:v>3.2000000000000001E-2</c:v>
                </c:pt>
                <c:pt idx="696">
                  <c:v>2.9000000000000001E-2</c:v>
                </c:pt>
                <c:pt idx="697">
                  <c:v>2.8000000000000001E-2</c:v>
                </c:pt>
                <c:pt idx="698">
                  <c:v>2.8000000000000001E-2</c:v>
                </c:pt>
                <c:pt idx="699">
                  <c:v>2.7E-2</c:v>
                </c:pt>
                <c:pt idx="700">
                  <c:v>2.4E-2</c:v>
                </c:pt>
                <c:pt idx="701">
                  <c:v>2.1999999999999999E-2</c:v>
                </c:pt>
                <c:pt idx="702">
                  <c:v>2.1999999999999999E-2</c:v>
                </c:pt>
                <c:pt idx="703">
                  <c:v>2.1000000000000001E-2</c:v>
                </c:pt>
                <c:pt idx="704">
                  <c:v>1.9E-2</c:v>
                </c:pt>
                <c:pt idx="705">
                  <c:v>1.7000000000000001E-2</c:v>
                </c:pt>
                <c:pt idx="706">
                  <c:v>1.4999999999999999E-2</c:v>
                </c:pt>
                <c:pt idx="707">
                  <c:v>1.0999999999999999E-2</c:v>
                </c:pt>
                <c:pt idx="708">
                  <c:v>1.0999999999999999E-2</c:v>
                </c:pt>
                <c:pt idx="709">
                  <c:v>8.9999999999999993E-3</c:v>
                </c:pt>
                <c:pt idx="710">
                  <c:v>5.0000000000000001E-3</c:v>
                </c:pt>
                <c:pt idx="711">
                  <c:v>3.0000000000000001E-3</c:v>
                </c:pt>
                <c:pt idx="712">
                  <c:v>2E-3</c:v>
                </c:pt>
                <c:pt idx="713">
                  <c:v>2E-3</c:v>
                </c:pt>
                <c:pt idx="714">
                  <c:v>0</c:v>
                </c:pt>
              </c:numCache>
            </c:numRef>
          </c:yVal>
          <c:smooth val="1"/>
          <c:extLst>
            <c:ext xmlns:c16="http://schemas.microsoft.com/office/drawing/2014/chart" uri="{C3380CC4-5D6E-409C-BE32-E72D297353CC}">
              <c16:uniqueId val="{00000000-A0A7-4074-9548-0126137AC0DF}"/>
            </c:ext>
          </c:extLst>
        </c:ser>
        <c:dLbls>
          <c:showLegendKey val="0"/>
          <c:showVal val="0"/>
          <c:showCatName val="0"/>
          <c:showSerName val="0"/>
          <c:showPercent val="0"/>
          <c:showBubbleSize val="0"/>
        </c:dLbls>
        <c:axId val="1523929231"/>
        <c:axId val="1523943375"/>
      </c:scatterChart>
      <c:valAx>
        <c:axId val="1523929231"/>
        <c:scaling>
          <c:orientation val="minMax"/>
          <c:min val="3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a:t>
                </a:r>
                <a:r>
                  <a:rPr lang="en-US" baseline="0"/>
                  <a:t> (nm)</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943375"/>
        <c:crosses val="autoZero"/>
        <c:crossBetween val="midCat"/>
      </c:valAx>
      <c:valAx>
        <c:axId val="1523943375"/>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3929231"/>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9.5573834520684908E-2"/>
          <c:y val="6.8111455108359129E-2"/>
          <c:w val="0.86704521309836269"/>
          <c:h val="0.71886497159991225"/>
        </c:manualLayout>
      </c:layout>
      <c:scatterChart>
        <c:scatterStyle val="smoothMarker"/>
        <c:varyColors val="0"/>
        <c:ser>
          <c:idx val="0"/>
          <c:order val="0"/>
          <c:spPr>
            <a:ln w="19050" cap="rnd">
              <a:solidFill>
                <a:schemeClr val="accent1"/>
              </a:solidFill>
              <a:round/>
            </a:ln>
            <a:effectLst/>
          </c:spPr>
          <c:marker>
            <c:symbol val="none"/>
          </c:marker>
          <c:xVal>
            <c:numRef>
              <c:f>'2 - carbocyanine iodide'!$A$2:$A$957</c:f>
              <c:numCache>
                <c:formatCode>General</c:formatCode>
                <c:ptCount val="956"/>
                <c:pt idx="0">
                  <c:v>384.928</c:v>
                </c:pt>
                <c:pt idx="1">
                  <c:v>385.16</c:v>
                </c:pt>
                <c:pt idx="2">
                  <c:v>385.392</c:v>
                </c:pt>
                <c:pt idx="3">
                  <c:v>385.625</c:v>
                </c:pt>
                <c:pt idx="4">
                  <c:v>385.858</c:v>
                </c:pt>
                <c:pt idx="5">
                  <c:v>386.09300000000002</c:v>
                </c:pt>
                <c:pt idx="6">
                  <c:v>386.32799999999997</c:v>
                </c:pt>
                <c:pt idx="7">
                  <c:v>386.56400000000002</c:v>
                </c:pt>
                <c:pt idx="8">
                  <c:v>386.80099999999999</c:v>
                </c:pt>
                <c:pt idx="9">
                  <c:v>387.03899999999999</c:v>
                </c:pt>
                <c:pt idx="10">
                  <c:v>387.27699999999999</c:v>
                </c:pt>
                <c:pt idx="11">
                  <c:v>387.51600000000002</c:v>
                </c:pt>
                <c:pt idx="12">
                  <c:v>387.75599999999997</c:v>
                </c:pt>
                <c:pt idx="13">
                  <c:v>387.99599999999998</c:v>
                </c:pt>
                <c:pt idx="14">
                  <c:v>388.23700000000002</c:v>
                </c:pt>
                <c:pt idx="15">
                  <c:v>388.47899999999998</c:v>
                </c:pt>
                <c:pt idx="16">
                  <c:v>388.72199999999998</c:v>
                </c:pt>
                <c:pt idx="17">
                  <c:v>388.96499999999997</c:v>
                </c:pt>
                <c:pt idx="18">
                  <c:v>389.209</c:v>
                </c:pt>
                <c:pt idx="19">
                  <c:v>389.45299999999997</c:v>
                </c:pt>
                <c:pt idx="20">
                  <c:v>389.69799999999998</c:v>
                </c:pt>
                <c:pt idx="21">
                  <c:v>389.94400000000002</c:v>
                </c:pt>
                <c:pt idx="22">
                  <c:v>390.19099999999997</c:v>
                </c:pt>
                <c:pt idx="23">
                  <c:v>390.43799999999999</c:v>
                </c:pt>
                <c:pt idx="24">
                  <c:v>390.685</c:v>
                </c:pt>
                <c:pt idx="25">
                  <c:v>390.93400000000003</c:v>
                </c:pt>
                <c:pt idx="26">
                  <c:v>391.18200000000002</c:v>
                </c:pt>
                <c:pt idx="27">
                  <c:v>391.43200000000002</c:v>
                </c:pt>
                <c:pt idx="28">
                  <c:v>391.68200000000002</c:v>
                </c:pt>
                <c:pt idx="29">
                  <c:v>391.93200000000002</c:v>
                </c:pt>
                <c:pt idx="30">
                  <c:v>392.18400000000003</c:v>
                </c:pt>
                <c:pt idx="31">
                  <c:v>392.435</c:v>
                </c:pt>
                <c:pt idx="32">
                  <c:v>392.68700000000001</c:v>
                </c:pt>
                <c:pt idx="33">
                  <c:v>392.94</c:v>
                </c:pt>
                <c:pt idx="34">
                  <c:v>393.19400000000002</c:v>
                </c:pt>
                <c:pt idx="35">
                  <c:v>393.447</c:v>
                </c:pt>
                <c:pt idx="36">
                  <c:v>393.702</c:v>
                </c:pt>
                <c:pt idx="37">
                  <c:v>393.95699999999999</c:v>
                </c:pt>
                <c:pt idx="38">
                  <c:v>394.21199999999999</c:v>
                </c:pt>
                <c:pt idx="39">
                  <c:v>394.46800000000002</c:v>
                </c:pt>
                <c:pt idx="40">
                  <c:v>394.72399999999999</c:v>
                </c:pt>
                <c:pt idx="41">
                  <c:v>394.98099999999999</c:v>
                </c:pt>
                <c:pt idx="42">
                  <c:v>395.23899999999998</c:v>
                </c:pt>
                <c:pt idx="43">
                  <c:v>395.49599999999998</c:v>
                </c:pt>
                <c:pt idx="44">
                  <c:v>395.755</c:v>
                </c:pt>
                <c:pt idx="45">
                  <c:v>396.01299999999998</c:v>
                </c:pt>
                <c:pt idx="46">
                  <c:v>396.27199999999999</c:v>
                </c:pt>
                <c:pt idx="47">
                  <c:v>396.53199999999998</c:v>
                </c:pt>
                <c:pt idx="48">
                  <c:v>396.79199999999997</c:v>
                </c:pt>
                <c:pt idx="49">
                  <c:v>397.053</c:v>
                </c:pt>
                <c:pt idx="50">
                  <c:v>397.31299999999999</c:v>
                </c:pt>
                <c:pt idx="51">
                  <c:v>397.57499999999999</c:v>
                </c:pt>
                <c:pt idx="52">
                  <c:v>397.83600000000001</c:v>
                </c:pt>
                <c:pt idx="53">
                  <c:v>398.09899999999999</c:v>
                </c:pt>
                <c:pt idx="54">
                  <c:v>398.36099999999999</c:v>
                </c:pt>
                <c:pt idx="55">
                  <c:v>398.62400000000002</c:v>
                </c:pt>
                <c:pt idx="56">
                  <c:v>398.887</c:v>
                </c:pt>
                <c:pt idx="57">
                  <c:v>399.15100000000001</c:v>
                </c:pt>
                <c:pt idx="58">
                  <c:v>399.41500000000002</c:v>
                </c:pt>
                <c:pt idx="59">
                  <c:v>399.67899999999997</c:v>
                </c:pt>
                <c:pt idx="60">
                  <c:v>399.94400000000002</c:v>
                </c:pt>
                <c:pt idx="61">
                  <c:v>400.209</c:v>
                </c:pt>
                <c:pt idx="62">
                  <c:v>400.47500000000002</c:v>
                </c:pt>
                <c:pt idx="63">
                  <c:v>400.74</c:v>
                </c:pt>
                <c:pt idx="64">
                  <c:v>401.00700000000001</c:v>
                </c:pt>
                <c:pt idx="65">
                  <c:v>401.27300000000002</c:v>
                </c:pt>
                <c:pt idx="66">
                  <c:v>401.54</c:v>
                </c:pt>
                <c:pt idx="67">
                  <c:v>401.80700000000002</c:v>
                </c:pt>
                <c:pt idx="68">
                  <c:v>402.07400000000001</c:v>
                </c:pt>
                <c:pt idx="69">
                  <c:v>402.34199999999998</c:v>
                </c:pt>
                <c:pt idx="70">
                  <c:v>402.61</c:v>
                </c:pt>
                <c:pt idx="71">
                  <c:v>402.87799999999999</c:v>
                </c:pt>
                <c:pt idx="72">
                  <c:v>403.14699999999999</c:v>
                </c:pt>
                <c:pt idx="73">
                  <c:v>403.416</c:v>
                </c:pt>
                <c:pt idx="74">
                  <c:v>403.685</c:v>
                </c:pt>
                <c:pt idx="75">
                  <c:v>403.95499999999998</c:v>
                </c:pt>
                <c:pt idx="76">
                  <c:v>404.22399999999999</c:v>
                </c:pt>
                <c:pt idx="77">
                  <c:v>404.49400000000003</c:v>
                </c:pt>
                <c:pt idx="78">
                  <c:v>404.76499999999999</c:v>
                </c:pt>
                <c:pt idx="79">
                  <c:v>405.03500000000003</c:v>
                </c:pt>
                <c:pt idx="80">
                  <c:v>405.30599999999998</c:v>
                </c:pt>
                <c:pt idx="81">
                  <c:v>405.577</c:v>
                </c:pt>
                <c:pt idx="82">
                  <c:v>405.84800000000001</c:v>
                </c:pt>
                <c:pt idx="83">
                  <c:v>406.12</c:v>
                </c:pt>
                <c:pt idx="84">
                  <c:v>406.39100000000002</c:v>
                </c:pt>
                <c:pt idx="85">
                  <c:v>406.66300000000001</c:v>
                </c:pt>
                <c:pt idx="86">
                  <c:v>406.93599999999998</c:v>
                </c:pt>
                <c:pt idx="87">
                  <c:v>407.20800000000003</c:v>
                </c:pt>
                <c:pt idx="88">
                  <c:v>407.48099999999999</c:v>
                </c:pt>
                <c:pt idx="89">
                  <c:v>407.75299999999999</c:v>
                </c:pt>
                <c:pt idx="90">
                  <c:v>408.02600000000001</c:v>
                </c:pt>
                <c:pt idx="91">
                  <c:v>408.3</c:v>
                </c:pt>
                <c:pt idx="92">
                  <c:v>408.57299999999998</c:v>
                </c:pt>
                <c:pt idx="93">
                  <c:v>408.84699999999998</c:v>
                </c:pt>
                <c:pt idx="94">
                  <c:v>409.12099999999998</c:v>
                </c:pt>
                <c:pt idx="95">
                  <c:v>409.39499999999998</c:v>
                </c:pt>
                <c:pt idx="96">
                  <c:v>409.66899999999998</c:v>
                </c:pt>
                <c:pt idx="97">
                  <c:v>409.94299999999998</c:v>
                </c:pt>
                <c:pt idx="98">
                  <c:v>410.21800000000002</c:v>
                </c:pt>
                <c:pt idx="99">
                  <c:v>410.49200000000002</c:v>
                </c:pt>
                <c:pt idx="100">
                  <c:v>410.767</c:v>
                </c:pt>
                <c:pt idx="101">
                  <c:v>411.04199999999997</c:v>
                </c:pt>
                <c:pt idx="102">
                  <c:v>411.31700000000001</c:v>
                </c:pt>
                <c:pt idx="103">
                  <c:v>411.59300000000002</c:v>
                </c:pt>
                <c:pt idx="104">
                  <c:v>411.86799999999999</c:v>
                </c:pt>
                <c:pt idx="105">
                  <c:v>412.14400000000001</c:v>
                </c:pt>
                <c:pt idx="106">
                  <c:v>412.41899999999998</c:v>
                </c:pt>
                <c:pt idx="107">
                  <c:v>412.69499999999999</c:v>
                </c:pt>
                <c:pt idx="108">
                  <c:v>412.971</c:v>
                </c:pt>
                <c:pt idx="109">
                  <c:v>413.24700000000001</c:v>
                </c:pt>
                <c:pt idx="110">
                  <c:v>413.524</c:v>
                </c:pt>
                <c:pt idx="111">
                  <c:v>413.8</c:v>
                </c:pt>
                <c:pt idx="112">
                  <c:v>414.077</c:v>
                </c:pt>
                <c:pt idx="113">
                  <c:v>414.35300000000001</c:v>
                </c:pt>
                <c:pt idx="114">
                  <c:v>414.63</c:v>
                </c:pt>
                <c:pt idx="115">
                  <c:v>414.90699999999998</c:v>
                </c:pt>
                <c:pt idx="116">
                  <c:v>415.18400000000003</c:v>
                </c:pt>
                <c:pt idx="117">
                  <c:v>415.46100000000001</c:v>
                </c:pt>
                <c:pt idx="118">
                  <c:v>415.738</c:v>
                </c:pt>
                <c:pt idx="119">
                  <c:v>416.01499999999999</c:v>
                </c:pt>
                <c:pt idx="120">
                  <c:v>416.29300000000001</c:v>
                </c:pt>
                <c:pt idx="121">
                  <c:v>416.57</c:v>
                </c:pt>
                <c:pt idx="122">
                  <c:v>416.84800000000001</c:v>
                </c:pt>
                <c:pt idx="123">
                  <c:v>417.125</c:v>
                </c:pt>
                <c:pt idx="124">
                  <c:v>417.40300000000002</c:v>
                </c:pt>
                <c:pt idx="125">
                  <c:v>417.68099999999998</c:v>
                </c:pt>
                <c:pt idx="126">
                  <c:v>417.959</c:v>
                </c:pt>
                <c:pt idx="127">
                  <c:v>418.23599999999999</c:v>
                </c:pt>
                <c:pt idx="128">
                  <c:v>418.51400000000001</c:v>
                </c:pt>
                <c:pt idx="129">
                  <c:v>418.79199999999997</c:v>
                </c:pt>
                <c:pt idx="130">
                  <c:v>419.07100000000003</c:v>
                </c:pt>
                <c:pt idx="131">
                  <c:v>419.34899999999999</c:v>
                </c:pt>
                <c:pt idx="132">
                  <c:v>419.62700000000001</c:v>
                </c:pt>
                <c:pt idx="133">
                  <c:v>419.90499999999997</c:v>
                </c:pt>
                <c:pt idx="134">
                  <c:v>420.18400000000003</c:v>
                </c:pt>
                <c:pt idx="135">
                  <c:v>420.46199999999999</c:v>
                </c:pt>
                <c:pt idx="136">
                  <c:v>420.74</c:v>
                </c:pt>
                <c:pt idx="137">
                  <c:v>421.01900000000001</c:v>
                </c:pt>
                <c:pt idx="138">
                  <c:v>421.29700000000003</c:v>
                </c:pt>
                <c:pt idx="139">
                  <c:v>421.57600000000002</c:v>
                </c:pt>
                <c:pt idx="140">
                  <c:v>421.85500000000002</c:v>
                </c:pt>
                <c:pt idx="141">
                  <c:v>422.13299999999998</c:v>
                </c:pt>
                <c:pt idx="142">
                  <c:v>422.41199999999998</c:v>
                </c:pt>
                <c:pt idx="143">
                  <c:v>422.69099999999997</c:v>
                </c:pt>
                <c:pt idx="144">
                  <c:v>422.96899999999999</c:v>
                </c:pt>
                <c:pt idx="145">
                  <c:v>423.24799999999999</c:v>
                </c:pt>
                <c:pt idx="146">
                  <c:v>423.52699999999999</c:v>
                </c:pt>
                <c:pt idx="147">
                  <c:v>423.80599999999998</c:v>
                </c:pt>
                <c:pt idx="148">
                  <c:v>424.084</c:v>
                </c:pt>
                <c:pt idx="149">
                  <c:v>424.363</c:v>
                </c:pt>
                <c:pt idx="150">
                  <c:v>424.642</c:v>
                </c:pt>
                <c:pt idx="151">
                  <c:v>424.92099999999999</c:v>
                </c:pt>
                <c:pt idx="152">
                  <c:v>425.2</c:v>
                </c:pt>
                <c:pt idx="153">
                  <c:v>425.47899999999998</c:v>
                </c:pt>
                <c:pt idx="154">
                  <c:v>425.75799999999998</c:v>
                </c:pt>
                <c:pt idx="155">
                  <c:v>426.036</c:v>
                </c:pt>
                <c:pt idx="156">
                  <c:v>426.315</c:v>
                </c:pt>
                <c:pt idx="157">
                  <c:v>426.59399999999999</c:v>
                </c:pt>
                <c:pt idx="158">
                  <c:v>426.87299999999999</c:v>
                </c:pt>
                <c:pt idx="159">
                  <c:v>427.15199999999999</c:v>
                </c:pt>
                <c:pt idx="160">
                  <c:v>427.43099999999998</c:v>
                </c:pt>
                <c:pt idx="161">
                  <c:v>427.71</c:v>
                </c:pt>
                <c:pt idx="162">
                  <c:v>427.98899999999998</c:v>
                </c:pt>
                <c:pt idx="163">
                  <c:v>428.267</c:v>
                </c:pt>
                <c:pt idx="164">
                  <c:v>428.54599999999999</c:v>
                </c:pt>
                <c:pt idx="165">
                  <c:v>428.82499999999999</c:v>
                </c:pt>
                <c:pt idx="166">
                  <c:v>429.10399999999998</c:v>
                </c:pt>
                <c:pt idx="167">
                  <c:v>429.38299999999998</c:v>
                </c:pt>
                <c:pt idx="168">
                  <c:v>429.661</c:v>
                </c:pt>
                <c:pt idx="169">
                  <c:v>429.94</c:v>
                </c:pt>
                <c:pt idx="170">
                  <c:v>430.21899999999999</c:v>
                </c:pt>
                <c:pt idx="171">
                  <c:v>430.49799999999999</c:v>
                </c:pt>
                <c:pt idx="172">
                  <c:v>430.77600000000001</c:v>
                </c:pt>
                <c:pt idx="173">
                  <c:v>431.05500000000001</c:v>
                </c:pt>
                <c:pt idx="174">
                  <c:v>431.334</c:v>
                </c:pt>
                <c:pt idx="175">
                  <c:v>431.61200000000002</c:v>
                </c:pt>
                <c:pt idx="176">
                  <c:v>431.89100000000002</c:v>
                </c:pt>
                <c:pt idx="177">
                  <c:v>432.16899999999998</c:v>
                </c:pt>
                <c:pt idx="178">
                  <c:v>432.44799999999998</c:v>
                </c:pt>
                <c:pt idx="179">
                  <c:v>432.726</c:v>
                </c:pt>
                <c:pt idx="180">
                  <c:v>433.005</c:v>
                </c:pt>
                <c:pt idx="181">
                  <c:v>433.28300000000002</c:v>
                </c:pt>
                <c:pt idx="182">
                  <c:v>433.56200000000001</c:v>
                </c:pt>
                <c:pt idx="183">
                  <c:v>433.84</c:v>
                </c:pt>
                <c:pt idx="184">
                  <c:v>434.11799999999999</c:v>
                </c:pt>
                <c:pt idx="185">
                  <c:v>434.39600000000002</c:v>
                </c:pt>
                <c:pt idx="186">
                  <c:v>434.67500000000001</c:v>
                </c:pt>
                <c:pt idx="187">
                  <c:v>434.95299999999997</c:v>
                </c:pt>
                <c:pt idx="188">
                  <c:v>435.23099999999999</c:v>
                </c:pt>
                <c:pt idx="189">
                  <c:v>435.50900000000001</c:v>
                </c:pt>
                <c:pt idx="190">
                  <c:v>435.78699999999998</c:v>
                </c:pt>
                <c:pt idx="191">
                  <c:v>436.065</c:v>
                </c:pt>
                <c:pt idx="192">
                  <c:v>436.34300000000002</c:v>
                </c:pt>
                <c:pt idx="193">
                  <c:v>436.62099999999998</c:v>
                </c:pt>
                <c:pt idx="194">
                  <c:v>436.89800000000002</c:v>
                </c:pt>
                <c:pt idx="195">
                  <c:v>437.17599999999999</c:v>
                </c:pt>
                <c:pt idx="196">
                  <c:v>437.45400000000001</c:v>
                </c:pt>
                <c:pt idx="197">
                  <c:v>437.73200000000003</c:v>
                </c:pt>
                <c:pt idx="198">
                  <c:v>438.00900000000001</c:v>
                </c:pt>
                <c:pt idx="199">
                  <c:v>438.28699999999998</c:v>
                </c:pt>
                <c:pt idx="200">
                  <c:v>438.56400000000002</c:v>
                </c:pt>
                <c:pt idx="201">
                  <c:v>438.84199999999998</c:v>
                </c:pt>
                <c:pt idx="202">
                  <c:v>439.11900000000003</c:v>
                </c:pt>
                <c:pt idx="203">
                  <c:v>439.39600000000002</c:v>
                </c:pt>
                <c:pt idx="204">
                  <c:v>439.673</c:v>
                </c:pt>
                <c:pt idx="205">
                  <c:v>439.95100000000002</c:v>
                </c:pt>
                <c:pt idx="206">
                  <c:v>440.22800000000001</c:v>
                </c:pt>
                <c:pt idx="207">
                  <c:v>440.505</c:v>
                </c:pt>
                <c:pt idx="208">
                  <c:v>440.78199999999998</c:v>
                </c:pt>
                <c:pt idx="209">
                  <c:v>441.05900000000003</c:v>
                </c:pt>
                <c:pt idx="210">
                  <c:v>441.33600000000001</c:v>
                </c:pt>
                <c:pt idx="211">
                  <c:v>441.61200000000002</c:v>
                </c:pt>
                <c:pt idx="212">
                  <c:v>441.88900000000001</c:v>
                </c:pt>
                <c:pt idx="213">
                  <c:v>442.166</c:v>
                </c:pt>
                <c:pt idx="214">
                  <c:v>442.44200000000001</c:v>
                </c:pt>
                <c:pt idx="215">
                  <c:v>442.71899999999999</c:v>
                </c:pt>
                <c:pt idx="216">
                  <c:v>442.995</c:v>
                </c:pt>
                <c:pt idx="217">
                  <c:v>443.27199999999999</c:v>
                </c:pt>
                <c:pt idx="218">
                  <c:v>443.548</c:v>
                </c:pt>
                <c:pt idx="219">
                  <c:v>443.82400000000001</c:v>
                </c:pt>
                <c:pt idx="220">
                  <c:v>444.1</c:v>
                </c:pt>
                <c:pt idx="221">
                  <c:v>444.37700000000001</c:v>
                </c:pt>
                <c:pt idx="222">
                  <c:v>444.65300000000002</c:v>
                </c:pt>
                <c:pt idx="223">
                  <c:v>444.92899999999997</c:v>
                </c:pt>
                <c:pt idx="224">
                  <c:v>445.20400000000001</c:v>
                </c:pt>
                <c:pt idx="225">
                  <c:v>445.48</c:v>
                </c:pt>
                <c:pt idx="226">
                  <c:v>445.75599999999997</c:v>
                </c:pt>
                <c:pt idx="227">
                  <c:v>446.03199999999998</c:v>
                </c:pt>
                <c:pt idx="228">
                  <c:v>446.30700000000002</c:v>
                </c:pt>
                <c:pt idx="229">
                  <c:v>446.58300000000003</c:v>
                </c:pt>
                <c:pt idx="230">
                  <c:v>446.858</c:v>
                </c:pt>
                <c:pt idx="231">
                  <c:v>447.13400000000001</c:v>
                </c:pt>
                <c:pt idx="232">
                  <c:v>447.40899999999999</c:v>
                </c:pt>
                <c:pt idx="233">
                  <c:v>447.68400000000003</c:v>
                </c:pt>
                <c:pt idx="234">
                  <c:v>447.959</c:v>
                </c:pt>
                <c:pt idx="235">
                  <c:v>448.23399999999998</c:v>
                </c:pt>
                <c:pt idx="236">
                  <c:v>448.50900000000001</c:v>
                </c:pt>
                <c:pt idx="237">
                  <c:v>448.78399999999999</c:v>
                </c:pt>
                <c:pt idx="238">
                  <c:v>449.05900000000003</c:v>
                </c:pt>
                <c:pt idx="239">
                  <c:v>449.334</c:v>
                </c:pt>
                <c:pt idx="240">
                  <c:v>449.608</c:v>
                </c:pt>
                <c:pt idx="241">
                  <c:v>449.88299999999998</c:v>
                </c:pt>
                <c:pt idx="242">
                  <c:v>450.15800000000002</c:v>
                </c:pt>
                <c:pt idx="243">
                  <c:v>450.43200000000002</c:v>
                </c:pt>
                <c:pt idx="244">
                  <c:v>450.70600000000002</c:v>
                </c:pt>
                <c:pt idx="245">
                  <c:v>450.98099999999999</c:v>
                </c:pt>
                <c:pt idx="246">
                  <c:v>451.255</c:v>
                </c:pt>
                <c:pt idx="247">
                  <c:v>451.529</c:v>
                </c:pt>
                <c:pt idx="248">
                  <c:v>451.803</c:v>
                </c:pt>
                <c:pt idx="249">
                  <c:v>452.077</c:v>
                </c:pt>
                <c:pt idx="250">
                  <c:v>452.351</c:v>
                </c:pt>
                <c:pt idx="251">
                  <c:v>452.625</c:v>
                </c:pt>
                <c:pt idx="252">
                  <c:v>452.899</c:v>
                </c:pt>
                <c:pt idx="253">
                  <c:v>453.17200000000003</c:v>
                </c:pt>
                <c:pt idx="254">
                  <c:v>453.44600000000003</c:v>
                </c:pt>
                <c:pt idx="255">
                  <c:v>453.71899999999999</c:v>
                </c:pt>
                <c:pt idx="256">
                  <c:v>453.99299999999999</c:v>
                </c:pt>
                <c:pt idx="257">
                  <c:v>454.26600000000002</c:v>
                </c:pt>
                <c:pt idx="258">
                  <c:v>454.53899999999999</c:v>
                </c:pt>
                <c:pt idx="259">
                  <c:v>454.81299999999999</c:v>
                </c:pt>
                <c:pt idx="260">
                  <c:v>455.08600000000001</c:v>
                </c:pt>
                <c:pt idx="261">
                  <c:v>455.35899999999998</c:v>
                </c:pt>
                <c:pt idx="262">
                  <c:v>455.63200000000001</c:v>
                </c:pt>
                <c:pt idx="263">
                  <c:v>455.90499999999997</c:v>
                </c:pt>
                <c:pt idx="264">
                  <c:v>456.17700000000002</c:v>
                </c:pt>
                <c:pt idx="265">
                  <c:v>456.45</c:v>
                </c:pt>
                <c:pt idx="266">
                  <c:v>456.72300000000001</c:v>
                </c:pt>
                <c:pt idx="267">
                  <c:v>456.995</c:v>
                </c:pt>
                <c:pt idx="268">
                  <c:v>457.26799999999997</c:v>
                </c:pt>
                <c:pt idx="269">
                  <c:v>457.54</c:v>
                </c:pt>
                <c:pt idx="270">
                  <c:v>457.81299999999999</c:v>
                </c:pt>
                <c:pt idx="271">
                  <c:v>458.08499999999998</c:v>
                </c:pt>
                <c:pt idx="272">
                  <c:v>458.35700000000003</c:v>
                </c:pt>
                <c:pt idx="273">
                  <c:v>458.62900000000002</c:v>
                </c:pt>
                <c:pt idx="274">
                  <c:v>458.90100000000001</c:v>
                </c:pt>
                <c:pt idx="275">
                  <c:v>459.173</c:v>
                </c:pt>
                <c:pt idx="276">
                  <c:v>459.44499999999999</c:v>
                </c:pt>
                <c:pt idx="277">
                  <c:v>459.71699999999998</c:v>
                </c:pt>
                <c:pt idx="278">
                  <c:v>459.98899999999998</c:v>
                </c:pt>
                <c:pt idx="279">
                  <c:v>460.26</c:v>
                </c:pt>
                <c:pt idx="280">
                  <c:v>460.53199999999998</c:v>
                </c:pt>
                <c:pt idx="281">
                  <c:v>460.803</c:v>
                </c:pt>
                <c:pt idx="282">
                  <c:v>461.07499999999999</c:v>
                </c:pt>
                <c:pt idx="283">
                  <c:v>461.346</c:v>
                </c:pt>
                <c:pt idx="284">
                  <c:v>461.61700000000002</c:v>
                </c:pt>
                <c:pt idx="285">
                  <c:v>461.88900000000001</c:v>
                </c:pt>
                <c:pt idx="286">
                  <c:v>462.16</c:v>
                </c:pt>
                <c:pt idx="287">
                  <c:v>462.43099999999998</c:v>
                </c:pt>
                <c:pt idx="288">
                  <c:v>462.702</c:v>
                </c:pt>
                <c:pt idx="289">
                  <c:v>462.97300000000001</c:v>
                </c:pt>
                <c:pt idx="290">
                  <c:v>463.24299999999999</c:v>
                </c:pt>
                <c:pt idx="291">
                  <c:v>463.51400000000001</c:v>
                </c:pt>
                <c:pt idx="292">
                  <c:v>463.78500000000003</c:v>
                </c:pt>
                <c:pt idx="293">
                  <c:v>464.05599999999998</c:v>
                </c:pt>
                <c:pt idx="294">
                  <c:v>464.32600000000002</c:v>
                </c:pt>
                <c:pt idx="295">
                  <c:v>464.59699999999998</c:v>
                </c:pt>
                <c:pt idx="296">
                  <c:v>464.86700000000002</c:v>
                </c:pt>
                <c:pt idx="297">
                  <c:v>465.137</c:v>
                </c:pt>
                <c:pt idx="298">
                  <c:v>465.40800000000002</c:v>
                </c:pt>
                <c:pt idx="299">
                  <c:v>465.678</c:v>
                </c:pt>
                <c:pt idx="300">
                  <c:v>465.94799999999998</c:v>
                </c:pt>
                <c:pt idx="301">
                  <c:v>466.21800000000002</c:v>
                </c:pt>
                <c:pt idx="302">
                  <c:v>466.488</c:v>
                </c:pt>
                <c:pt idx="303">
                  <c:v>466.75799999999998</c:v>
                </c:pt>
                <c:pt idx="304">
                  <c:v>467.02800000000002</c:v>
                </c:pt>
                <c:pt idx="305">
                  <c:v>467.298</c:v>
                </c:pt>
                <c:pt idx="306">
                  <c:v>467.56700000000001</c:v>
                </c:pt>
                <c:pt idx="307">
                  <c:v>467.83699999999999</c:v>
                </c:pt>
                <c:pt idx="308">
                  <c:v>468.10700000000003</c:v>
                </c:pt>
                <c:pt idx="309">
                  <c:v>468.37599999999998</c:v>
                </c:pt>
                <c:pt idx="310">
                  <c:v>468.64600000000002</c:v>
                </c:pt>
                <c:pt idx="311">
                  <c:v>468.91500000000002</c:v>
                </c:pt>
                <c:pt idx="312">
                  <c:v>469.18400000000003</c:v>
                </c:pt>
                <c:pt idx="313">
                  <c:v>469.45400000000001</c:v>
                </c:pt>
                <c:pt idx="314">
                  <c:v>469.72300000000001</c:v>
                </c:pt>
                <c:pt idx="315">
                  <c:v>469.99200000000002</c:v>
                </c:pt>
                <c:pt idx="316">
                  <c:v>470.26100000000002</c:v>
                </c:pt>
                <c:pt idx="317">
                  <c:v>470.53</c:v>
                </c:pt>
                <c:pt idx="318">
                  <c:v>470.79899999999998</c:v>
                </c:pt>
                <c:pt idx="319">
                  <c:v>471.06799999999998</c:v>
                </c:pt>
                <c:pt idx="320">
                  <c:v>471.33699999999999</c:v>
                </c:pt>
                <c:pt idx="321">
                  <c:v>471.60599999999999</c:v>
                </c:pt>
                <c:pt idx="322">
                  <c:v>471.87400000000002</c:v>
                </c:pt>
                <c:pt idx="323">
                  <c:v>472.14299999999997</c:v>
                </c:pt>
                <c:pt idx="324">
                  <c:v>472.41199999999998</c:v>
                </c:pt>
                <c:pt idx="325">
                  <c:v>472.68</c:v>
                </c:pt>
                <c:pt idx="326">
                  <c:v>472.94900000000001</c:v>
                </c:pt>
                <c:pt idx="327">
                  <c:v>473.21699999999998</c:v>
                </c:pt>
                <c:pt idx="328">
                  <c:v>473.48500000000001</c:v>
                </c:pt>
                <c:pt idx="329">
                  <c:v>473.75400000000002</c:v>
                </c:pt>
                <c:pt idx="330">
                  <c:v>474.02199999999999</c:v>
                </c:pt>
                <c:pt idx="331">
                  <c:v>474.29</c:v>
                </c:pt>
                <c:pt idx="332">
                  <c:v>474.55799999999999</c:v>
                </c:pt>
                <c:pt idx="333">
                  <c:v>474.827</c:v>
                </c:pt>
                <c:pt idx="334">
                  <c:v>475.09500000000003</c:v>
                </c:pt>
                <c:pt idx="335">
                  <c:v>475.363</c:v>
                </c:pt>
                <c:pt idx="336">
                  <c:v>475.63099999999997</c:v>
                </c:pt>
                <c:pt idx="337">
                  <c:v>475.89800000000002</c:v>
                </c:pt>
                <c:pt idx="338">
                  <c:v>476.166</c:v>
                </c:pt>
                <c:pt idx="339">
                  <c:v>476.43400000000003</c:v>
                </c:pt>
                <c:pt idx="340">
                  <c:v>476.702</c:v>
                </c:pt>
                <c:pt idx="341">
                  <c:v>476.97</c:v>
                </c:pt>
                <c:pt idx="342">
                  <c:v>477.23700000000002</c:v>
                </c:pt>
                <c:pt idx="343">
                  <c:v>477.505</c:v>
                </c:pt>
                <c:pt idx="344">
                  <c:v>477.77199999999999</c:v>
                </c:pt>
                <c:pt idx="345">
                  <c:v>478.04</c:v>
                </c:pt>
                <c:pt idx="346">
                  <c:v>478.30700000000002</c:v>
                </c:pt>
                <c:pt idx="347">
                  <c:v>478.57499999999999</c:v>
                </c:pt>
                <c:pt idx="348">
                  <c:v>478.84199999999998</c:v>
                </c:pt>
                <c:pt idx="349">
                  <c:v>479.11</c:v>
                </c:pt>
                <c:pt idx="350">
                  <c:v>479.37700000000001</c:v>
                </c:pt>
                <c:pt idx="351">
                  <c:v>479.64400000000001</c:v>
                </c:pt>
                <c:pt idx="352">
                  <c:v>479.911</c:v>
                </c:pt>
                <c:pt idx="353">
                  <c:v>480.17899999999997</c:v>
                </c:pt>
                <c:pt idx="354">
                  <c:v>480.44600000000003</c:v>
                </c:pt>
                <c:pt idx="355">
                  <c:v>480.71300000000002</c:v>
                </c:pt>
                <c:pt idx="356">
                  <c:v>480.98</c:v>
                </c:pt>
                <c:pt idx="357">
                  <c:v>481.24700000000001</c:v>
                </c:pt>
                <c:pt idx="358">
                  <c:v>481.51400000000001</c:v>
                </c:pt>
                <c:pt idx="359">
                  <c:v>481.78100000000001</c:v>
                </c:pt>
                <c:pt idx="360">
                  <c:v>482.048</c:v>
                </c:pt>
                <c:pt idx="361">
                  <c:v>482.315</c:v>
                </c:pt>
                <c:pt idx="362">
                  <c:v>482.58100000000002</c:v>
                </c:pt>
                <c:pt idx="363">
                  <c:v>482.84800000000001</c:v>
                </c:pt>
                <c:pt idx="364">
                  <c:v>483.11500000000001</c:v>
                </c:pt>
                <c:pt idx="365">
                  <c:v>483.38200000000001</c:v>
                </c:pt>
                <c:pt idx="366">
                  <c:v>483.64800000000002</c:v>
                </c:pt>
                <c:pt idx="367">
                  <c:v>483.91500000000002</c:v>
                </c:pt>
                <c:pt idx="368">
                  <c:v>484.18200000000002</c:v>
                </c:pt>
                <c:pt idx="369">
                  <c:v>484.44799999999998</c:v>
                </c:pt>
                <c:pt idx="370">
                  <c:v>484.71499999999997</c:v>
                </c:pt>
                <c:pt idx="371">
                  <c:v>484.98099999999999</c:v>
                </c:pt>
                <c:pt idx="372">
                  <c:v>485.24799999999999</c:v>
                </c:pt>
                <c:pt idx="373">
                  <c:v>485.51400000000001</c:v>
                </c:pt>
                <c:pt idx="374">
                  <c:v>485.78100000000001</c:v>
                </c:pt>
                <c:pt idx="375">
                  <c:v>486.04700000000003</c:v>
                </c:pt>
                <c:pt idx="376">
                  <c:v>486.31299999999999</c:v>
                </c:pt>
                <c:pt idx="377">
                  <c:v>486.58</c:v>
                </c:pt>
                <c:pt idx="378">
                  <c:v>486.846</c:v>
                </c:pt>
                <c:pt idx="379">
                  <c:v>487.11200000000002</c:v>
                </c:pt>
                <c:pt idx="380">
                  <c:v>487.37900000000002</c:v>
                </c:pt>
                <c:pt idx="381">
                  <c:v>487.64499999999998</c:v>
                </c:pt>
                <c:pt idx="382">
                  <c:v>487.911</c:v>
                </c:pt>
                <c:pt idx="383">
                  <c:v>488.17700000000002</c:v>
                </c:pt>
                <c:pt idx="384">
                  <c:v>488.44299999999998</c:v>
                </c:pt>
                <c:pt idx="385">
                  <c:v>488.71</c:v>
                </c:pt>
                <c:pt idx="386">
                  <c:v>488.976</c:v>
                </c:pt>
                <c:pt idx="387">
                  <c:v>489.24200000000002</c:v>
                </c:pt>
                <c:pt idx="388">
                  <c:v>489.50799999999998</c:v>
                </c:pt>
                <c:pt idx="389">
                  <c:v>489.774</c:v>
                </c:pt>
                <c:pt idx="390">
                  <c:v>490.04</c:v>
                </c:pt>
                <c:pt idx="391">
                  <c:v>490.30599999999998</c:v>
                </c:pt>
                <c:pt idx="392">
                  <c:v>490.572</c:v>
                </c:pt>
                <c:pt idx="393">
                  <c:v>490.83800000000002</c:v>
                </c:pt>
                <c:pt idx="394">
                  <c:v>491.10399999999998</c:v>
                </c:pt>
                <c:pt idx="395">
                  <c:v>491.37</c:v>
                </c:pt>
                <c:pt idx="396">
                  <c:v>491.63600000000002</c:v>
                </c:pt>
                <c:pt idx="397">
                  <c:v>491.90199999999999</c:v>
                </c:pt>
                <c:pt idx="398">
                  <c:v>492.16800000000001</c:v>
                </c:pt>
                <c:pt idx="399">
                  <c:v>492.43400000000003</c:v>
                </c:pt>
                <c:pt idx="400">
                  <c:v>492.7</c:v>
                </c:pt>
                <c:pt idx="401">
                  <c:v>492.96499999999997</c:v>
                </c:pt>
                <c:pt idx="402">
                  <c:v>493.23099999999999</c:v>
                </c:pt>
                <c:pt idx="403">
                  <c:v>493.49700000000001</c:v>
                </c:pt>
                <c:pt idx="404">
                  <c:v>493.76299999999998</c:v>
                </c:pt>
                <c:pt idx="405">
                  <c:v>494.029</c:v>
                </c:pt>
                <c:pt idx="406">
                  <c:v>494.29500000000002</c:v>
                </c:pt>
                <c:pt idx="407">
                  <c:v>494.56</c:v>
                </c:pt>
                <c:pt idx="408">
                  <c:v>494.82600000000002</c:v>
                </c:pt>
                <c:pt idx="409">
                  <c:v>495.09199999999998</c:v>
                </c:pt>
                <c:pt idx="410">
                  <c:v>495.358</c:v>
                </c:pt>
                <c:pt idx="411">
                  <c:v>495.62400000000002</c:v>
                </c:pt>
                <c:pt idx="412">
                  <c:v>495.88900000000001</c:v>
                </c:pt>
                <c:pt idx="413">
                  <c:v>496.15499999999997</c:v>
                </c:pt>
                <c:pt idx="414">
                  <c:v>496.42099999999999</c:v>
                </c:pt>
                <c:pt idx="415">
                  <c:v>496.68700000000001</c:v>
                </c:pt>
                <c:pt idx="416">
                  <c:v>496.952</c:v>
                </c:pt>
                <c:pt idx="417">
                  <c:v>497.21800000000002</c:v>
                </c:pt>
                <c:pt idx="418">
                  <c:v>497.48399999999998</c:v>
                </c:pt>
                <c:pt idx="419">
                  <c:v>497.75</c:v>
                </c:pt>
                <c:pt idx="420">
                  <c:v>498.01499999999999</c:v>
                </c:pt>
                <c:pt idx="421">
                  <c:v>498.28100000000001</c:v>
                </c:pt>
                <c:pt idx="422">
                  <c:v>498.54700000000003</c:v>
                </c:pt>
                <c:pt idx="423">
                  <c:v>498.81299999999999</c:v>
                </c:pt>
                <c:pt idx="424">
                  <c:v>499.07799999999997</c:v>
                </c:pt>
                <c:pt idx="425">
                  <c:v>499.34399999999999</c:v>
                </c:pt>
                <c:pt idx="426">
                  <c:v>499.61</c:v>
                </c:pt>
                <c:pt idx="427">
                  <c:v>499.87599999999998</c:v>
                </c:pt>
                <c:pt idx="428">
                  <c:v>500.14100000000002</c:v>
                </c:pt>
                <c:pt idx="429">
                  <c:v>500.40699999999998</c:v>
                </c:pt>
                <c:pt idx="430">
                  <c:v>500.673</c:v>
                </c:pt>
                <c:pt idx="431">
                  <c:v>500.93900000000002</c:v>
                </c:pt>
                <c:pt idx="432">
                  <c:v>501.20400000000001</c:v>
                </c:pt>
                <c:pt idx="433">
                  <c:v>501.47</c:v>
                </c:pt>
                <c:pt idx="434">
                  <c:v>501.73599999999999</c:v>
                </c:pt>
                <c:pt idx="435">
                  <c:v>502.00200000000001</c:v>
                </c:pt>
                <c:pt idx="436">
                  <c:v>502.267</c:v>
                </c:pt>
                <c:pt idx="437">
                  <c:v>502.53300000000002</c:v>
                </c:pt>
                <c:pt idx="438">
                  <c:v>502.79899999999998</c:v>
                </c:pt>
                <c:pt idx="439">
                  <c:v>503.065</c:v>
                </c:pt>
                <c:pt idx="440">
                  <c:v>503.33100000000002</c:v>
                </c:pt>
                <c:pt idx="441">
                  <c:v>503.596</c:v>
                </c:pt>
                <c:pt idx="442">
                  <c:v>503.86200000000002</c:v>
                </c:pt>
                <c:pt idx="443">
                  <c:v>504.12799999999999</c:v>
                </c:pt>
                <c:pt idx="444">
                  <c:v>504.39400000000001</c:v>
                </c:pt>
                <c:pt idx="445">
                  <c:v>504.66</c:v>
                </c:pt>
                <c:pt idx="446">
                  <c:v>504.92599999999999</c:v>
                </c:pt>
                <c:pt idx="447">
                  <c:v>505.19200000000001</c:v>
                </c:pt>
                <c:pt idx="448">
                  <c:v>505.45800000000003</c:v>
                </c:pt>
                <c:pt idx="449">
                  <c:v>505.72300000000001</c:v>
                </c:pt>
                <c:pt idx="450">
                  <c:v>505.98899999999998</c:v>
                </c:pt>
                <c:pt idx="451">
                  <c:v>506.255</c:v>
                </c:pt>
                <c:pt idx="452">
                  <c:v>506.52100000000002</c:v>
                </c:pt>
                <c:pt idx="453">
                  <c:v>506.78699999999998</c:v>
                </c:pt>
                <c:pt idx="454">
                  <c:v>507.053</c:v>
                </c:pt>
                <c:pt idx="455">
                  <c:v>507.31900000000002</c:v>
                </c:pt>
                <c:pt idx="456">
                  <c:v>507.58499999999998</c:v>
                </c:pt>
                <c:pt idx="457">
                  <c:v>507.851</c:v>
                </c:pt>
                <c:pt idx="458">
                  <c:v>508.11700000000002</c:v>
                </c:pt>
                <c:pt idx="459">
                  <c:v>508.38299999999998</c:v>
                </c:pt>
                <c:pt idx="460">
                  <c:v>508.65</c:v>
                </c:pt>
                <c:pt idx="461">
                  <c:v>508.916</c:v>
                </c:pt>
                <c:pt idx="462">
                  <c:v>509.18200000000002</c:v>
                </c:pt>
                <c:pt idx="463">
                  <c:v>509.44799999999998</c:v>
                </c:pt>
                <c:pt idx="464">
                  <c:v>509.714</c:v>
                </c:pt>
                <c:pt idx="465">
                  <c:v>509.98</c:v>
                </c:pt>
                <c:pt idx="466">
                  <c:v>510.24700000000001</c:v>
                </c:pt>
                <c:pt idx="467">
                  <c:v>510.51299999999998</c:v>
                </c:pt>
                <c:pt idx="468">
                  <c:v>510.779</c:v>
                </c:pt>
                <c:pt idx="469">
                  <c:v>511.04500000000002</c:v>
                </c:pt>
                <c:pt idx="470">
                  <c:v>511.31200000000001</c:v>
                </c:pt>
                <c:pt idx="471">
                  <c:v>511.57799999999997</c:v>
                </c:pt>
                <c:pt idx="472">
                  <c:v>511.84399999999999</c:v>
                </c:pt>
                <c:pt idx="473">
                  <c:v>512.11099999999999</c:v>
                </c:pt>
                <c:pt idx="474">
                  <c:v>512.37699999999995</c:v>
                </c:pt>
                <c:pt idx="475">
                  <c:v>512.64300000000003</c:v>
                </c:pt>
                <c:pt idx="476">
                  <c:v>512.91</c:v>
                </c:pt>
                <c:pt idx="477">
                  <c:v>513.17600000000004</c:v>
                </c:pt>
                <c:pt idx="478">
                  <c:v>513.44299999999998</c:v>
                </c:pt>
                <c:pt idx="479">
                  <c:v>513.70899999999995</c:v>
                </c:pt>
                <c:pt idx="480">
                  <c:v>513.976</c:v>
                </c:pt>
                <c:pt idx="481">
                  <c:v>514.24300000000005</c:v>
                </c:pt>
                <c:pt idx="482">
                  <c:v>514.50900000000001</c:v>
                </c:pt>
                <c:pt idx="483">
                  <c:v>514.77599999999995</c:v>
                </c:pt>
                <c:pt idx="484">
                  <c:v>515.04200000000003</c:v>
                </c:pt>
                <c:pt idx="485">
                  <c:v>515.30899999999997</c:v>
                </c:pt>
                <c:pt idx="486">
                  <c:v>515.57600000000002</c:v>
                </c:pt>
                <c:pt idx="487">
                  <c:v>515.84299999999996</c:v>
                </c:pt>
                <c:pt idx="488">
                  <c:v>516.10900000000004</c:v>
                </c:pt>
                <c:pt idx="489">
                  <c:v>516.37599999999998</c:v>
                </c:pt>
                <c:pt idx="490">
                  <c:v>516.64300000000003</c:v>
                </c:pt>
                <c:pt idx="491">
                  <c:v>516.91</c:v>
                </c:pt>
                <c:pt idx="492">
                  <c:v>517.17700000000002</c:v>
                </c:pt>
                <c:pt idx="493">
                  <c:v>517.44399999999996</c:v>
                </c:pt>
                <c:pt idx="494">
                  <c:v>517.71100000000001</c:v>
                </c:pt>
                <c:pt idx="495">
                  <c:v>517.97799999999995</c:v>
                </c:pt>
                <c:pt idx="496">
                  <c:v>518.245</c:v>
                </c:pt>
                <c:pt idx="497">
                  <c:v>518.51199999999994</c:v>
                </c:pt>
                <c:pt idx="498">
                  <c:v>518.779</c:v>
                </c:pt>
                <c:pt idx="499">
                  <c:v>519.04600000000005</c:v>
                </c:pt>
                <c:pt idx="500">
                  <c:v>519.31299999999999</c:v>
                </c:pt>
                <c:pt idx="501">
                  <c:v>519.58100000000002</c:v>
                </c:pt>
                <c:pt idx="502">
                  <c:v>519.84799999999996</c:v>
                </c:pt>
                <c:pt idx="503">
                  <c:v>520.11500000000001</c:v>
                </c:pt>
                <c:pt idx="504">
                  <c:v>520.38199999999995</c:v>
                </c:pt>
                <c:pt idx="505">
                  <c:v>520.65</c:v>
                </c:pt>
                <c:pt idx="506">
                  <c:v>520.91700000000003</c:v>
                </c:pt>
                <c:pt idx="507">
                  <c:v>521.18499999999995</c:v>
                </c:pt>
                <c:pt idx="508">
                  <c:v>521.452</c:v>
                </c:pt>
                <c:pt idx="509">
                  <c:v>521.71900000000005</c:v>
                </c:pt>
                <c:pt idx="510">
                  <c:v>521.98699999999997</c:v>
                </c:pt>
                <c:pt idx="511">
                  <c:v>522.255</c:v>
                </c:pt>
                <c:pt idx="512">
                  <c:v>522.52200000000005</c:v>
                </c:pt>
                <c:pt idx="513">
                  <c:v>522.79</c:v>
                </c:pt>
                <c:pt idx="514">
                  <c:v>523.05700000000002</c:v>
                </c:pt>
                <c:pt idx="515">
                  <c:v>523.32500000000005</c:v>
                </c:pt>
                <c:pt idx="516">
                  <c:v>523.59299999999996</c:v>
                </c:pt>
                <c:pt idx="517">
                  <c:v>523.86099999999999</c:v>
                </c:pt>
                <c:pt idx="518">
                  <c:v>524.12900000000002</c:v>
                </c:pt>
                <c:pt idx="519">
                  <c:v>524.39599999999996</c:v>
                </c:pt>
                <c:pt idx="520">
                  <c:v>524.66399999999999</c:v>
                </c:pt>
                <c:pt idx="521">
                  <c:v>524.93200000000002</c:v>
                </c:pt>
                <c:pt idx="522">
                  <c:v>525.20000000000005</c:v>
                </c:pt>
                <c:pt idx="523">
                  <c:v>525.46799999999996</c:v>
                </c:pt>
                <c:pt idx="524">
                  <c:v>525.73599999999999</c:v>
                </c:pt>
                <c:pt idx="525">
                  <c:v>526.005</c:v>
                </c:pt>
                <c:pt idx="526">
                  <c:v>526.27300000000002</c:v>
                </c:pt>
                <c:pt idx="527">
                  <c:v>526.54100000000005</c:v>
                </c:pt>
                <c:pt idx="528">
                  <c:v>526.80899999999997</c:v>
                </c:pt>
                <c:pt idx="529">
                  <c:v>527.077</c:v>
                </c:pt>
                <c:pt idx="530">
                  <c:v>527.346</c:v>
                </c:pt>
                <c:pt idx="531">
                  <c:v>527.61400000000003</c:v>
                </c:pt>
                <c:pt idx="532">
                  <c:v>527.88300000000004</c:v>
                </c:pt>
                <c:pt idx="533">
                  <c:v>528.15099999999995</c:v>
                </c:pt>
                <c:pt idx="534">
                  <c:v>528.41899999999998</c:v>
                </c:pt>
                <c:pt idx="535">
                  <c:v>528.68799999999999</c:v>
                </c:pt>
                <c:pt idx="536">
                  <c:v>528.95699999999999</c:v>
                </c:pt>
                <c:pt idx="537">
                  <c:v>529.22500000000002</c:v>
                </c:pt>
                <c:pt idx="538">
                  <c:v>529.49400000000003</c:v>
                </c:pt>
                <c:pt idx="539">
                  <c:v>529.76300000000003</c:v>
                </c:pt>
                <c:pt idx="540">
                  <c:v>530.03099999999995</c:v>
                </c:pt>
                <c:pt idx="541">
                  <c:v>530.29999999999995</c:v>
                </c:pt>
                <c:pt idx="542">
                  <c:v>530.56899999999996</c:v>
                </c:pt>
                <c:pt idx="543">
                  <c:v>530.83799999999997</c:v>
                </c:pt>
                <c:pt idx="544">
                  <c:v>531.10699999999997</c:v>
                </c:pt>
                <c:pt idx="545">
                  <c:v>531.37599999999998</c:v>
                </c:pt>
                <c:pt idx="546">
                  <c:v>531.64499999999998</c:v>
                </c:pt>
                <c:pt idx="547">
                  <c:v>531.91399999999999</c:v>
                </c:pt>
                <c:pt idx="548">
                  <c:v>532.18299999999999</c:v>
                </c:pt>
                <c:pt idx="549">
                  <c:v>532.452</c:v>
                </c:pt>
                <c:pt idx="550">
                  <c:v>532.721</c:v>
                </c:pt>
                <c:pt idx="551">
                  <c:v>532.99099999999999</c:v>
                </c:pt>
                <c:pt idx="552">
                  <c:v>533.26</c:v>
                </c:pt>
                <c:pt idx="553">
                  <c:v>533.529</c:v>
                </c:pt>
                <c:pt idx="554">
                  <c:v>533.79899999999998</c:v>
                </c:pt>
                <c:pt idx="555">
                  <c:v>534.06799999999998</c:v>
                </c:pt>
                <c:pt idx="556">
                  <c:v>534.33699999999999</c:v>
                </c:pt>
                <c:pt idx="557">
                  <c:v>534.60699999999997</c:v>
                </c:pt>
                <c:pt idx="558">
                  <c:v>534.87699999999995</c:v>
                </c:pt>
                <c:pt idx="559">
                  <c:v>535.14599999999996</c:v>
                </c:pt>
                <c:pt idx="560">
                  <c:v>535.41600000000005</c:v>
                </c:pt>
                <c:pt idx="561">
                  <c:v>535.68499999999995</c:v>
                </c:pt>
                <c:pt idx="562">
                  <c:v>535.95500000000004</c:v>
                </c:pt>
                <c:pt idx="563">
                  <c:v>536.22500000000002</c:v>
                </c:pt>
                <c:pt idx="564">
                  <c:v>536.495</c:v>
                </c:pt>
                <c:pt idx="565">
                  <c:v>536.76499999999999</c:v>
                </c:pt>
                <c:pt idx="566">
                  <c:v>537.03499999999997</c:v>
                </c:pt>
                <c:pt idx="567">
                  <c:v>537.30499999999995</c:v>
                </c:pt>
                <c:pt idx="568">
                  <c:v>537.57500000000005</c:v>
                </c:pt>
                <c:pt idx="569">
                  <c:v>537.84500000000003</c:v>
                </c:pt>
                <c:pt idx="570">
                  <c:v>538.11500000000001</c:v>
                </c:pt>
                <c:pt idx="571">
                  <c:v>538.38499999999999</c:v>
                </c:pt>
                <c:pt idx="572">
                  <c:v>538.65499999999997</c:v>
                </c:pt>
                <c:pt idx="573">
                  <c:v>538.92600000000004</c:v>
                </c:pt>
                <c:pt idx="574">
                  <c:v>539.19600000000003</c:v>
                </c:pt>
                <c:pt idx="575">
                  <c:v>539.46600000000001</c:v>
                </c:pt>
                <c:pt idx="576">
                  <c:v>539.73699999999997</c:v>
                </c:pt>
                <c:pt idx="577">
                  <c:v>540.00699999999995</c:v>
                </c:pt>
                <c:pt idx="578">
                  <c:v>540.27800000000002</c:v>
                </c:pt>
                <c:pt idx="579">
                  <c:v>540.548</c:v>
                </c:pt>
                <c:pt idx="580">
                  <c:v>540.81899999999996</c:v>
                </c:pt>
                <c:pt idx="581">
                  <c:v>541.08900000000006</c:v>
                </c:pt>
                <c:pt idx="582">
                  <c:v>541.36</c:v>
                </c:pt>
                <c:pt idx="583">
                  <c:v>541.63099999999997</c:v>
                </c:pt>
                <c:pt idx="584">
                  <c:v>541.90200000000004</c:v>
                </c:pt>
                <c:pt idx="585">
                  <c:v>542.17200000000003</c:v>
                </c:pt>
                <c:pt idx="586">
                  <c:v>542.44299999999998</c:v>
                </c:pt>
                <c:pt idx="587">
                  <c:v>542.71400000000006</c:v>
                </c:pt>
                <c:pt idx="588">
                  <c:v>542.98500000000001</c:v>
                </c:pt>
                <c:pt idx="589">
                  <c:v>543.25599999999997</c:v>
                </c:pt>
                <c:pt idx="590">
                  <c:v>543.52700000000004</c:v>
                </c:pt>
                <c:pt idx="591">
                  <c:v>543.798</c:v>
                </c:pt>
                <c:pt idx="592">
                  <c:v>544.06899999999996</c:v>
                </c:pt>
                <c:pt idx="593">
                  <c:v>544.34100000000001</c:v>
                </c:pt>
                <c:pt idx="594">
                  <c:v>544.61199999999997</c:v>
                </c:pt>
                <c:pt idx="595">
                  <c:v>544.88300000000004</c:v>
                </c:pt>
                <c:pt idx="596">
                  <c:v>545.15499999999997</c:v>
                </c:pt>
                <c:pt idx="597">
                  <c:v>545.42600000000004</c:v>
                </c:pt>
                <c:pt idx="598">
                  <c:v>545.697</c:v>
                </c:pt>
                <c:pt idx="599">
                  <c:v>545.96900000000005</c:v>
                </c:pt>
                <c:pt idx="600">
                  <c:v>546.24</c:v>
                </c:pt>
                <c:pt idx="601">
                  <c:v>546.51199999999994</c:v>
                </c:pt>
                <c:pt idx="602">
                  <c:v>546.78399999999999</c:v>
                </c:pt>
                <c:pt idx="603">
                  <c:v>547.05499999999995</c:v>
                </c:pt>
                <c:pt idx="604">
                  <c:v>547.327</c:v>
                </c:pt>
                <c:pt idx="605">
                  <c:v>547.59900000000005</c:v>
                </c:pt>
                <c:pt idx="606">
                  <c:v>547.87099999999998</c:v>
                </c:pt>
                <c:pt idx="607">
                  <c:v>548.14200000000005</c:v>
                </c:pt>
                <c:pt idx="608">
                  <c:v>548.41399999999999</c:v>
                </c:pt>
                <c:pt idx="609">
                  <c:v>548.68600000000004</c:v>
                </c:pt>
                <c:pt idx="610">
                  <c:v>548.95799999999997</c:v>
                </c:pt>
                <c:pt idx="611">
                  <c:v>549.23</c:v>
                </c:pt>
                <c:pt idx="612">
                  <c:v>549.50199999999995</c:v>
                </c:pt>
                <c:pt idx="613">
                  <c:v>549.77499999999998</c:v>
                </c:pt>
                <c:pt idx="614">
                  <c:v>550.04700000000003</c:v>
                </c:pt>
                <c:pt idx="615">
                  <c:v>550.31899999999996</c:v>
                </c:pt>
                <c:pt idx="616">
                  <c:v>550.59100000000001</c:v>
                </c:pt>
                <c:pt idx="617">
                  <c:v>550.86400000000003</c:v>
                </c:pt>
                <c:pt idx="618">
                  <c:v>551.13599999999997</c:v>
                </c:pt>
                <c:pt idx="619">
                  <c:v>551.40800000000002</c:v>
                </c:pt>
                <c:pt idx="620">
                  <c:v>551.68100000000004</c:v>
                </c:pt>
                <c:pt idx="621">
                  <c:v>551.95299999999997</c:v>
                </c:pt>
                <c:pt idx="622">
                  <c:v>552.226</c:v>
                </c:pt>
                <c:pt idx="623">
                  <c:v>552.49800000000005</c:v>
                </c:pt>
                <c:pt idx="624">
                  <c:v>552.77099999999996</c:v>
                </c:pt>
                <c:pt idx="625">
                  <c:v>553.04399999999998</c:v>
                </c:pt>
                <c:pt idx="626">
                  <c:v>553.31600000000003</c:v>
                </c:pt>
                <c:pt idx="627">
                  <c:v>553.58900000000006</c:v>
                </c:pt>
                <c:pt idx="628">
                  <c:v>553.86199999999997</c:v>
                </c:pt>
                <c:pt idx="629">
                  <c:v>554.13499999999999</c:v>
                </c:pt>
                <c:pt idx="630">
                  <c:v>554.40800000000002</c:v>
                </c:pt>
                <c:pt idx="631">
                  <c:v>554.68100000000004</c:v>
                </c:pt>
                <c:pt idx="632">
                  <c:v>554.95399999999995</c:v>
                </c:pt>
                <c:pt idx="633">
                  <c:v>555.22699999999998</c:v>
                </c:pt>
                <c:pt idx="634">
                  <c:v>555.5</c:v>
                </c:pt>
                <c:pt idx="635">
                  <c:v>555.77300000000002</c:v>
                </c:pt>
                <c:pt idx="636">
                  <c:v>556.04600000000005</c:v>
                </c:pt>
                <c:pt idx="637">
                  <c:v>556.31899999999996</c:v>
                </c:pt>
                <c:pt idx="638">
                  <c:v>556.59199999999998</c:v>
                </c:pt>
                <c:pt idx="639">
                  <c:v>556.86599999999999</c:v>
                </c:pt>
                <c:pt idx="640">
                  <c:v>557.13900000000001</c:v>
                </c:pt>
                <c:pt idx="641">
                  <c:v>557.41200000000003</c:v>
                </c:pt>
                <c:pt idx="642">
                  <c:v>557.68600000000004</c:v>
                </c:pt>
                <c:pt idx="643">
                  <c:v>557.95899999999995</c:v>
                </c:pt>
                <c:pt idx="644">
                  <c:v>558.23299999999995</c:v>
                </c:pt>
                <c:pt idx="645">
                  <c:v>558.50599999999997</c:v>
                </c:pt>
                <c:pt idx="646">
                  <c:v>558.78</c:v>
                </c:pt>
                <c:pt idx="647">
                  <c:v>559.053</c:v>
                </c:pt>
                <c:pt idx="648">
                  <c:v>559.327</c:v>
                </c:pt>
                <c:pt idx="649">
                  <c:v>559.601</c:v>
                </c:pt>
                <c:pt idx="650">
                  <c:v>559.875</c:v>
                </c:pt>
                <c:pt idx="651">
                  <c:v>560.14800000000002</c:v>
                </c:pt>
                <c:pt idx="652">
                  <c:v>560.42200000000003</c:v>
                </c:pt>
                <c:pt idx="653">
                  <c:v>560.69600000000003</c:v>
                </c:pt>
                <c:pt idx="654">
                  <c:v>560.97</c:v>
                </c:pt>
                <c:pt idx="655">
                  <c:v>561.24400000000003</c:v>
                </c:pt>
                <c:pt idx="656">
                  <c:v>561.51800000000003</c:v>
                </c:pt>
                <c:pt idx="657">
                  <c:v>561.79200000000003</c:v>
                </c:pt>
                <c:pt idx="658">
                  <c:v>562.06600000000003</c:v>
                </c:pt>
                <c:pt idx="659">
                  <c:v>562.34</c:v>
                </c:pt>
                <c:pt idx="660">
                  <c:v>562.61400000000003</c:v>
                </c:pt>
                <c:pt idx="661">
                  <c:v>562.88800000000003</c:v>
                </c:pt>
                <c:pt idx="662">
                  <c:v>563.16200000000003</c:v>
                </c:pt>
                <c:pt idx="663">
                  <c:v>563.43700000000001</c:v>
                </c:pt>
                <c:pt idx="664">
                  <c:v>563.71100000000001</c:v>
                </c:pt>
                <c:pt idx="665">
                  <c:v>563.98500000000001</c:v>
                </c:pt>
                <c:pt idx="666">
                  <c:v>564.26</c:v>
                </c:pt>
                <c:pt idx="667">
                  <c:v>564.53399999999999</c:v>
                </c:pt>
                <c:pt idx="668">
                  <c:v>564.80799999999999</c:v>
                </c:pt>
                <c:pt idx="669">
                  <c:v>565.08299999999997</c:v>
                </c:pt>
                <c:pt idx="670">
                  <c:v>565.35699999999997</c:v>
                </c:pt>
                <c:pt idx="671">
                  <c:v>565.63199999999995</c:v>
                </c:pt>
                <c:pt idx="672">
                  <c:v>565.90599999999995</c:v>
                </c:pt>
                <c:pt idx="673">
                  <c:v>566.18100000000004</c:v>
                </c:pt>
                <c:pt idx="674">
                  <c:v>566.45600000000002</c:v>
                </c:pt>
                <c:pt idx="675">
                  <c:v>566.73</c:v>
                </c:pt>
                <c:pt idx="676">
                  <c:v>567.005</c:v>
                </c:pt>
                <c:pt idx="677">
                  <c:v>567.28</c:v>
                </c:pt>
                <c:pt idx="678">
                  <c:v>567.55399999999997</c:v>
                </c:pt>
                <c:pt idx="679">
                  <c:v>567.82899999999995</c:v>
                </c:pt>
                <c:pt idx="680">
                  <c:v>568.10400000000004</c:v>
                </c:pt>
                <c:pt idx="681">
                  <c:v>568.37900000000002</c:v>
                </c:pt>
                <c:pt idx="682">
                  <c:v>568.654</c:v>
                </c:pt>
                <c:pt idx="683">
                  <c:v>568.92899999999997</c:v>
                </c:pt>
                <c:pt idx="684">
                  <c:v>569.20399999999995</c:v>
                </c:pt>
                <c:pt idx="685">
                  <c:v>569.47900000000004</c:v>
                </c:pt>
                <c:pt idx="686">
                  <c:v>569.75400000000002</c:v>
                </c:pt>
                <c:pt idx="687">
                  <c:v>570.029</c:v>
                </c:pt>
                <c:pt idx="688">
                  <c:v>570.30399999999997</c:v>
                </c:pt>
                <c:pt idx="689">
                  <c:v>570.57899999999995</c:v>
                </c:pt>
                <c:pt idx="690">
                  <c:v>570.85400000000004</c:v>
                </c:pt>
                <c:pt idx="691">
                  <c:v>571.12900000000002</c:v>
                </c:pt>
                <c:pt idx="692">
                  <c:v>571.404</c:v>
                </c:pt>
                <c:pt idx="693">
                  <c:v>571.67999999999995</c:v>
                </c:pt>
                <c:pt idx="694">
                  <c:v>571.95500000000004</c:v>
                </c:pt>
                <c:pt idx="695">
                  <c:v>572.23</c:v>
                </c:pt>
                <c:pt idx="696">
                  <c:v>572.505</c:v>
                </c:pt>
                <c:pt idx="697">
                  <c:v>572.78099999999995</c:v>
                </c:pt>
                <c:pt idx="698">
                  <c:v>573.05600000000004</c:v>
                </c:pt>
                <c:pt idx="699">
                  <c:v>573.33199999999999</c:v>
                </c:pt>
                <c:pt idx="700">
                  <c:v>573.60699999999997</c:v>
                </c:pt>
                <c:pt idx="701">
                  <c:v>573.88199999999995</c:v>
                </c:pt>
                <c:pt idx="702">
                  <c:v>574.15800000000002</c:v>
                </c:pt>
                <c:pt idx="703">
                  <c:v>574.43299999999999</c:v>
                </c:pt>
                <c:pt idx="704">
                  <c:v>574.70899999999995</c:v>
                </c:pt>
                <c:pt idx="705">
                  <c:v>574.98500000000001</c:v>
                </c:pt>
                <c:pt idx="706">
                  <c:v>575.26</c:v>
                </c:pt>
                <c:pt idx="707">
                  <c:v>575.53599999999994</c:v>
                </c:pt>
                <c:pt idx="708">
                  <c:v>575.81100000000004</c:v>
                </c:pt>
                <c:pt idx="709">
                  <c:v>576.08699999999999</c:v>
                </c:pt>
                <c:pt idx="710">
                  <c:v>576.36300000000006</c:v>
                </c:pt>
                <c:pt idx="711">
                  <c:v>576.63800000000003</c:v>
                </c:pt>
                <c:pt idx="712">
                  <c:v>576.91399999999999</c:v>
                </c:pt>
                <c:pt idx="713">
                  <c:v>577.19000000000005</c:v>
                </c:pt>
                <c:pt idx="714">
                  <c:v>577.46600000000001</c:v>
                </c:pt>
                <c:pt idx="715">
                  <c:v>577.74099999999999</c:v>
                </c:pt>
                <c:pt idx="716">
                  <c:v>578.01700000000005</c:v>
                </c:pt>
                <c:pt idx="717">
                  <c:v>578.29300000000001</c:v>
                </c:pt>
                <c:pt idx="718">
                  <c:v>578.56899999999996</c:v>
                </c:pt>
                <c:pt idx="719">
                  <c:v>578.84500000000003</c:v>
                </c:pt>
                <c:pt idx="720">
                  <c:v>579.12099999999998</c:v>
                </c:pt>
                <c:pt idx="721">
                  <c:v>579.39700000000005</c:v>
                </c:pt>
                <c:pt idx="722">
                  <c:v>579.673</c:v>
                </c:pt>
                <c:pt idx="723">
                  <c:v>579.94799999999998</c:v>
                </c:pt>
                <c:pt idx="724">
                  <c:v>580.22400000000005</c:v>
                </c:pt>
                <c:pt idx="725">
                  <c:v>580.5</c:v>
                </c:pt>
                <c:pt idx="726">
                  <c:v>580.77599999999995</c:v>
                </c:pt>
                <c:pt idx="727">
                  <c:v>581.05200000000002</c:v>
                </c:pt>
                <c:pt idx="728">
                  <c:v>581.32899999999995</c:v>
                </c:pt>
                <c:pt idx="729">
                  <c:v>581.60500000000002</c:v>
                </c:pt>
                <c:pt idx="730">
                  <c:v>581.88099999999997</c:v>
                </c:pt>
                <c:pt idx="731">
                  <c:v>582.15700000000004</c:v>
                </c:pt>
                <c:pt idx="732">
                  <c:v>582.43299999999999</c:v>
                </c:pt>
                <c:pt idx="733">
                  <c:v>582.70899999999995</c:v>
                </c:pt>
                <c:pt idx="734">
                  <c:v>582.98500000000001</c:v>
                </c:pt>
                <c:pt idx="735">
                  <c:v>583.26099999999997</c:v>
                </c:pt>
                <c:pt idx="736">
                  <c:v>583.53800000000001</c:v>
                </c:pt>
                <c:pt idx="737">
                  <c:v>583.81399999999996</c:v>
                </c:pt>
                <c:pt idx="738">
                  <c:v>584.09</c:v>
                </c:pt>
                <c:pt idx="739">
                  <c:v>584.36599999999999</c:v>
                </c:pt>
                <c:pt idx="740">
                  <c:v>584.64200000000005</c:v>
                </c:pt>
                <c:pt idx="741">
                  <c:v>584.91899999999998</c:v>
                </c:pt>
                <c:pt idx="742">
                  <c:v>585.19500000000005</c:v>
                </c:pt>
                <c:pt idx="743">
                  <c:v>585.471</c:v>
                </c:pt>
                <c:pt idx="744">
                  <c:v>585.74699999999996</c:v>
                </c:pt>
                <c:pt idx="745">
                  <c:v>586.024</c:v>
                </c:pt>
                <c:pt idx="746">
                  <c:v>586.29999999999995</c:v>
                </c:pt>
                <c:pt idx="747">
                  <c:v>586.57600000000002</c:v>
                </c:pt>
                <c:pt idx="748">
                  <c:v>586.85299999999995</c:v>
                </c:pt>
                <c:pt idx="749">
                  <c:v>587.12900000000002</c:v>
                </c:pt>
                <c:pt idx="750">
                  <c:v>587.40499999999997</c:v>
                </c:pt>
                <c:pt idx="751">
                  <c:v>587.68200000000002</c:v>
                </c:pt>
                <c:pt idx="752">
                  <c:v>587.95799999999997</c:v>
                </c:pt>
                <c:pt idx="753">
                  <c:v>588.23400000000004</c:v>
                </c:pt>
                <c:pt idx="754">
                  <c:v>588.51099999999997</c:v>
                </c:pt>
                <c:pt idx="755">
                  <c:v>588.78700000000003</c:v>
                </c:pt>
                <c:pt idx="756">
                  <c:v>589.06399999999996</c:v>
                </c:pt>
                <c:pt idx="757">
                  <c:v>589.34</c:v>
                </c:pt>
                <c:pt idx="758">
                  <c:v>589.61599999999999</c:v>
                </c:pt>
                <c:pt idx="759">
                  <c:v>589.89300000000003</c:v>
                </c:pt>
                <c:pt idx="760">
                  <c:v>590.16899999999998</c:v>
                </c:pt>
                <c:pt idx="761">
                  <c:v>590.44600000000003</c:v>
                </c:pt>
                <c:pt idx="762">
                  <c:v>590.72199999999998</c:v>
                </c:pt>
                <c:pt idx="763">
                  <c:v>590.99900000000002</c:v>
                </c:pt>
                <c:pt idx="764">
                  <c:v>591.27499999999998</c:v>
                </c:pt>
                <c:pt idx="765">
                  <c:v>591.55200000000002</c:v>
                </c:pt>
                <c:pt idx="766">
                  <c:v>591.82799999999997</c:v>
                </c:pt>
                <c:pt idx="767">
                  <c:v>592.10400000000004</c:v>
                </c:pt>
                <c:pt idx="768">
                  <c:v>592.38099999999997</c:v>
                </c:pt>
                <c:pt idx="769">
                  <c:v>592.65700000000004</c:v>
                </c:pt>
                <c:pt idx="770">
                  <c:v>592.93399999999997</c:v>
                </c:pt>
                <c:pt idx="771">
                  <c:v>593.21</c:v>
                </c:pt>
                <c:pt idx="772">
                  <c:v>593.48699999999997</c:v>
                </c:pt>
                <c:pt idx="773">
                  <c:v>593.76300000000003</c:v>
                </c:pt>
                <c:pt idx="774">
                  <c:v>594.04</c:v>
                </c:pt>
                <c:pt idx="775">
                  <c:v>594.31600000000003</c:v>
                </c:pt>
                <c:pt idx="776">
                  <c:v>594.59299999999996</c:v>
                </c:pt>
                <c:pt idx="777">
                  <c:v>594.86900000000003</c:v>
                </c:pt>
                <c:pt idx="778">
                  <c:v>595.14599999999996</c:v>
                </c:pt>
                <c:pt idx="779">
                  <c:v>595.42200000000003</c:v>
                </c:pt>
                <c:pt idx="780">
                  <c:v>595.69899999999996</c:v>
                </c:pt>
                <c:pt idx="781">
                  <c:v>595.97500000000002</c:v>
                </c:pt>
                <c:pt idx="782">
                  <c:v>596.25199999999995</c:v>
                </c:pt>
                <c:pt idx="783">
                  <c:v>596.52800000000002</c:v>
                </c:pt>
                <c:pt idx="784">
                  <c:v>596.80499999999995</c:v>
                </c:pt>
                <c:pt idx="785">
                  <c:v>597.08100000000002</c:v>
                </c:pt>
                <c:pt idx="786">
                  <c:v>597.35799999999995</c:v>
                </c:pt>
                <c:pt idx="787">
                  <c:v>597.63400000000001</c:v>
                </c:pt>
                <c:pt idx="788">
                  <c:v>597.91</c:v>
                </c:pt>
                <c:pt idx="789">
                  <c:v>598.18700000000001</c:v>
                </c:pt>
                <c:pt idx="790">
                  <c:v>598.46299999999997</c:v>
                </c:pt>
                <c:pt idx="791">
                  <c:v>598.74</c:v>
                </c:pt>
                <c:pt idx="792">
                  <c:v>599.01599999999996</c:v>
                </c:pt>
                <c:pt idx="793">
                  <c:v>599.29300000000001</c:v>
                </c:pt>
                <c:pt idx="794">
                  <c:v>599.56899999999996</c:v>
                </c:pt>
                <c:pt idx="795">
                  <c:v>599.846</c:v>
                </c:pt>
                <c:pt idx="796">
                  <c:v>600.12199999999996</c:v>
                </c:pt>
                <c:pt idx="797">
                  <c:v>600.39800000000002</c:v>
                </c:pt>
                <c:pt idx="798">
                  <c:v>600.67499999999995</c:v>
                </c:pt>
                <c:pt idx="799">
                  <c:v>600.95100000000002</c:v>
                </c:pt>
                <c:pt idx="800">
                  <c:v>601.22799999999995</c:v>
                </c:pt>
                <c:pt idx="801">
                  <c:v>601.50400000000002</c:v>
                </c:pt>
                <c:pt idx="802">
                  <c:v>601.78</c:v>
                </c:pt>
                <c:pt idx="803">
                  <c:v>602.05700000000002</c:v>
                </c:pt>
                <c:pt idx="804">
                  <c:v>602.33299999999997</c:v>
                </c:pt>
                <c:pt idx="805">
                  <c:v>602.60900000000004</c:v>
                </c:pt>
                <c:pt idx="806">
                  <c:v>602.88599999999997</c:v>
                </c:pt>
                <c:pt idx="807">
                  <c:v>603.16200000000003</c:v>
                </c:pt>
                <c:pt idx="808">
                  <c:v>603.43799999999999</c:v>
                </c:pt>
                <c:pt idx="809">
                  <c:v>603.71500000000003</c:v>
                </c:pt>
                <c:pt idx="810">
                  <c:v>603.99099999999999</c:v>
                </c:pt>
                <c:pt idx="811">
                  <c:v>604.26700000000005</c:v>
                </c:pt>
                <c:pt idx="812">
                  <c:v>604.54300000000001</c:v>
                </c:pt>
                <c:pt idx="813">
                  <c:v>604.82000000000005</c:v>
                </c:pt>
                <c:pt idx="814">
                  <c:v>605.096</c:v>
                </c:pt>
                <c:pt idx="815">
                  <c:v>605.37199999999996</c:v>
                </c:pt>
                <c:pt idx="816">
                  <c:v>605.64800000000002</c:v>
                </c:pt>
                <c:pt idx="817">
                  <c:v>605.92399999999998</c:v>
                </c:pt>
                <c:pt idx="818">
                  <c:v>606.20100000000002</c:v>
                </c:pt>
                <c:pt idx="819">
                  <c:v>606.47699999999998</c:v>
                </c:pt>
                <c:pt idx="820">
                  <c:v>606.75300000000004</c:v>
                </c:pt>
                <c:pt idx="821">
                  <c:v>607.029</c:v>
                </c:pt>
                <c:pt idx="822">
                  <c:v>607.30499999999995</c:v>
                </c:pt>
                <c:pt idx="823">
                  <c:v>607.58100000000002</c:v>
                </c:pt>
                <c:pt idx="824">
                  <c:v>607.85699999999997</c:v>
                </c:pt>
                <c:pt idx="825">
                  <c:v>608.13300000000004</c:v>
                </c:pt>
                <c:pt idx="826">
                  <c:v>608.41</c:v>
                </c:pt>
                <c:pt idx="827">
                  <c:v>608.68600000000004</c:v>
                </c:pt>
                <c:pt idx="828">
                  <c:v>608.96199999999999</c:v>
                </c:pt>
                <c:pt idx="829">
                  <c:v>609.23800000000006</c:v>
                </c:pt>
                <c:pt idx="830">
                  <c:v>609.51400000000001</c:v>
                </c:pt>
                <c:pt idx="831">
                  <c:v>609.78899999999999</c:v>
                </c:pt>
                <c:pt idx="832">
                  <c:v>610.06500000000005</c:v>
                </c:pt>
                <c:pt idx="833">
                  <c:v>610.34100000000001</c:v>
                </c:pt>
                <c:pt idx="834">
                  <c:v>610.61699999999996</c:v>
                </c:pt>
                <c:pt idx="835">
                  <c:v>610.89300000000003</c:v>
                </c:pt>
                <c:pt idx="836">
                  <c:v>611.16899999999998</c:v>
                </c:pt>
                <c:pt idx="837">
                  <c:v>611.44500000000005</c:v>
                </c:pt>
                <c:pt idx="838">
                  <c:v>611.721</c:v>
                </c:pt>
                <c:pt idx="839">
                  <c:v>611.99599999999998</c:v>
                </c:pt>
                <c:pt idx="840">
                  <c:v>612.27200000000005</c:v>
                </c:pt>
                <c:pt idx="841">
                  <c:v>612.548</c:v>
                </c:pt>
                <c:pt idx="842">
                  <c:v>612.82399999999996</c:v>
                </c:pt>
                <c:pt idx="843">
                  <c:v>613.09900000000005</c:v>
                </c:pt>
                <c:pt idx="844">
                  <c:v>613.375</c:v>
                </c:pt>
                <c:pt idx="845">
                  <c:v>613.65099999999995</c:v>
                </c:pt>
                <c:pt idx="846">
                  <c:v>613.92600000000004</c:v>
                </c:pt>
                <c:pt idx="847">
                  <c:v>614.202</c:v>
                </c:pt>
                <c:pt idx="848">
                  <c:v>614.47699999999998</c:v>
                </c:pt>
                <c:pt idx="849">
                  <c:v>614.75300000000004</c:v>
                </c:pt>
                <c:pt idx="850">
                  <c:v>615.029</c:v>
                </c:pt>
                <c:pt idx="851">
                  <c:v>615.30399999999997</c:v>
                </c:pt>
                <c:pt idx="852">
                  <c:v>615.58000000000004</c:v>
                </c:pt>
                <c:pt idx="853">
                  <c:v>615.85500000000002</c:v>
                </c:pt>
                <c:pt idx="854">
                  <c:v>616.13</c:v>
                </c:pt>
                <c:pt idx="855">
                  <c:v>616.40599999999995</c:v>
                </c:pt>
                <c:pt idx="856">
                  <c:v>616.68100000000004</c:v>
                </c:pt>
                <c:pt idx="857">
                  <c:v>616.95699999999999</c:v>
                </c:pt>
                <c:pt idx="858">
                  <c:v>617.23199999999997</c:v>
                </c:pt>
                <c:pt idx="859">
                  <c:v>617.50699999999995</c:v>
                </c:pt>
                <c:pt idx="860">
                  <c:v>617.78200000000004</c:v>
                </c:pt>
                <c:pt idx="861">
                  <c:v>618.05799999999999</c:v>
                </c:pt>
                <c:pt idx="862">
                  <c:v>618.33299999999997</c:v>
                </c:pt>
                <c:pt idx="863">
                  <c:v>618.60799999999995</c:v>
                </c:pt>
                <c:pt idx="864">
                  <c:v>618.88300000000004</c:v>
                </c:pt>
                <c:pt idx="865">
                  <c:v>619.15800000000002</c:v>
                </c:pt>
                <c:pt idx="866">
                  <c:v>619.43299999999999</c:v>
                </c:pt>
                <c:pt idx="867">
                  <c:v>619.70799999999997</c:v>
                </c:pt>
                <c:pt idx="868">
                  <c:v>619.98400000000004</c:v>
                </c:pt>
                <c:pt idx="869">
                  <c:v>620.25900000000001</c:v>
                </c:pt>
                <c:pt idx="870">
                  <c:v>620.53300000000002</c:v>
                </c:pt>
                <c:pt idx="871">
                  <c:v>620.80799999999999</c:v>
                </c:pt>
                <c:pt idx="872">
                  <c:v>621.08299999999997</c:v>
                </c:pt>
                <c:pt idx="873">
                  <c:v>621.35799999999995</c:v>
                </c:pt>
                <c:pt idx="874">
                  <c:v>621.63300000000004</c:v>
                </c:pt>
                <c:pt idx="875">
                  <c:v>621.90800000000002</c:v>
                </c:pt>
                <c:pt idx="876">
                  <c:v>622.18299999999999</c:v>
                </c:pt>
                <c:pt idx="877">
                  <c:v>622.45699999999999</c:v>
                </c:pt>
                <c:pt idx="878">
                  <c:v>622.73199999999997</c:v>
                </c:pt>
                <c:pt idx="879">
                  <c:v>623.00699999999995</c:v>
                </c:pt>
                <c:pt idx="880">
                  <c:v>623.28099999999995</c:v>
                </c:pt>
                <c:pt idx="881">
                  <c:v>623.55600000000004</c:v>
                </c:pt>
                <c:pt idx="882">
                  <c:v>623.83100000000002</c:v>
                </c:pt>
                <c:pt idx="883">
                  <c:v>624.10500000000002</c:v>
                </c:pt>
                <c:pt idx="884">
                  <c:v>624.38</c:v>
                </c:pt>
                <c:pt idx="885">
                  <c:v>624.654</c:v>
                </c:pt>
                <c:pt idx="886">
                  <c:v>624.92899999999997</c:v>
                </c:pt>
                <c:pt idx="887">
                  <c:v>625.20299999999997</c:v>
                </c:pt>
                <c:pt idx="888">
                  <c:v>625.47699999999998</c:v>
                </c:pt>
                <c:pt idx="889">
                  <c:v>625.75199999999995</c:v>
                </c:pt>
                <c:pt idx="890">
                  <c:v>626.02599999999995</c:v>
                </c:pt>
                <c:pt idx="891">
                  <c:v>626.29999999999995</c:v>
                </c:pt>
                <c:pt idx="892">
                  <c:v>626.57399999999996</c:v>
                </c:pt>
                <c:pt idx="893">
                  <c:v>626.84900000000005</c:v>
                </c:pt>
                <c:pt idx="894">
                  <c:v>627.12300000000005</c:v>
                </c:pt>
                <c:pt idx="895">
                  <c:v>627.39700000000005</c:v>
                </c:pt>
                <c:pt idx="896">
                  <c:v>627.67100000000005</c:v>
                </c:pt>
                <c:pt idx="897">
                  <c:v>627.94500000000005</c:v>
                </c:pt>
                <c:pt idx="898">
                  <c:v>628.21900000000005</c:v>
                </c:pt>
                <c:pt idx="899">
                  <c:v>628.49300000000005</c:v>
                </c:pt>
                <c:pt idx="900">
                  <c:v>628.76700000000005</c:v>
                </c:pt>
                <c:pt idx="901">
                  <c:v>629.04100000000005</c:v>
                </c:pt>
                <c:pt idx="902">
                  <c:v>629.31500000000005</c:v>
                </c:pt>
                <c:pt idx="903">
                  <c:v>629.58799999999997</c:v>
                </c:pt>
                <c:pt idx="904">
                  <c:v>629.86199999999997</c:v>
                </c:pt>
                <c:pt idx="905">
                  <c:v>630.13599999999997</c:v>
                </c:pt>
                <c:pt idx="906">
                  <c:v>630.41</c:v>
                </c:pt>
                <c:pt idx="907">
                  <c:v>630.68299999999999</c:v>
                </c:pt>
                <c:pt idx="908">
                  <c:v>630.95699999999999</c:v>
                </c:pt>
                <c:pt idx="909">
                  <c:v>631.23</c:v>
                </c:pt>
                <c:pt idx="910">
                  <c:v>631.50400000000002</c:v>
                </c:pt>
                <c:pt idx="911">
                  <c:v>631.77700000000004</c:v>
                </c:pt>
                <c:pt idx="912">
                  <c:v>632.05100000000004</c:v>
                </c:pt>
                <c:pt idx="913">
                  <c:v>632.32399999999996</c:v>
                </c:pt>
                <c:pt idx="914">
                  <c:v>632.59799999999996</c:v>
                </c:pt>
                <c:pt idx="915">
                  <c:v>632.87099999999998</c:v>
                </c:pt>
                <c:pt idx="916">
                  <c:v>633.14400000000001</c:v>
                </c:pt>
                <c:pt idx="917">
                  <c:v>633.41700000000003</c:v>
                </c:pt>
                <c:pt idx="918">
                  <c:v>633.69100000000003</c:v>
                </c:pt>
                <c:pt idx="919">
                  <c:v>633.96400000000006</c:v>
                </c:pt>
                <c:pt idx="920">
                  <c:v>634.23699999999997</c:v>
                </c:pt>
                <c:pt idx="921">
                  <c:v>634.51</c:v>
                </c:pt>
                <c:pt idx="922">
                  <c:v>634.78300000000002</c:v>
                </c:pt>
                <c:pt idx="923">
                  <c:v>635.05600000000004</c:v>
                </c:pt>
                <c:pt idx="924">
                  <c:v>635.32899999999995</c:v>
                </c:pt>
                <c:pt idx="925">
                  <c:v>635.60199999999998</c:v>
                </c:pt>
                <c:pt idx="926">
                  <c:v>635.875</c:v>
                </c:pt>
                <c:pt idx="927">
                  <c:v>636.14700000000005</c:v>
                </c:pt>
                <c:pt idx="928">
                  <c:v>636.41999999999996</c:v>
                </c:pt>
                <c:pt idx="929">
                  <c:v>636.69299999999998</c:v>
                </c:pt>
                <c:pt idx="930">
                  <c:v>636.96600000000001</c:v>
                </c:pt>
                <c:pt idx="931">
                  <c:v>637.23800000000006</c:v>
                </c:pt>
                <c:pt idx="932">
                  <c:v>637.51099999999997</c:v>
                </c:pt>
                <c:pt idx="933">
                  <c:v>637.78300000000002</c:v>
                </c:pt>
                <c:pt idx="934">
                  <c:v>638.05600000000004</c:v>
                </c:pt>
                <c:pt idx="935">
                  <c:v>638.32799999999997</c:v>
                </c:pt>
                <c:pt idx="936">
                  <c:v>638.601</c:v>
                </c:pt>
                <c:pt idx="937">
                  <c:v>638.87300000000005</c:v>
                </c:pt>
                <c:pt idx="938">
                  <c:v>639.14499999999998</c:v>
                </c:pt>
                <c:pt idx="939">
                  <c:v>639.41800000000001</c:v>
                </c:pt>
                <c:pt idx="940">
                  <c:v>639.69000000000005</c:v>
                </c:pt>
                <c:pt idx="941">
                  <c:v>639.96199999999999</c:v>
                </c:pt>
                <c:pt idx="942">
                  <c:v>640.23400000000004</c:v>
                </c:pt>
                <c:pt idx="943">
                  <c:v>640.50599999999997</c:v>
                </c:pt>
                <c:pt idx="944">
                  <c:v>640.77800000000002</c:v>
                </c:pt>
                <c:pt idx="945">
                  <c:v>641.04999999999995</c:v>
                </c:pt>
                <c:pt idx="946">
                  <c:v>641.322</c:v>
                </c:pt>
                <c:pt idx="947">
                  <c:v>641.59400000000005</c:v>
                </c:pt>
                <c:pt idx="948">
                  <c:v>641.86599999999999</c:v>
                </c:pt>
                <c:pt idx="949">
                  <c:v>642.13800000000003</c:v>
                </c:pt>
                <c:pt idx="950">
                  <c:v>642.41</c:v>
                </c:pt>
                <c:pt idx="951">
                  <c:v>642.68100000000004</c:v>
                </c:pt>
                <c:pt idx="952">
                  <c:v>642.95299999999997</c:v>
                </c:pt>
                <c:pt idx="953">
                  <c:v>643.22500000000002</c:v>
                </c:pt>
                <c:pt idx="954">
                  <c:v>643.49599999999998</c:v>
                </c:pt>
                <c:pt idx="955">
                  <c:v>643.76800000000003</c:v>
                </c:pt>
              </c:numCache>
            </c:numRef>
          </c:xVal>
          <c:yVal>
            <c:numRef>
              <c:f>'2 - carbocyanine iodide'!$C$2:$C$957</c:f>
              <c:numCache>
                <c:formatCode>General</c:formatCode>
                <c:ptCount val="956"/>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formatCode="0.00E+00">
                  <c:v>3.4840000000000001E-4</c:v>
                </c:pt>
                <c:pt idx="17">
                  <c:v>0</c:v>
                </c:pt>
                <c:pt idx="18">
                  <c:v>0</c:v>
                </c:pt>
                <c:pt idx="19">
                  <c:v>4.0000000000000001E-3</c:v>
                </c:pt>
                <c:pt idx="20">
                  <c:v>6.0000000000000001E-3</c:v>
                </c:pt>
                <c:pt idx="21">
                  <c:v>8.0000000000000002E-3</c:v>
                </c:pt>
                <c:pt idx="22">
                  <c:v>0.01</c:v>
                </c:pt>
                <c:pt idx="23">
                  <c:v>1.4E-2</c:v>
                </c:pt>
                <c:pt idx="24">
                  <c:v>1.7000000000000001E-2</c:v>
                </c:pt>
                <c:pt idx="25">
                  <c:v>1.6E-2</c:v>
                </c:pt>
                <c:pt idx="26">
                  <c:v>1.7999999999999999E-2</c:v>
                </c:pt>
                <c:pt idx="27">
                  <c:v>2.1999999999999999E-2</c:v>
                </c:pt>
                <c:pt idx="28">
                  <c:v>2.5999999999999999E-2</c:v>
                </c:pt>
                <c:pt idx="29">
                  <c:v>0.03</c:v>
                </c:pt>
                <c:pt idx="30">
                  <c:v>3.5999999999999997E-2</c:v>
                </c:pt>
                <c:pt idx="31">
                  <c:v>3.7999999999999999E-2</c:v>
                </c:pt>
                <c:pt idx="32">
                  <c:v>4.1000000000000002E-2</c:v>
                </c:pt>
                <c:pt idx="33">
                  <c:v>4.2999999999999997E-2</c:v>
                </c:pt>
                <c:pt idx="34">
                  <c:v>4.8000000000000001E-2</c:v>
                </c:pt>
                <c:pt idx="35">
                  <c:v>5.1999999999999998E-2</c:v>
                </c:pt>
                <c:pt idx="36">
                  <c:v>5.7000000000000002E-2</c:v>
                </c:pt>
                <c:pt idx="37">
                  <c:v>5.7000000000000002E-2</c:v>
                </c:pt>
                <c:pt idx="38">
                  <c:v>5.8999999999999997E-2</c:v>
                </c:pt>
                <c:pt idx="39">
                  <c:v>6.0999999999999999E-2</c:v>
                </c:pt>
                <c:pt idx="40">
                  <c:v>6.4000000000000001E-2</c:v>
                </c:pt>
                <c:pt idx="41">
                  <c:v>6.8000000000000005E-2</c:v>
                </c:pt>
                <c:pt idx="42">
                  <c:v>7.0000000000000007E-2</c:v>
                </c:pt>
                <c:pt idx="43">
                  <c:v>7.0999999999999994E-2</c:v>
                </c:pt>
                <c:pt idx="44">
                  <c:v>7.2999999999999995E-2</c:v>
                </c:pt>
                <c:pt idx="45">
                  <c:v>7.2999999999999995E-2</c:v>
                </c:pt>
                <c:pt idx="46">
                  <c:v>7.3999999999999996E-2</c:v>
                </c:pt>
                <c:pt idx="47">
                  <c:v>7.2999999999999995E-2</c:v>
                </c:pt>
                <c:pt idx="48">
                  <c:v>7.2999999999999995E-2</c:v>
                </c:pt>
                <c:pt idx="49">
                  <c:v>7.1999999999999995E-2</c:v>
                </c:pt>
                <c:pt idx="50">
                  <c:v>7.1999999999999995E-2</c:v>
                </c:pt>
                <c:pt idx="51">
                  <c:v>7.0999999999999994E-2</c:v>
                </c:pt>
                <c:pt idx="52">
                  <c:v>6.9000000000000006E-2</c:v>
                </c:pt>
                <c:pt idx="53">
                  <c:v>6.7000000000000004E-2</c:v>
                </c:pt>
                <c:pt idx="54">
                  <c:v>6.6000000000000003E-2</c:v>
                </c:pt>
                <c:pt idx="55">
                  <c:v>6.7000000000000004E-2</c:v>
                </c:pt>
                <c:pt idx="56">
                  <c:v>6.5000000000000002E-2</c:v>
                </c:pt>
                <c:pt idx="57">
                  <c:v>6.2E-2</c:v>
                </c:pt>
                <c:pt idx="58">
                  <c:v>6.2E-2</c:v>
                </c:pt>
                <c:pt idx="59">
                  <c:v>6.4000000000000001E-2</c:v>
                </c:pt>
                <c:pt idx="60">
                  <c:v>6.4000000000000001E-2</c:v>
                </c:pt>
                <c:pt idx="61">
                  <c:v>6.2E-2</c:v>
                </c:pt>
                <c:pt idx="62">
                  <c:v>6.4000000000000001E-2</c:v>
                </c:pt>
                <c:pt idx="63">
                  <c:v>6.6000000000000003E-2</c:v>
                </c:pt>
                <c:pt idx="64">
                  <c:v>6.7000000000000004E-2</c:v>
                </c:pt>
                <c:pt idx="65">
                  <c:v>6.7000000000000004E-2</c:v>
                </c:pt>
                <c:pt idx="66">
                  <c:v>6.7000000000000004E-2</c:v>
                </c:pt>
                <c:pt idx="67">
                  <c:v>6.7000000000000004E-2</c:v>
                </c:pt>
                <c:pt idx="68">
                  <c:v>6.8000000000000005E-2</c:v>
                </c:pt>
                <c:pt idx="69">
                  <c:v>6.8000000000000005E-2</c:v>
                </c:pt>
                <c:pt idx="70">
                  <c:v>6.9000000000000006E-2</c:v>
                </c:pt>
                <c:pt idx="71">
                  <c:v>6.9000000000000006E-2</c:v>
                </c:pt>
                <c:pt idx="72">
                  <c:v>6.8000000000000005E-2</c:v>
                </c:pt>
                <c:pt idx="73">
                  <c:v>7.0000000000000007E-2</c:v>
                </c:pt>
                <c:pt idx="74">
                  <c:v>7.0999999999999994E-2</c:v>
                </c:pt>
                <c:pt idx="75">
                  <c:v>7.0999999999999994E-2</c:v>
                </c:pt>
                <c:pt idx="76">
                  <c:v>7.1999999999999995E-2</c:v>
                </c:pt>
                <c:pt idx="77">
                  <c:v>7.2999999999999995E-2</c:v>
                </c:pt>
                <c:pt idx="78">
                  <c:v>7.2999999999999995E-2</c:v>
                </c:pt>
                <c:pt idx="79">
                  <c:v>7.5999999999999998E-2</c:v>
                </c:pt>
                <c:pt idx="80">
                  <c:v>7.5999999999999998E-2</c:v>
                </c:pt>
                <c:pt idx="81">
                  <c:v>7.5999999999999998E-2</c:v>
                </c:pt>
                <c:pt idx="82">
                  <c:v>7.6999999999999999E-2</c:v>
                </c:pt>
                <c:pt idx="83">
                  <c:v>7.9000000000000001E-2</c:v>
                </c:pt>
                <c:pt idx="84">
                  <c:v>7.9000000000000001E-2</c:v>
                </c:pt>
                <c:pt idx="85">
                  <c:v>7.6999999999999999E-2</c:v>
                </c:pt>
                <c:pt idx="86">
                  <c:v>7.5999999999999998E-2</c:v>
                </c:pt>
                <c:pt idx="87">
                  <c:v>7.6999999999999999E-2</c:v>
                </c:pt>
                <c:pt idx="88">
                  <c:v>7.9000000000000001E-2</c:v>
                </c:pt>
                <c:pt idx="89">
                  <c:v>8.1000000000000003E-2</c:v>
                </c:pt>
                <c:pt idx="90">
                  <c:v>0.08</c:v>
                </c:pt>
                <c:pt idx="91">
                  <c:v>7.9000000000000001E-2</c:v>
                </c:pt>
                <c:pt idx="92">
                  <c:v>8.2000000000000003E-2</c:v>
                </c:pt>
                <c:pt idx="93">
                  <c:v>8.3000000000000004E-2</c:v>
                </c:pt>
                <c:pt idx="94">
                  <c:v>8.3000000000000004E-2</c:v>
                </c:pt>
                <c:pt idx="95">
                  <c:v>8.3000000000000004E-2</c:v>
                </c:pt>
                <c:pt idx="96">
                  <c:v>8.2000000000000003E-2</c:v>
                </c:pt>
                <c:pt idx="97">
                  <c:v>8.1000000000000003E-2</c:v>
                </c:pt>
                <c:pt idx="98">
                  <c:v>8.1000000000000003E-2</c:v>
                </c:pt>
                <c:pt idx="99">
                  <c:v>7.9000000000000001E-2</c:v>
                </c:pt>
                <c:pt idx="100">
                  <c:v>7.9000000000000001E-2</c:v>
                </c:pt>
                <c:pt idx="101">
                  <c:v>7.8E-2</c:v>
                </c:pt>
                <c:pt idx="102">
                  <c:v>7.8E-2</c:v>
                </c:pt>
                <c:pt idx="103">
                  <c:v>7.8E-2</c:v>
                </c:pt>
                <c:pt idx="104">
                  <c:v>7.6999999999999999E-2</c:v>
                </c:pt>
                <c:pt idx="105">
                  <c:v>7.8E-2</c:v>
                </c:pt>
                <c:pt idx="106">
                  <c:v>7.6999999999999999E-2</c:v>
                </c:pt>
                <c:pt idx="107">
                  <c:v>7.5999999999999998E-2</c:v>
                </c:pt>
                <c:pt idx="108">
                  <c:v>7.8E-2</c:v>
                </c:pt>
                <c:pt idx="109">
                  <c:v>7.9000000000000001E-2</c:v>
                </c:pt>
                <c:pt idx="110">
                  <c:v>7.8E-2</c:v>
                </c:pt>
                <c:pt idx="111">
                  <c:v>7.4999999999999997E-2</c:v>
                </c:pt>
                <c:pt idx="112">
                  <c:v>7.3999999999999996E-2</c:v>
                </c:pt>
                <c:pt idx="113">
                  <c:v>7.0999999999999994E-2</c:v>
                </c:pt>
                <c:pt idx="114">
                  <c:v>7.0000000000000007E-2</c:v>
                </c:pt>
                <c:pt idx="115">
                  <c:v>7.0000000000000007E-2</c:v>
                </c:pt>
                <c:pt idx="116">
                  <c:v>7.0000000000000007E-2</c:v>
                </c:pt>
                <c:pt idx="117">
                  <c:v>7.0000000000000007E-2</c:v>
                </c:pt>
                <c:pt idx="118">
                  <c:v>7.0999999999999994E-2</c:v>
                </c:pt>
                <c:pt idx="119">
                  <c:v>6.9000000000000006E-2</c:v>
                </c:pt>
                <c:pt idx="120">
                  <c:v>6.9000000000000006E-2</c:v>
                </c:pt>
                <c:pt idx="121">
                  <c:v>6.7000000000000004E-2</c:v>
                </c:pt>
                <c:pt idx="122">
                  <c:v>6.7000000000000004E-2</c:v>
                </c:pt>
                <c:pt idx="123">
                  <c:v>6.6000000000000003E-2</c:v>
                </c:pt>
                <c:pt idx="124">
                  <c:v>6.5000000000000002E-2</c:v>
                </c:pt>
                <c:pt idx="125">
                  <c:v>6.3E-2</c:v>
                </c:pt>
                <c:pt idx="126">
                  <c:v>6.3E-2</c:v>
                </c:pt>
                <c:pt idx="127">
                  <c:v>6.3E-2</c:v>
                </c:pt>
                <c:pt idx="128">
                  <c:v>6.0999999999999999E-2</c:v>
                </c:pt>
                <c:pt idx="129">
                  <c:v>5.8999999999999997E-2</c:v>
                </c:pt>
                <c:pt idx="130">
                  <c:v>5.5E-2</c:v>
                </c:pt>
                <c:pt idx="131">
                  <c:v>5.3999999999999999E-2</c:v>
                </c:pt>
                <c:pt idx="132">
                  <c:v>5.3999999999999999E-2</c:v>
                </c:pt>
                <c:pt idx="133">
                  <c:v>5.0999999999999997E-2</c:v>
                </c:pt>
                <c:pt idx="134">
                  <c:v>0.05</c:v>
                </c:pt>
                <c:pt idx="135">
                  <c:v>4.9000000000000002E-2</c:v>
                </c:pt>
                <c:pt idx="136">
                  <c:v>4.8000000000000001E-2</c:v>
                </c:pt>
                <c:pt idx="137">
                  <c:v>4.5999999999999999E-2</c:v>
                </c:pt>
                <c:pt idx="138">
                  <c:v>4.4999999999999998E-2</c:v>
                </c:pt>
                <c:pt idx="139">
                  <c:v>4.4999999999999998E-2</c:v>
                </c:pt>
                <c:pt idx="140">
                  <c:v>4.3999999999999997E-2</c:v>
                </c:pt>
                <c:pt idx="141">
                  <c:v>4.1000000000000002E-2</c:v>
                </c:pt>
                <c:pt idx="142">
                  <c:v>3.9E-2</c:v>
                </c:pt>
                <c:pt idx="143">
                  <c:v>3.9E-2</c:v>
                </c:pt>
                <c:pt idx="144">
                  <c:v>3.7999999999999999E-2</c:v>
                </c:pt>
                <c:pt idx="145">
                  <c:v>3.6999999999999998E-2</c:v>
                </c:pt>
                <c:pt idx="146">
                  <c:v>3.5000000000000003E-2</c:v>
                </c:pt>
                <c:pt idx="147">
                  <c:v>3.2000000000000001E-2</c:v>
                </c:pt>
                <c:pt idx="148">
                  <c:v>2.9000000000000001E-2</c:v>
                </c:pt>
                <c:pt idx="149">
                  <c:v>2.7E-2</c:v>
                </c:pt>
                <c:pt idx="150">
                  <c:v>2.5999999999999999E-2</c:v>
                </c:pt>
                <c:pt idx="151">
                  <c:v>2.7E-2</c:v>
                </c:pt>
                <c:pt idx="152">
                  <c:v>2.5000000000000001E-2</c:v>
                </c:pt>
                <c:pt idx="153">
                  <c:v>2.4E-2</c:v>
                </c:pt>
                <c:pt idx="154">
                  <c:v>2.1999999999999999E-2</c:v>
                </c:pt>
                <c:pt idx="155">
                  <c:v>2.1000000000000001E-2</c:v>
                </c:pt>
                <c:pt idx="156">
                  <c:v>1.9E-2</c:v>
                </c:pt>
                <c:pt idx="157">
                  <c:v>1.7999999999999999E-2</c:v>
                </c:pt>
                <c:pt idx="158">
                  <c:v>1.7000000000000001E-2</c:v>
                </c:pt>
                <c:pt idx="159">
                  <c:v>1.6E-2</c:v>
                </c:pt>
                <c:pt idx="160">
                  <c:v>1.4999999999999999E-2</c:v>
                </c:pt>
                <c:pt idx="161">
                  <c:v>1.6E-2</c:v>
                </c:pt>
                <c:pt idx="162">
                  <c:v>1.4999999999999999E-2</c:v>
                </c:pt>
                <c:pt idx="163">
                  <c:v>1.4E-2</c:v>
                </c:pt>
                <c:pt idx="164">
                  <c:v>1.4E-2</c:v>
                </c:pt>
                <c:pt idx="165">
                  <c:v>1.4E-2</c:v>
                </c:pt>
                <c:pt idx="166">
                  <c:v>1.4E-2</c:v>
                </c:pt>
                <c:pt idx="167">
                  <c:v>1.2999999999999999E-2</c:v>
                </c:pt>
                <c:pt idx="168">
                  <c:v>1.2999999999999999E-2</c:v>
                </c:pt>
                <c:pt idx="169">
                  <c:v>1.4E-2</c:v>
                </c:pt>
                <c:pt idx="170">
                  <c:v>1.4E-2</c:v>
                </c:pt>
                <c:pt idx="171">
                  <c:v>1.4E-2</c:v>
                </c:pt>
                <c:pt idx="172">
                  <c:v>1.2999999999999999E-2</c:v>
                </c:pt>
                <c:pt idx="173">
                  <c:v>1.2999999999999999E-2</c:v>
                </c:pt>
                <c:pt idx="174">
                  <c:v>1.2999999999999999E-2</c:v>
                </c:pt>
                <c:pt idx="175">
                  <c:v>1.2999999999999999E-2</c:v>
                </c:pt>
                <c:pt idx="176">
                  <c:v>1.4E-2</c:v>
                </c:pt>
                <c:pt idx="177">
                  <c:v>1.4E-2</c:v>
                </c:pt>
                <c:pt idx="178">
                  <c:v>1.4E-2</c:v>
                </c:pt>
                <c:pt idx="179">
                  <c:v>1.4E-2</c:v>
                </c:pt>
                <c:pt idx="180">
                  <c:v>1.4999999999999999E-2</c:v>
                </c:pt>
                <c:pt idx="181">
                  <c:v>1.4E-2</c:v>
                </c:pt>
                <c:pt idx="182">
                  <c:v>1.4E-2</c:v>
                </c:pt>
                <c:pt idx="183">
                  <c:v>1.4E-2</c:v>
                </c:pt>
                <c:pt idx="184">
                  <c:v>1.4E-2</c:v>
                </c:pt>
                <c:pt idx="185">
                  <c:v>1.4E-2</c:v>
                </c:pt>
                <c:pt idx="186">
                  <c:v>1.2999999999999999E-2</c:v>
                </c:pt>
                <c:pt idx="187">
                  <c:v>1.2999999999999999E-2</c:v>
                </c:pt>
                <c:pt idx="188">
                  <c:v>1.2999999999999999E-2</c:v>
                </c:pt>
                <c:pt idx="189">
                  <c:v>1.2999999999999999E-2</c:v>
                </c:pt>
                <c:pt idx="190">
                  <c:v>1.2999999999999999E-2</c:v>
                </c:pt>
                <c:pt idx="191">
                  <c:v>1.4E-2</c:v>
                </c:pt>
                <c:pt idx="192">
                  <c:v>1.2999999999999999E-2</c:v>
                </c:pt>
                <c:pt idx="193">
                  <c:v>1.2999999999999999E-2</c:v>
                </c:pt>
                <c:pt idx="194">
                  <c:v>1.2999999999999999E-2</c:v>
                </c:pt>
                <c:pt idx="195">
                  <c:v>1.2E-2</c:v>
                </c:pt>
                <c:pt idx="196">
                  <c:v>1.0999999999999999E-2</c:v>
                </c:pt>
                <c:pt idx="197">
                  <c:v>1.0999999999999999E-2</c:v>
                </c:pt>
                <c:pt idx="198">
                  <c:v>1.0999999999999999E-2</c:v>
                </c:pt>
                <c:pt idx="199">
                  <c:v>1.2E-2</c:v>
                </c:pt>
                <c:pt idx="200">
                  <c:v>1.0999999999999999E-2</c:v>
                </c:pt>
                <c:pt idx="201">
                  <c:v>1.2E-2</c:v>
                </c:pt>
                <c:pt idx="202">
                  <c:v>1.2E-2</c:v>
                </c:pt>
                <c:pt idx="203">
                  <c:v>1.2E-2</c:v>
                </c:pt>
                <c:pt idx="204">
                  <c:v>1.2999999999999999E-2</c:v>
                </c:pt>
                <c:pt idx="205">
                  <c:v>1.2999999999999999E-2</c:v>
                </c:pt>
                <c:pt idx="206">
                  <c:v>1.2999999999999999E-2</c:v>
                </c:pt>
                <c:pt idx="207">
                  <c:v>1.2999999999999999E-2</c:v>
                </c:pt>
                <c:pt idx="208">
                  <c:v>1.2999999999999999E-2</c:v>
                </c:pt>
                <c:pt idx="209">
                  <c:v>1.2999999999999999E-2</c:v>
                </c:pt>
                <c:pt idx="210">
                  <c:v>1.2999999999999999E-2</c:v>
                </c:pt>
                <c:pt idx="211">
                  <c:v>1.2999999999999999E-2</c:v>
                </c:pt>
                <c:pt idx="212">
                  <c:v>1.2999999999999999E-2</c:v>
                </c:pt>
                <c:pt idx="213">
                  <c:v>1.2999999999999999E-2</c:v>
                </c:pt>
                <c:pt idx="214">
                  <c:v>1.2999999999999999E-2</c:v>
                </c:pt>
                <c:pt idx="215">
                  <c:v>1.4E-2</c:v>
                </c:pt>
                <c:pt idx="216">
                  <c:v>1.6E-2</c:v>
                </c:pt>
                <c:pt idx="217">
                  <c:v>1.6E-2</c:v>
                </c:pt>
                <c:pt idx="218">
                  <c:v>1.4999999999999999E-2</c:v>
                </c:pt>
                <c:pt idx="219">
                  <c:v>1.4999999999999999E-2</c:v>
                </c:pt>
                <c:pt idx="220">
                  <c:v>1.4999999999999999E-2</c:v>
                </c:pt>
                <c:pt idx="221">
                  <c:v>1.4999999999999999E-2</c:v>
                </c:pt>
                <c:pt idx="222">
                  <c:v>1.6E-2</c:v>
                </c:pt>
                <c:pt idx="223">
                  <c:v>1.4999999999999999E-2</c:v>
                </c:pt>
                <c:pt idx="224">
                  <c:v>1.6E-2</c:v>
                </c:pt>
                <c:pt idx="225">
                  <c:v>1.4999999999999999E-2</c:v>
                </c:pt>
                <c:pt idx="226">
                  <c:v>1.4999999999999999E-2</c:v>
                </c:pt>
                <c:pt idx="227">
                  <c:v>1.7000000000000001E-2</c:v>
                </c:pt>
                <c:pt idx="228">
                  <c:v>1.7000000000000001E-2</c:v>
                </c:pt>
                <c:pt idx="229">
                  <c:v>1.6E-2</c:v>
                </c:pt>
                <c:pt idx="230">
                  <c:v>1.7000000000000001E-2</c:v>
                </c:pt>
                <c:pt idx="231">
                  <c:v>1.9E-2</c:v>
                </c:pt>
                <c:pt idx="232">
                  <c:v>1.9E-2</c:v>
                </c:pt>
                <c:pt idx="233">
                  <c:v>1.9E-2</c:v>
                </c:pt>
                <c:pt idx="234">
                  <c:v>1.9E-2</c:v>
                </c:pt>
                <c:pt idx="235">
                  <c:v>1.7999999999999999E-2</c:v>
                </c:pt>
                <c:pt idx="236">
                  <c:v>1.7999999999999999E-2</c:v>
                </c:pt>
                <c:pt idx="237">
                  <c:v>1.7000000000000001E-2</c:v>
                </c:pt>
                <c:pt idx="238">
                  <c:v>1.7999999999999999E-2</c:v>
                </c:pt>
                <c:pt idx="239">
                  <c:v>1.7999999999999999E-2</c:v>
                </c:pt>
                <c:pt idx="240">
                  <c:v>1.7000000000000001E-2</c:v>
                </c:pt>
                <c:pt idx="241">
                  <c:v>1.7000000000000001E-2</c:v>
                </c:pt>
                <c:pt idx="242">
                  <c:v>1.7999999999999999E-2</c:v>
                </c:pt>
                <c:pt idx="243">
                  <c:v>1.9E-2</c:v>
                </c:pt>
                <c:pt idx="244">
                  <c:v>1.9E-2</c:v>
                </c:pt>
                <c:pt idx="245">
                  <c:v>1.9E-2</c:v>
                </c:pt>
                <c:pt idx="246">
                  <c:v>1.7999999999999999E-2</c:v>
                </c:pt>
                <c:pt idx="247">
                  <c:v>1.7000000000000001E-2</c:v>
                </c:pt>
                <c:pt idx="248">
                  <c:v>1.7999999999999999E-2</c:v>
                </c:pt>
                <c:pt idx="249">
                  <c:v>1.7999999999999999E-2</c:v>
                </c:pt>
                <c:pt idx="250">
                  <c:v>1.7000000000000001E-2</c:v>
                </c:pt>
                <c:pt idx="251">
                  <c:v>1.7000000000000001E-2</c:v>
                </c:pt>
                <c:pt idx="252">
                  <c:v>1.7000000000000001E-2</c:v>
                </c:pt>
                <c:pt idx="253">
                  <c:v>1.7000000000000001E-2</c:v>
                </c:pt>
                <c:pt idx="254">
                  <c:v>1.7999999999999999E-2</c:v>
                </c:pt>
                <c:pt idx="255">
                  <c:v>1.7000000000000001E-2</c:v>
                </c:pt>
                <c:pt idx="256">
                  <c:v>1.9E-2</c:v>
                </c:pt>
                <c:pt idx="257">
                  <c:v>1.7999999999999999E-2</c:v>
                </c:pt>
                <c:pt idx="258">
                  <c:v>1.7999999999999999E-2</c:v>
                </c:pt>
                <c:pt idx="259">
                  <c:v>1.7000000000000001E-2</c:v>
                </c:pt>
                <c:pt idx="260">
                  <c:v>1.9E-2</c:v>
                </c:pt>
                <c:pt idx="261">
                  <c:v>2.1999999999999999E-2</c:v>
                </c:pt>
                <c:pt idx="262">
                  <c:v>2.1000000000000001E-2</c:v>
                </c:pt>
                <c:pt idx="263">
                  <c:v>2.1999999999999999E-2</c:v>
                </c:pt>
                <c:pt idx="264">
                  <c:v>2.3E-2</c:v>
                </c:pt>
                <c:pt idx="265">
                  <c:v>2.1999999999999999E-2</c:v>
                </c:pt>
                <c:pt idx="266">
                  <c:v>2.1999999999999999E-2</c:v>
                </c:pt>
                <c:pt idx="267">
                  <c:v>2.1999999999999999E-2</c:v>
                </c:pt>
                <c:pt idx="268">
                  <c:v>2.3E-2</c:v>
                </c:pt>
                <c:pt idx="269">
                  <c:v>2.4E-2</c:v>
                </c:pt>
                <c:pt idx="270">
                  <c:v>2.4E-2</c:v>
                </c:pt>
                <c:pt idx="271">
                  <c:v>2.3E-2</c:v>
                </c:pt>
                <c:pt idx="272">
                  <c:v>2.3E-2</c:v>
                </c:pt>
                <c:pt idx="273">
                  <c:v>2.1999999999999999E-2</c:v>
                </c:pt>
                <c:pt idx="274">
                  <c:v>2.3E-2</c:v>
                </c:pt>
                <c:pt idx="275">
                  <c:v>2.4E-2</c:v>
                </c:pt>
                <c:pt idx="276">
                  <c:v>2.5999999999999999E-2</c:v>
                </c:pt>
                <c:pt idx="277">
                  <c:v>2.5999999999999999E-2</c:v>
                </c:pt>
                <c:pt idx="278">
                  <c:v>2.7E-2</c:v>
                </c:pt>
                <c:pt idx="279">
                  <c:v>2.5999999999999999E-2</c:v>
                </c:pt>
                <c:pt idx="280">
                  <c:v>2.5000000000000001E-2</c:v>
                </c:pt>
                <c:pt idx="281">
                  <c:v>2.4E-2</c:v>
                </c:pt>
                <c:pt idx="282">
                  <c:v>2.1999999999999999E-2</c:v>
                </c:pt>
                <c:pt idx="283">
                  <c:v>2.3E-2</c:v>
                </c:pt>
                <c:pt idx="284">
                  <c:v>2.3E-2</c:v>
                </c:pt>
                <c:pt idx="285">
                  <c:v>2.3E-2</c:v>
                </c:pt>
                <c:pt idx="286">
                  <c:v>2.3E-2</c:v>
                </c:pt>
                <c:pt idx="287">
                  <c:v>2.5000000000000001E-2</c:v>
                </c:pt>
                <c:pt idx="288">
                  <c:v>2.5999999999999999E-2</c:v>
                </c:pt>
                <c:pt idx="289">
                  <c:v>2.5999999999999999E-2</c:v>
                </c:pt>
                <c:pt idx="290">
                  <c:v>2.4E-2</c:v>
                </c:pt>
                <c:pt idx="291">
                  <c:v>2.1999999999999999E-2</c:v>
                </c:pt>
                <c:pt idx="292">
                  <c:v>2.1999999999999999E-2</c:v>
                </c:pt>
                <c:pt idx="293">
                  <c:v>2.1999999999999999E-2</c:v>
                </c:pt>
                <c:pt idx="294">
                  <c:v>2.3E-2</c:v>
                </c:pt>
                <c:pt idx="295">
                  <c:v>2.5000000000000001E-2</c:v>
                </c:pt>
                <c:pt idx="296">
                  <c:v>2.7E-2</c:v>
                </c:pt>
                <c:pt idx="297">
                  <c:v>2.7E-2</c:v>
                </c:pt>
                <c:pt idx="298">
                  <c:v>2.8000000000000001E-2</c:v>
                </c:pt>
                <c:pt idx="299">
                  <c:v>2.7E-2</c:v>
                </c:pt>
                <c:pt idx="300">
                  <c:v>2.8000000000000001E-2</c:v>
                </c:pt>
                <c:pt idx="301">
                  <c:v>0.03</c:v>
                </c:pt>
                <c:pt idx="302">
                  <c:v>2.9000000000000001E-2</c:v>
                </c:pt>
                <c:pt idx="303">
                  <c:v>0.03</c:v>
                </c:pt>
                <c:pt idx="304">
                  <c:v>0.03</c:v>
                </c:pt>
                <c:pt idx="305">
                  <c:v>0.03</c:v>
                </c:pt>
                <c:pt idx="306">
                  <c:v>2.9000000000000001E-2</c:v>
                </c:pt>
                <c:pt idx="307">
                  <c:v>2.7E-2</c:v>
                </c:pt>
                <c:pt idx="308">
                  <c:v>2.7E-2</c:v>
                </c:pt>
                <c:pt idx="309">
                  <c:v>2.8000000000000001E-2</c:v>
                </c:pt>
                <c:pt idx="310">
                  <c:v>2.7E-2</c:v>
                </c:pt>
                <c:pt idx="311">
                  <c:v>2.8000000000000001E-2</c:v>
                </c:pt>
                <c:pt idx="312">
                  <c:v>3.1E-2</c:v>
                </c:pt>
                <c:pt idx="313">
                  <c:v>3.1E-2</c:v>
                </c:pt>
                <c:pt idx="314">
                  <c:v>0.03</c:v>
                </c:pt>
                <c:pt idx="315">
                  <c:v>3.1E-2</c:v>
                </c:pt>
                <c:pt idx="316">
                  <c:v>3.2000000000000001E-2</c:v>
                </c:pt>
                <c:pt idx="317">
                  <c:v>3.3000000000000002E-2</c:v>
                </c:pt>
                <c:pt idx="318">
                  <c:v>3.2000000000000001E-2</c:v>
                </c:pt>
                <c:pt idx="319">
                  <c:v>3.2000000000000001E-2</c:v>
                </c:pt>
                <c:pt idx="320">
                  <c:v>3.2000000000000001E-2</c:v>
                </c:pt>
                <c:pt idx="321">
                  <c:v>3.2000000000000001E-2</c:v>
                </c:pt>
                <c:pt idx="322">
                  <c:v>3.4000000000000002E-2</c:v>
                </c:pt>
                <c:pt idx="323">
                  <c:v>3.5000000000000003E-2</c:v>
                </c:pt>
                <c:pt idx="324">
                  <c:v>3.5999999999999997E-2</c:v>
                </c:pt>
                <c:pt idx="325">
                  <c:v>3.5999999999999997E-2</c:v>
                </c:pt>
                <c:pt idx="326">
                  <c:v>3.9E-2</c:v>
                </c:pt>
                <c:pt idx="327">
                  <c:v>0.04</c:v>
                </c:pt>
                <c:pt idx="328">
                  <c:v>4.1000000000000002E-2</c:v>
                </c:pt>
                <c:pt idx="329">
                  <c:v>4.2000000000000003E-2</c:v>
                </c:pt>
                <c:pt idx="330">
                  <c:v>4.2999999999999997E-2</c:v>
                </c:pt>
                <c:pt idx="331">
                  <c:v>4.3999999999999997E-2</c:v>
                </c:pt>
                <c:pt idx="332">
                  <c:v>4.3999999999999997E-2</c:v>
                </c:pt>
                <c:pt idx="333">
                  <c:v>4.3999999999999997E-2</c:v>
                </c:pt>
                <c:pt idx="334">
                  <c:v>4.4999999999999998E-2</c:v>
                </c:pt>
                <c:pt idx="335">
                  <c:v>4.5999999999999999E-2</c:v>
                </c:pt>
                <c:pt idx="336">
                  <c:v>4.5999999999999999E-2</c:v>
                </c:pt>
                <c:pt idx="337">
                  <c:v>4.7E-2</c:v>
                </c:pt>
                <c:pt idx="338">
                  <c:v>4.7E-2</c:v>
                </c:pt>
                <c:pt idx="339">
                  <c:v>4.9000000000000002E-2</c:v>
                </c:pt>
                <c:pt idx="340">
                  <c:v>0.05</c:v>
                </c:pt>
                <c:pt idx="341">
                  <c:v>4.9000000000000002E-2</c:v>
                </c:pt>
                <c:pt idx="342">
                  <c:v>4.9000000000000002E-2</c:v>
                </c:pt>
                <c:pt idx="343">
                  <c:v>0.05</c:v>
                </c:pt>
                <c:pt idx="344">
                  <c:v>5.1999999999999998E-2</c:v>
                </c:pt>
                <c:pt idx="345">
                  <c:v>5.2999999999999999E-2</c:v>
                </c:pt>
                <c:pt idx="346">
                  <c:v>5.3999999999999999E-2</c:v>
                </c:pt>
                <c:pt idx="347">
                  <c:v>5.5E-2</c:v>
                </c:pt>
                <c:pt idx="348">
                  <c:v>5.5E-2</c:v>
                </c:pt>
                <c:pt idx="349">
                  <c:v>5.3999999999999999E-2</c:v>
                </c:pt>
                <c:pt idx="350">
                  <c:v>5.5E-2</c:v>
                </c:pt>
                <c:pt idx="351">
                  <c:v>5.5E-2</c:v>
                </c:pt>
                <c:pt idx="352">
                  <c:v>5.7000000000000002E-2</c:v>
                </c:pt>
                <c:pt idx="353">
                  <c:v>5.8000000000000003E-2</c:v>
                </c:pt>
                <c:pt idx="354">
                  <c:v>5.8000000000000003E-2</c:v>
                </c:pt>
                <c:pt idx="355">
                  <c:v>6.0999999999999999E-2</c:v>
                </c:pt>
                <c:pt idx="356">
                  <c:v>6.3E-2</c:v>
                </c:pt>
                <c:pt idx="357">
                  <c:v>6.2E-2</c:v>
                </c:pt>
                <c:pt idx="358">
                  <c:v>6.3E-2</c:v>
                </c:pt>
                <c:pt idx="359">
                  <c:v>6.4000000000000001E-2</c:v>
                </c:pt>
                <c:pt idx="360">
                  <c:v>6.7000000000000004E-2</c:v>
                </c:pt>
                <c:pt idx="361">
                  <c:v>6.7000000000000004E-2</c:v>
                </c:pt>
                <c:pt idx="362">
                  <c:v>6.7000000000000004E-2</c:v>
                </c:pt>
                <c:pt idx="363">
                  <c:v>6.7000000000000004E-2</c:v>
                </c:pt>
                <c:pt idx="364">
                  <c:v>6.9000000000000006E-2</c:v>
                </c:pt>
                <c:pt idx="365">
                  <c:v>7.0999999999999994E-2</c:v>
                </c:pt>
                <c:pt idx="366">
                  <c:v>7.1999999999999995E-2</c:v>
                </c:pt>
                <c:pt idx="367">
                  <c:v>7.2999999999999995E-2</c:v>
                </c:pt>
                <c:pt idx="368">
                  <c:v>7.1999999999999995E-2</c:v>
                </c:pt>
                <c:pt idx="369">
                  <c:v>7.0999999999999994E-2</c:v>
                </c:pt>
                <c:pt idx="370">
                  <c:v>7.0000000000000007E-2</c:v>
                </c:pt>
                <c:pt idx="371">
                  <c:v>7.2999999999999995E-2</c:v>
                </c:pt>
                <c:pt idx="372">
                  <c:v>7.2999999999999995E-2</c:v>
                </c:pt>
                <c:pt idx="373">
                  <c:v>7.4999999999999997E-2</c:v>
                </c:pt>
                <c:pt idx="374">
                  <c:v>7.5999999999999998E-2</c:v>
                </c:pt>
                <c:pt idx="375">
                  <c:v>0.08</c:v>
                </c:pt>
                <c:pt idx="376">
                  <c:v>8.1000000000000003E-2</c:v>
                </c:pt>
                <c:pt idx="377">
                  <c:v>8.1000000000000003E-2</c:v>
                </c:pt>
                <c:pt idx="378">
                  <c:v>8.1000000000000003E-2</c:v>
                </c:pt>
                <c:pt idx="379">
                  <c:v>7.9000000000000001E-2</c:v>
                </c:pt>
                <c:pt idx="380">
                  <c:v>0.08</c:v>
                </c:pt>
                <c:pt idx="381">
                  <c:v>8.1000000000000003E-2</c:v>
                </c:pt>
                <c:pt idx="382">
                  <c:v>0.08</c:v>
                </c:pt>
                <c:pt idx="383">
                  <c:v>8.1000000000000003E-2</c:v>
                </c:pt>
                <c:pt idx="384">
                  <c:v>8.2000000000000003E-2</c:v>
                </c:pt>
                <c:pt idx="385">
                  <c:v>8.4000000000000005E-2</c:v>
                </c:pt>
                <c:pt idx="386">
                  <c:v>8.4000000000000005E-2</c:v>
                </c:pt>
                <c:pt idx="387">
                  <c:v>8.4000000000000005E-2</c:v>
                </c:pt>
                <c:pt idx="388">
                  <c:v>8.5000000000000006E-2</c:v>
                </c:pt>
                <c:pt idx="389">
                  <c:v>8.6999999999999994E-2</c:v>
                </c:pt>
                <c:pt idx="390">
                  <c:v>8.8999999999999996E-2</c:v>
                </c:pt>
                <c:pt idx="391">
                  <c:v>9.1999999999999998E-2</c:v>
                </c:pt>
                <c:pt idx="392">
                  <c:v>0.09</c:v>
                </c:pt>
                <c:pt idx="393">
                  <c:v>8.8999999999999996E-2</c:v>
                </c:pt>
                <c:pt idx="394">
                  <c:v>9.0999999999999998E-2</c:v>
                </c:pt>
                <c:pt idx="395">
                  <c:v>9.1999999999999998E-2</c:v>
                </c:pt>
                <c:pt idx="396">
                  <c:v>9.4E-2</c:v>
                </c:pt>
                <c:pt idx="397">
                  <c:v>9.6000000000000002E-2</c:v>
                </c:pt>
                <c:pt idx="398">
                  <c:v>9.9000000000000005E-2</c:v>
                </c:pt>
                <c:pt idx="399">
                  <c:v>9.9000000000000005E-2</c:v>
                </c:pt>
                <c:pt idx="400">
                  <c:v>0.1</c:v>
                </c:pt>
                <c:pt idx="401">
                  <c:v>0.1</c:v>
                </c:pt>
                <c:pt idx="402">
                  <c:v>0.10299999999999999</c:v>
                </c:pt>
                <c:pt idx="403">
                  <c:v>0.105</c:v>
                </c:pt>
                <c:pt idx="404">
                  <c:v>0.105</c:v>
                </c:pt>
                <c:pt idx="405">
                  <c:v>0.107</c:v>
                </c:pt>
                <c:pt idx="406">
                  <c:v>0.108</c:v>
                </c:pt>
                <c:pt idx="407">
                  <c:v>0.108</c:v>
                </c:pt>
                <c:pt idx="408">
                  <c:v>0.111</c:v>
                </c:pt>
                <c:pt idx="409">
                  <c:v>0.11</c:v>
                </c:pt>
                <c:pt idx="410">
                  <c:v>0.112</c:v>
                </c:pt>
                <c:pt idx="411">
                  <c:v>0.112</c:v>
                </c:pt>
                <c:pt idx="412">
                  <c:v>0.11600000000000001</c:v>
                </c:pt>
                <c:pt idx="413">
                  <c:v>0.11799999999999999</c:v>
                </c:pt>
                <c:pt idx="414">
                  <c:v>0.11899999999999999</c:v>
                </c:pt>
                <c:pt idx="415">
                  <c:v>0.122</c:v>
                </c:pt>
                <c:pt idx="416">
                  <c:v>0.124</c:v>
                </c:pt>
                <c:pt idx="417">
                  <c:v>0.127</c:v>
                </c:pt>
                <c:pt idx="418">
                  <c:v>0.128</c:v>
                </c:pt>
                <c:pt idx="419">
                  <c:v>0.129</c:v>
                </c:pt>
                <c:pt idx="420">
                  <c:v>0.13300000000000001</c:v>
                </c:pt>
                <c:pt idx="421">
                  <c:v>0.13300000000000001</c:v>
                </c:pt>
                <c:pt idx="422">
                  <c:v>0.13400000000000001</c:v>
                </c:pt>
                <c:pt idx="423">
                  <c:v>0.13700000000000001</c:v>
                </c:pt>
                <c:pt idx="424">
                  <c:v>0.13700000000000001</c:v>
                </c:pt>
                <c:pt idx="425">
                  <c:v>0.14199999999999999</c:v>
                </c:pt>
                <c:pt idx="426">
                  <c:v>0.14499999999999999</c:v>
                </c:pt>
                <c:pt idx="427">
                  <c:v>0.14499999999999999</c:v>
                </c:pt>
                <c:pt idx="428">
                  <c:v>0.14699999999999999</c:v>
                </c:pt>
                <c:pt idx="429">
                  <c:v>0.152</c:v>
                </c:pt>
                <c:pt idx="430">
                  <c:v>0.156</c:v>
                </c:pt>
                <c:pt idx="431">
                  <c:v>0.156</c:v>
                </c:pt>
                <c:pt idx="432">
                  <c:v>0.16</c:v>
                </c:pt>
                <c:pt idx="433">
                  <c:v>0.16300000000000001</c:v>
                </c:pt>
                <c:pt idx="434">
                  <c:v>0.16800000000000001</c:v>
                </c:pt>
                <c:pt idx="435">
                  <c:v>0.17</c:v>
                </c:pt>
                <c:pt idx="436">
                  <c:v>0.17100000000000001</c:v>
                </c:pt>
                <c:pt idx="437">
                  <c:v>0.17199999999999999</c:v>
                </c:pt>
                <c:pt idx="438">
                  <c:v>0.17599999999999999</c:v>
                </c:pt>
                <c:pt idx="439">
                  <c:v>0.17799999999999999</c:v>
                </c:pt>
                <c:pt idx="440">
                  <c:v>0.183</c:v>
                </c:pt>
                <c:pt idx="441">
                  <c:v>0.187</c:v>
                </c:pt>
                <c:pt idx="442">
                  <c:v>0.191</c:v>
                </c:pt>
                <c:pt idx="443">
                  <c:v>0.193</c:v>
                </c:pt>
                <c:pt idx="444">
                  <c:v>0.2</c:v>
                </c:pt>
                <c:pt idx="445">
                  <c:v>0.20100000000000001</c:v>
                </c:pt>
                <c:pt idx="446">
                  <c:v>0.20200000000000001</c:v>
                </c:pt>
                <c:pt idx="447">
                  <c:v>0.20499999999999999</c:v>
                </c:pt>
                <c:pt idx="448">
                  <c:v>0.20799999999999999</c:v>
                </c:pt>
                <c:pt idx="449">
                  <c:v>0.21099999999999999</c:v>
                </c:pt>
                <c:pt idx="450">
                  <c:v>0.215</c:v>
                </c:pt>
                <c:pt idx="451">
                  <c:v>0.22</c:v>
                </c:pt>
                <c:pt idx="452">
                  <c:v>0.223</c:v>
                </c:pt>
                <c:pt idx="453">
                  <c:v>0.22500000000000001</c:v>
                </c:pt>
                <c:pt idx="454">
                  <c:v>0.22800000000000001</c:v>
                </c:pt>
                <c:pt idx="455">
                  <c:v>0.23100000000000001</c:v>
                </c:pt>
                <c:pt idx="456">
                  <c:v>0.23599999999999999</c:v>
                </c:pt>
                <c:pt idx="457">
                  <c:v>0.23899999999999999</c:v>
                </c:pt>
                <c:pt idx="458">
                  <c:v>0.24399999999999999</c:v>
                </c:pt>
                <c:pt idx="459">
                  <c:v>0.248</c:v>
                </c:pt>
                <c:pt idx="460">
                  <c:v>0.25</c:v>
                </c:pt>
                <c:pt idx="461">
                  <c:v>0.252</c:v>
                </c:pt>
                <c:pt idx="462">
                  <c:v>0.253</c:v>
                </c:pt>
                <c:pt idx="463">
                  <c:v>0.25600000000000001</c:v>
                </c:pt>
                <c:pt idx="464">
                  <c:v>0.26300000000000001</c:v>
                </c:pt>
                <c:pt idx="465">
                  <c:v>0.26500000000000001</c:v>
                </c:pt>
                <c:pt idx="466">
                  <c:v>0.27100000000000002</c:v>
                </c:pt>
                <c:pt idx="467">
                  <c:v>0.27300000000000002</c:v>
                </c:pt>
                <c:pt idx="468">
                  <c:v>0.28000000000000003</c:v>
                </c:pt>
                <c:pt idx="469">
                  <c:v>0.28499999999999998</c:v>
                </c:pt>
                <c:pt idx="470">
                  <c:v>0.28599999999999998</c:v>
                </c:pt>
                <c:pt idx="471">
                  <c:v>0.29399999999999998</c:v>
                </c:pt>
                <c:pt idx="472">
                  <c:v>0.29399999999999998</c:v>
                </c:pt>
                <c:pt idx="473">
                  <c:v>0.29699999999999999</c:v>
                </c:pt>
                <c:pt idx="474">
                  <c:v>0.30199999999999999</c:v>
                </c:pt>
                <c:pt idx="475">
                  <c:v>0.30499999999999999</c:v>
                </c:pt>
                <c:pt idx="476">
                  <c:v>0.312</c:v>
                </c:pt>
                <c:pt idx="477">
                  <c:v>0.312</c:v>
                </c:pt>
                <c:pt idx="478">
                  <c:v>0.313</c:v>
                </c:pt>
                <c:pt idx="479">
                  <c:v>0.32</c:v>
                </c:pt>
                <c:pt idx="480">
                  <c:v>0.32100000000000001</c:v>
                </c:pt>
                <c:pt idx="481">
                  <c:v>0.32300000000000001</c:v>
                </c:pt>
                <c:pt idx="482">
                  <c:v>0.33</c:v>
                </c:pt>
                <c:pt idx="483">
                  <c:v>0.33300000000000002</c:v>
                </c:pt>
                <c:pt idx="484">
                  <c:v>0.33500000000000002</c:v>
                </c:pt>
                <c:pt idx="485">
                  <c:v>0.33500000000000002</c:v>
                </c:pt>
                <c:pt idx="486">
                  <c:v>0.34</c:v>
                </c:pt>
                <c:pt idx="487">
                  <c:v>0.34300000000000003</c:v>
                </c:pt>
                <c:pt idx="488">
                  <c:v>0.34499999999999997</c:v>
                </c:pt>
                <c:pt idx="489">
                  <c:v>0.34699999999999998</c:v>
                </c:pt>
                <c:pt idx="490">
                  <c:v>0.35599999999999998</c:v>
                </c:pt>
                <c:pt idx="491">
                  <c:v>0.36099999999999999</c:v>
                </c:pt>
                <c:pt idx="492">
                  <c:v>0.36099999999999999</c:v>
                </c:pt>
                <c:pt idx="493">
                  <c:v>0.35799999999999998</c:v>
                </c:pt>
                <c:pt idx="494">
                  <c:v>0.35699999999999998</c:v>
                </c:pt>
                <c:pt idx="495">
                  <c:v>0.35699999999999998</c:v>
                </c:pt>
                <c:pt idx="496">
                  <c:v>0.36299999999999999</c:v>
                </c:pt>
                <c:pt idx="497">
                  <c:v>0.36799999999999999</c:v>
                </c:pt>
                <c:pt idx="498">
                  <c:v>0.36599999999999999</c:v>
                </c:pt>
                <c:pt idx="499">
                  <c:v>0.36399999999999999</c:v>
                </c:pt>
                <c:pt idx="500">
                  <c:v>0.36499999999999999</c:v>
                </c:pt>
                <c:pt idx="501">
                  <c:v>0.371</c:v>
                </c:pt>
                <c:pt idx="502">
                  <c:v>0.373</c:v>
                </c:pt>
                <c:pt idx="503">
                  <c:v>0.375</c:v>
                </c:pt>
                <c:pt idx="504">
                  <c:v>0.373</c:v>
                </c:pt>
                <c:pt idx="505">
                  <c:v>0.375</c:v>
                </c:pt>
                <c:pt idx="506">
                  <c:v>0.379</c:v>
                </c:pt>
                <c:pt idx="507">
                  <c:v>0.377</c:v>
                </c:pt>
                <c:pt idx="508">
                  <c:v>0.376</c:v>
                </c:pt>
                <c:pt idx="509">
                  <c:v>0.38</c:v>
                </c:pt>
                <c:pt idx="510">
                  <c:v>0.379</c:v>
                </c:pt>
                <c:pt idx="511">
                  <c:v>0.378</c:v>
                </c:pt>
                <c:pt idx="512">
                  <c:v>0.377</c:v>
                </c:pt>
                <c:pt idx="513">
                  <c:v>0.379</c:v>
                </c:pt>
                <c:pt idx="514">
                  <c:v>0.38100000000000001</c:v>
                </c:pt>
                <c:pt idx="515">
                  <c:v>0.38800000000000001</c:v>
                </c:pt>
                <c:pt idx="516">
                  <c:v>0.39</c:v>
                </c:pt>
                <c:pt idx="517">
                  <c:v>0.39200000000000002</c:v>
                </c:pt>
                <c:pt idx="518">
                  <c:v>0.39100000000000001</c:v>
                </c:pt>
                <c:pt idx="519">
                  <c:v>0.39300000000000002</c:v>
                </c:pt>
                <c:pt idx="520">
                  <c:v>0.39600000000000002</c:v>
                </c:pt>
                <c:pt idx="521">
                  <c:v>0.39600000000000002</c:v>
                </c:pt>
                <c:pt idx="522">
                  <c:v>0.39300000000000002</c:v>
                </c:pt>
                <c:pt idx="523">
                  <c:v>0.39700000000000002</c:v>
                </c:pt>
                <c:pt idx="524">
                  <c:v>0.39700000000000002</c:v>
                </c:pt>
                <c:pt idx="525">
                  <c:v>0.39800000000000002</c:v>
                </c:pt>
                <c:pt idx="526">
                  <c:v>0.40100000000000002</c:v>
                </c:pt>
                <c:pt idx="527">
                  <c:v>0.40899999999999997</c:v>
                </c:pt>
                <c:pt idx="528">
                  <c:v>0.41199999999999998</c:v>
                </c:pt>
                <c:pt idx="529">
                  <c:v>0.41599999999999998</c:v>
                </c:pt>
                <c:pt idx="530">
                  <c:v>0.42</c:v>
                </c:pt>
                <c:pt idx="531">
                  <c:v>0.42199999999999999</c:v>
                </c:pt>
                <c:pt idx="532">
                  <c:v>0.42299999999999999</c:v>
                </c:pt>
                <c:pt idx="533">
                  <c:v>0.42899999999999999</c:v>
                </c:pt>
                <c:pt idx="534">
                  <c:v>0.43</c:v>
                </c:pt>
                <c:pt idx="535">
                  <c:v>0.435</c:v>
                </c:pt>
                <c:pt idx="536">
                  <c:v>0.438</c:v>
                </c:pt>
                <c:pt idx="537">
                  <c:v>0.442</c:v>
                </c:pt>
                <c:pt idx="538">
                  <c:v>0.44800000000000001</c:v>
                </c:pt>
                <c:pt idx="539">
                  <c:v>0.45200000000000001</c:v>
                </c:pt>
                <c:pt idx="540">
                  <c:v>0.45600000000000002</c:v>
                </c:pt>
                <c:pt idx="541">
                  <c:v>0.46600000000000003</c:v>
                </c:pt>
                <c:pt idx="542">
                  <c:v>0.47099999999999997</c:v>
                </c:pt>
                <c:pt idx="543">
                  <c:v>0.46500000000000002</c:v>
                </c:pt>
                <c:pt idx="544">
                  <c:v>0.47099999999999997</c:v>
                </c:pt>
                <c:pt idx="545">
                  <c:v>0.47499999999999998</c:v>
                </c:pt>
                <c:pt idx="546">
                  <c:v>0.48099999999999998</c:v>
                </c:pt>
                <c:pt idx="547">
                  <c:v>0.48599999999999999</c:v>
                </c:pt>
                <c:pt idx="548">
                  <c:v>0.495</c:v>
                </c:pt>
                <c:pt idx="549">
                  <c:v>0.501</c:v>
                </c:pt>
                <c:pt idx="550">
                  <c:v>0.50700000000000001</c:v>
                </c:pt>
                <c:pt idx="551">
                  <c:v>0.51600000000000001</c:v>
                </c:pt>
                <c:pt idx="552">
                  <c:v>0.52</c:v>
                </c:pt>
                <c:pt idx="553">
                  <c:v>0.52700000000000002</c:v>
                </c:pt>
                <c:pt idx="554">
                  <c:v>0.53500000000000003</c:v>
                </c:pt>
                <c:pt idx="555">
                  <c:v>0.53400000000000003</c:v>
                </c:pt>
                <c:pt idx="556">
                  <c:v>0.54</c:v>
                </c:pt>
                <c:pt idx="557">
                  <c:v>0.54800000000000004</c:v>
                </c:pt>
                <c:pt idx="558">
                  <c:v>0.55700000000000005</c:v>
                </c:pt>
                <c:pt idx="559">
                  <c:v>0.56599999999999995</c:v>
                </c:pt>
                <c:pt idx="560">
                  <c:v>0.57399999999999995</c:v>
                </c:pt>
                <c:pt idx="561">
                  <c:v>0.57899999999999996</c:v>
                </c:pt>
                <c:pt idx="562">
                  <c:v>0.58499999999999996</c:v>
                </c:pt>
                <c:pt idx="563">
                  <c:v>0.59299999999999997</c:v>
                </c:pt>
                <c:pt idx="564">
                  <c:v>0.60099999999999998</c:v>
                </c:pt>
                <c:pt idx="565">
                  <c:v>0.61299999999999999</c:v>
                </c:pt>
                <c:pt idx="566">
                  <c:v>0.61899999999999999</c:v>
                </c:pt>
                <c:pt idx="567">
                  <c:v>0.624</c:v>
                </c:pt>
                <c:pt idx="568">
                  <c:v>0.63100000000000001</c:v>
                </c:pt>
                <c:pt idx="569">
                  <c:v>0.63600000000000001</c:v>
                </c:pt>
                <c:pt idx="570">
                  <c:v>0.64200000000000002</c:v>
                </c:pt>
                <c:pt idx="571">
                  <c:v>0.65600000000000003</c:v>
                </c:pt>
                <c:pt idx="572">
                  <c:v>0.66100000000000003</c:v>
                </c:pt>
                <c:pt idx="573">
                  <c:v>0.67200000000000004</c:v>
                </c:pt>
                <c:pt idx="574">
                  <c:v>0.68300000000000005</c:v>
                </c:pt>
                <c:pt idx="575">
                  <c:v>0.69</c:v>
                </c:pt>
                <c:pt idx="576">
                  <c:v>0.69599999999999995</c:v>
                </c:pt>
                <c:pt idx="577">
                  <c:v>0.70199999999999996</c:v>
                </c:pt>
                <c:pt idx="578">
                  <c:v>0.70799999999999996</c:v>
                </c:pt>
                <c:pt idx="579">
                  <c:v>0.71299999999999997</c:v>
                </c:pt>
                <c:pt idx="580">
                  <c:v>0.71899999999999997</c:v>
                </c:pt>
                <c:pt idx="581">
                  <c:v>0.72899999999999998</c:v>
                </c:pt>
                <c:pt idx="582">
                  <c:v>0.73799999999999999</c:v>
                </c:pt>
                <c:pt idx="583">
                  <c:v>0.74099999999999999</c:v>
                </c:pt>
                <c:pt idx="584">
                  <c:v>0.752</c:v>
                </c:pt>
                <c:pt idx="585">
                  <c:v>0.75900000000000001</c:v>
                </c:pt>
                <c:pt idx="586">
                  <c:v>0.76</c:v>
                </c:pt>
                <c:pt idx="587">
                  <c:v>0.77200000000000002</c:v>
                </c:pt>
                <c:pt idx="588">
                  <c:v>0.77700000000000002</c:v>
                </c:pt>
                <c:pt idx="589">
                  <c:v>0.77800000000000002</c:v>
                </c:pt>
                <c:pt idx="590">
                  <c:v>0.78400000000000003</c:v>
                </c:pt>
                <c:pt idx="591">
                  <c:v>0.79200000000000004</c:v>
                </c:pt>
                <c:pt idx="592">
                  <c:v>0.79900000000000004</c:v>
                </c:pt>
                <c:pt idx="593">
                  <c:v>0.80100000000000005</c:v>
                </c:pt>
                <c:pt idx="594">
                  <c:v>0.80500000000000005</c:v>
                </c:pt>
                <c:pt idx="595">
                  <c:v>0.80600000000000005</c:v>
                </c:pt>
                <c:pt idx="596">
                  <c:v>0.80300000000000005</c:v>
                </c:pt>
                <c:pt idx="597">
                  <c:v>0.80500000000000005</c:v>
                </c:pt>
                <c:pt idx="598">
                  <c:v>0.81499999999999995</c:v>
                </c:pt>
                <c:pt idx="599">
                  <c:v>0.81200000000000006</c:v>
                </c:pt>
                <c:pt idx="600">
                  <c:v>0.81</c:v>
                </c:pt>
                <c:pt idx="601">
                  <c:v>0.81100000000000005</c:v>
                </c:pt>
                <c:pt idx="602">
                  <c:v>0.81899999999999995</c:v>
                </c:pt>
                <c:pt idx="603">
                  <c:v>0.82499999999999996</c:v>
                </c:pt>
                <c:pt idx="604">
                  <c:v>0.82699999999999996</c:v>
                </c:pt>
                <c:pt idx="605">
                  <c:v>0.82699999999999996</c:v>
                </c:pt>
                <c:pt idx="606">
                  <c:v>0.82899999999999996</c:v>
                </c:pt>
                <c:pt idx="607">
                  <c:v>0.83199999999999996</c:v>
                </c:pt>
                <c:pt idx="608">
                  <c:v>0.82899999999999996</c:v>
                </c:pt>
                <c:pt idx="609">
                  <c:v>0.82899999999999996</c:v>
                </c:pt>
                <c:pt idx="610">
                  <c:v>0.83</c:v>
                </c:pt>
                <c:pt idx="611">
                  <c:v>0.82599999999999996</c:v>
                </c:pt>
                <c:pt idx="612">
                  <c:v>0.82599999999999996</c:v>
                </c:pt>
                <c:pt idx="613">
                  <c:v>0.83399999999999996</c:v>
                </c:pt>
                <c:pt idx="614">
                  <c:v>0.84099999999999997</c:v>
                </c:pt>
                <c:pt idx="615">
                  <c:v>0.84499999999999997</c:v>
                </c:pt>
                <c:pt idx="616">
                  <c:v>0.84699999999999998</c:v>
                </c:pt>
                <c:pt idx="617">
                  <c:v>0.84699999999999998</c:v>
                </c:pt>
                <c:pt idx="618">
                  <c:v>0.85299999999999998</c:v>
                </c:pt>
                <c:pt idx="619">
                  <c:v>0.86199999999999999</c:v>
                </c:pt>
                <c:pt idx="620">
                  <c:v>0.86199999999999999</c:v>
                </c:pt>
                <c:pt idx="621">
                  <c:v>0.86199999999999999</c:v>
                </c:pt>
                <c:pt idx="622">
                  <c:v>0.85799999999999998</c:v>
                </c:pt>
                <c:pt idx="623">
                  <c:v>0.85699999999999998</c:v>
                </c:pt>
                <c:pt idx="624">
                  <c:v>0.86</c:v>
                </c:pt>
                <c:pt idx="625">
                  <c:v>0.87</c:v>
                </c:pt>
                <c:pt idx="626">
                  <c:v>0.86899999999999999</c:v>
                </c:pt>
                <c:pt idx="627">
                  <c:v>0.86899999999999999</c:v>
                </c:pt>
                <c:pt idx="628">
                  <c:v>0.86599999999999999</c:v>
                </c:pt>
                <c:pt idx="629">
                  <c:v>0.87</c:v>
                </c:pt>
                <c:pt idx="630">
                  <c:v>0.875</c:v>
                </c:pt>
                <c:pt idx="631">
                  <c:v>0.88100000000000001</c:v>
                </c:pt>
                <c:pt idx="632">
                  <c:v>0.88200000000000001</c:v>
                </c:pt>
                <c:pt idx="633">
                  <c:v>0.877</c:v>
                </c:pt>
                <c:pt idx="634">
                  <c:v>0.88</c:v>
                </c:pt>
                <c:pt idx="635">
                  <c:v>0.873</c:v>
                </c:pt>
                <c:pt idx="636">
                  <c:v>0.871</c:v>
                </c:pt>
                <c:pt idx="637">
                  <c:v>0.873</c:v>
                </c:pt>
                <c:pt idx="638">
                  <c:v>0.871</c:v>
                </c:pt>
                <c:pt idx="639">
                  <c:v>0.872</c:v>
                </c:pt>
                <c:pt idx="640">
                  <c:v>0.86799999999999999</c:v>
                </c:pt>
                <c:pt idx="641">
                  <c:v>0.874</c:v>
                </c:pt>
                <c:pt idx="642">
                  <c:v>0.86899999999999999</c:v>
                </c:pt>
                <c:pt idx="643">
                  <c:v>0.86299999999999999</c:v>
                </c:pt>
                <c:pt idx="644">
                  <c:v>0.86499999999999999</c:v>
                </c:pt>
                <c:pt idx="645">
                  <c:v>0.86599999999999999</c:v>
                </c:pt>
                <c:pt idx="646">
                  <c:v>0.86599999999999999</c:v>
                </c:pt>
                <c:pt idx="647">
                  <c:v>0.86599999999999999</c:v>
                </c:pt>
                <c:pt idx="648">
                  <c:v>0.86399999999999999</c:v>
                </c:pt>
                <c:pt idx="649">
                  <c:v>0.86499999999999999</c:v>
                </c:pt>
                <c:pt idx="650">
                  <c:v>0.86799999999999999</c:v>
                </c:pt>
                <c:pt idx="651">
                  <c:v>0.871</c:v>
                </c:pt>
                <c:pt idx="652">
                  <c:v>0.86499999999999999</c:v>
                </c:pt>
                <c:pt idx="653">
                  <c:v>0.86699999999999999</c:v>
                </c:pt>
                <c:pt idx="654">
                  <c:v>0.86099999999999999</c:v>
                </c:pt>
                <c:pt idx="655">
                  <c:v>0.85699999999999998</c:v>
                </c:pt>
                <c:pt idx="656">
                  <c:v>0.85499999999999998</c:v>
                </c:pt>
                <c:pt idx="657">
                  <c:v>0.85699999999999998</c:v>
                </c:pt>
                <c:pt idx="658">
                  <c:v>0.85699999999999998</c:v>
                </c:pt>
                <c:pt idx="659">
                  <c:v>0.85099999999999998</c:v>
                </c:pt>
                <c:pt idx="660">
                  <c:v>0.84299999999999997</c:v>
                </c:pt>
                <c:pt idx="661">
                  <c:v>0.84199999999999997</c:v>
                </c:pt>
                <c:pt idx="662">
                  <c:v>0.84299999999999997</c:v>
                </c:pt>
                <c:pt idx="663">
                  <c:v>0.84299999999999997</c:v>
                </c:pt>
                <c:pt idx="664">
                  <c:v>0.84699999999999998</c:v>
                </c:pt>
                <c:pt idx="665">
                  <c:v>0.84499999999999997</c:v>
                </c:pt>
                <c:pt idx="666">
                  <c:v>0.84299999999999997</c:v>
                </c:pt>
                <c:pt idx="667">
                  <c:v>0.83799999999999997</c:v>
                </c:pt>
                <c:pt idx="668">
                  <c:v>0.83099999999999996</c:v>
                </c:pt>
                <c:pt idx="669">
                  <c:v>0.83</c:v>
                </c:pt>
                <c:pt idx="670">
                  <c:v>0.82599999999999996</c:v>
                </c:pt>
                <c:pt idx="671">
                  <c:v>0.82199999999999995</c:v>
                </c:pt>
                <c:pt idx="672">
                  <c:v>0.82299999999999995</c:v>
                </c:pt>
                <c:pt idx="673">
                  <c:v>0.82899999999999996</c:v>
                </c:pt>
                <c:pt idx="674">
                  <c:v>0.83199999999999996</c:v>
                </c:pt>
                <c:pt idx="675">
                  <c:v>0.83</c:v>
                </c:pt>
                <c:pt idx="676">
                  <c:v>0.82699999999999996</c:v>
                </c:pt>
                <c:pt idx="677">
                  <c:v>0.83199999999999996</c:v>
                </c:pt>
                <c:pt idx="678">
                  <c:v>0.83599999999999997</c:v>
                </c:pt>
                <c:pt idx="679">
                  <c:v>0.83899999999999997</c:v>
                </c:pt>
                <c:pt idx="680">
                  <c:v>0.84</c:v>
                </c:pt>
                <c:pt idx="681">
                  <c:v>0.84199999999999997</c:v>
                </c:pt>
                <c:pt idx="682">
                  <c:v>0.84599999999999997</c:v>
                </c:pt>
                <c:pt idx="683">
                  <c:v>0.84899999999999998</c:v>
                </c:pt>
                <c:pt idx="684">
                  <c:v>0.85899999999999999</c:v>
                </c:pt>
                <c:pt idx="685">
                  <c:v>0.86299999999999999</c:v>
                </c:pt>
                <c:pt idx="686">
                  <c:v>0.86599999999999999</c:v>
                </c:pt>
                <c:pt idx="687">
                  <c:v>0.86799999999999999</c:v>
                </c:pt>
                <c:pt idx="688">
                  <c:v>0.875</c:v>
                </c:pt>
                <c:pt idx="689">
                  <c:v>0.878</c:v>
                </c:pt>
                <c:pt idx="690">
                  <c:v>0.88</c:v>
                </c:pt>
                <c:pt idx="691">
                  <c:v>0.88200000000000001</c:v>
                </c:pt>
                <c:pt idx="692">
                  <c:v>0.88500000000000001</c:v>
                </c:pt>
                <c:pt idx="693">
                  <c:v>0.89400000000000002</c:v>
                </c:pt>
                <c:pt idx="694">
                  <c:v>0.89500000000000002</c:v>
                </c:pt>
                <c:pt idx="695">
                  <c:v>0.9</c:v>
                </c:pt>
                <c:pt idx="696">
                  <c:v>0.90400000000000003</c:v>
                </c:pt>
                <c:pt idx="697">
                  <c:v>0.90300000000000002</c:v>
                </c:pt>
                <c:pt idx="698">
                  <c:v>0.90900000000000003</c:v>
                </c:pt>
                <c:pt idx="699">
                  <c:v>0.91500000000000004</c:v>
                </c:pt>
                <c:pt idx="700">
                  <c:v>0.91900000000000004</c:v>
                </c:pt>
                <c:pt idx="701">
                  <c:v>0.92200000000000004</c:v>
                </c:pt>
                <c:pt idx="702">
                  <c:v>0.92500000000000004</c:v>
                </c:pt>
                <c:pt idx="703">
                  <c:v>0.93300000000000005</c:v>
                </c:pt>
                <c:pt idx="704">
                  <c:v>0.93899999999999995</c:v>
                </c:pt>
                <c:pt idx="705">
                  <c:v>0.93600000000000005</c:v>
                </c:pt>
                <c:pt idx="706">
                  <c:v>0.94</c:v>
                </c:pt>
                <c:pt idx="707">
                  <c:v>0.94799999999999995</c:v>
                </c:pt>
                <c:pt idx="708">
                  <c:v>0.94799999999999995</c:v>
                </c:pt>
                <c:pt idx="709">
                  <c:v>0.95499999999999996</c:v>
                </c:pt>
                <c:pt idx="710">
                  <c:v>0.95699999999999996</c:v>
                </c:pt>
                <c:pt idx="711">
                  <c:v>0.96599999999999997</c:v>
                </c:pt>
                <c:pt idx="712">
                  <c:v>0.96599999999999997</c:v>
                </c:pt>
                <c:pt idx="713">
                  <c:v>0.97299999999999998</c:v>
                </c:pt>
                <c:pt idx="714">
                  <c:v>0.97699999999999998</c:v>
                </c:pt>
                <c:pt idx="715">
                  <c:v>0.98099999999999998</c:v>
                </c:pt>
                <c:pt idx="716">
                  <c:v>0.98399999999999999</c:v>
                </c:pt>
                <c:pt idx="717">
                  <c:v>0.99</c:v>
                </c:pt>
                <c:pt idx="718">
                  <c:v>0.99299999999999999</c:v>
                </c:pt>
                <c:pt idx="719">
                  <c:v>0.98799999999999999</c:v>
                </c:pt>
                <c:pt idx="720">
                  <c:v>0.99199999999999999</c:v>
                </c:pt>
                <c:pt idx="721">
                  <c:v>0.98599999999999999</c:v>
                </c:pt>
                <c:pt idx="722">
                  <c:v>0.99099999999999999</c:v>
                </c:pt>
                <c:pt idx="723">
                  <c:v>0.98899999999999999</c:v>
                </c:pt>
                <c:pt idx="724">
                  <c:v>0.99</c:v>
                </c:pt>
                <c:pt idx="725">
                  <c:v>0.99199999999999999</c:v>
                </c:pt>
                <c:pt idx="726">
                  <c:v>0.98399999999999999</c:v>
                </c:pt>
                <c:pt idx="727">
                  <c:v>0.97499999999999998</c:v>
                </c:pt>
                <c:pt idx="728">
                  <c:v>0.97499999999999998</c:v>
                </c:pt>
                <c:pt idx="729">
                  <c:v>0.97699999999999998</c:v>
                </c:pt>
                <c:pt idx="730">
                  <c:v>0.98299999999999998</c:v>
                </c:pt>
                <c:pt idx="731">
                  <c:v>0.98399999999999999</c:v>
                </c:pt>
                <c:pt idx="732">
                  <c:v>0.99</c:v>
                </c:pt>
                <c:pt idx="733">
                  <c:v>0.98599999999999999</c:v>
                </c:pt>
                <c:pt idx="734">
                  <c:v>0.98</c:v>
                </c:pt>
                <c:pt idx="735">
                  <c:v>0.98</c:v>
                </c:pt>
                <c:pt idx="736">
                  <c:v>0.98099999999999998</c:v>
                </c:pt>
                <c:pt idx="737">
                  <c:v>0.98099999999999998</c:v>
                </c:pt>
                <c:pt idx="738">
                  <c:v>0.98299999999999998</c:v>
                </c:pt>
                <c:pt idx="739">
                  <c:v>0.98699999999999999</c:v>
                </c:pt>
                <c:pt idx="740">
                  <c:v>0.98199999999999998</c:v>
                </c:pt>
                <c:pt idx="741">
                  <c:v>0.98499999999999999</c:v>
                </c:pt>
                <c:pt idx="742">
                  <c:v>0.98799999999999999</c:v>
                </c:pt>
                <c:pt idx="743">
                  <c:v>0.98599999999999999</c:v>
                </c:pt>
                <c:pt idx="744">
                  <c:v>0.98699999999999999</c:v>
                </c:pt>
                <c:pt idx="745">
                  <c:v>0.98699999999999999</c:v>
                </c:pt>
                <c:pt idx="746">
                  <c:v>0.98299999999999998</c:v>
                </c:pt>
                <c:pt idx="747">
                  <c:v>0.98599999999999999</c:v>
                </c:pt>
                <c:pt idx="748">
                  <c:v>0.995</c:v>
                </c:pt>
                <c:pt idx="749">
                  <c:v>0.997</c:v>
                </c:pt>
                <c:pt idx="750">
                  <c:v>1.0009999999999999</c:v>
                </c:pt>
                <c:pt idx="751">
                  <c:v>0.999</c:v>
                </c:pt>
                <c:pt idx="752">
                  <c:v>1.0009999999999999</c:v>
                </c:pt>
                <c:pt idx="753">
                  <c:v>1.0069999999999999</c:v>
                </c:pt>
                <c:pt idx="754">
                  <c:v>1.0069999999999999</c:v>
                </c:pt>
                <c:pt idx="755">
                  <c:v>1.0089999999999999</c:v>
                </c:pt>
                <c:pt idx="756">
                  <c:v>1.004</c:v>
                </c:pt>
                <c:pt idx="757">
                  <c:v>1.006</c:v>
                </c:pt>
                <c:pt idx="758">
                  <c:v>1.0069999999999999</c:v>
                </c:pt>
                <c:pt idx="759">
                  <c:v>0.998</c:v>
                </c:pt>
                <c:pt idx="760">
                  <c:v>0.995</c:v>
                </c:pt>
                <c:pt idx="761">
                  <c:v>0.99099999999999999</c:v>
                </c:pt>
                <c:pt idx="762">
                  <c:v>0.99099999999999999</c:v>
                </c:pt>
                <c:pt idx="763">
                  <c:v>0.99299999999999999</c:v>
                </c:pt>
                <c:pt idx="764">
                  <c:v>0.99199999999999999</c:v>
                </c:pt>
                <c:pt idx="765">
                  <c:v>0.997</c:v>
                </c:pt>
                <c:pt idx="766">
                  <c:v>1.002</c:v>
                </c:pt>
                <c:pt idx="767">
                  <c:v>1.0129999999999999</c:v>
                </c:pt>
                <c:pt idx="768">
                  <c:v>1.016</c:v>
                </c:pt>
                <c:pt idx="769">
                  <c:v>1.0109999999999999</c:v>
                </c:pt>
                <c:pt idx="770">
                  <c:v>1.0089999999999999</c:v>
                </c:pt>
                <c:pt idx="771">
                  <c:v>1.012</c:v>
                </c:pt>
                <c:pt idx="772">
                  <c:v>1.016</c:v>
                </c:pt>
                <c:pt idx="773">
                  <c:v>1.0169999999999999</c:v>
                </c:pt>
                <c:pt idx="774">
                  <c:v>1.024</c:v>
                </c:pt>
                <c:pt idx="775">
                  <c:v>1.0229999999999999</c:v>
                </c:pt>
                <c:pt idx="776">
                  <c:v>1.028</c:v>
                </c:pt>
                <c:pt idx="777">
                  <c:v>1.0349999999999999</c:v>
                </c:pt>
                <c:pt idx="778">
                  <c:v>1.04</c:v>
                </c:pt>
                <c:pt idx="779">
                  <c:v>1.0429999999999999</c:v>
                </c:pt>
                <c:pt idx="780">
                  <c:v>1.0409999999999999</c:v>
                </c:pt>
                <c:pt idx="781">
                  <c:v>1.0429999999999999</c:v>
                </c:pt>
                <c:pt idx="782">
                  <c:v>1.046</c:v>
                </c:pt>
                <c:pt idx="783">
                  <c:v>1.042</c:v>
                </c:pt>
                <c:pt idx="784">
                  <c:v>1.0469999999999999</c:v>
                </c:pt>
                <c:pt idx="785">
                  <c:v>1.0449999999999999</c:v>
                </c:pt>
                <c:pt idx="786">
                  <c:v>1.044</c:v>
                </c:pt>
                <c:pt idx="787">
                  <c:v>1.042</c:v>
                </c:pt>
                <c:pt idx="788">
                  <c:v>1.0329999999999999</c:v>
                </c:pt>
                <c:pt idx="789">
                  <c:v>1.0309999999999999</c:v>
                </c:pt>
                <c:pt idx="790">
                  <c:v>1.03</c:v>
                </c:pt>
                <c:pt idx="791">
                  <c:v>1.022</c:v>
                </c:pt>
                <c:pt idx="792">
                  <c:v>1.0269999999999999</c:v>
                </c:pt>
                <c:pt idx="793">
                  <c:v>1.0289999999999999</c:v>
                </c:pt>
                <c:pt idx="794">
                  <c:v>1.026</c:v>
                </c:pt>
                <c:pt idx="795">
                  <c:v>1.02</c:v>
                </c:pt>
                <c:pt idx="796">
                  <c:v>1.0149999999999999</c:v>
                </c:pt>
                <c:pt idx="797">
                  <c:v>1.0109999999999999</c:v>
                </c:pt>
                <c:pt idx="798">
                  <c:v>1.012</c:v>
                </c:pt>
                <c:pt idx="799">
                  <c:v>1.008</c:v>
                </c:pt>
                <c:pt idx="800">
                  <c:v>1.0069999999999999</c:v>
                </c:pt>
                <c:pt idx="801">
                  <c:v>1.006</c:v>
                </c:pt>
                <c:pt idx="802">
                  <c:v>1.004</c:v>
                </c:pt>
                <c:pt idx="803">
                  <c:v>1.0029999999999999</c:v>
                </c:pt>
                <c:pt idx="804">
                  <c:v>0.999</c:v>
                </c:pt>
                <c:pt idx="805">
                  <c:v>0.999</c:v>
                </c:pt>
                <c:pt idx="806">
                  <c:v>0.998</c:v>
                </c:pt>
                <c:pt idx="807">
                  <c:v>0.99399999999999999</c:v>
                </c:pt>
                <c:pt idx="808">
                  <c:v>0.995</c:v>
                </c:pt>
                <c:pt idx="809">
                  <c:v>0.99399999999999999</c:v>
                </c:pt>
                <c:pt idx="810">
                  <c:v>0.99199999999999999</c:v>
                </c:pt>
                <c:pt idx="811">
                  <c:v>0.999</c:v>
                </c:pt>
                <c:pt idx="812">
                  <c:v>1</c:v>
                </c:pt>
                <c:pt idx="813">
                  <c:v>0.996</c:v>
                </c:pt>
                <c:pt idx="814">
                  <c:v>0.996</c:v>
                </c:pt>
                <c:pt idx="815">
                  <c:v>0.99199999999999999</c:v>
                </c:pt>
                <c:pt idx="816">
                  <c:v>0.98899999999999999</c:v>
                </c:pt>
                <c:pt idx="817">
                  <c:v>0.98899999999999999</c:v>
                </c:pt>
                <c:pt idx="818">
                  <c:v>0.98599999999999999</c:v>
                </c:pt>
                <c:pt idx="819">
                  <c:v>0.98599999999999999</c:v>
                </c:pt>
                <c:pt idx="820">
                  <c:v>0.98299999999999998</c:v>
                </c:pt>
                <c:pt idx="821">
                  <c:v>0.97899999999999998</c:v>
                </c:pt>
                <c:pt idx="822">
                  <c:v>0.97199999999999998</c:v>
                </c:pt>
                <c:pt idx="823">
                  <c:v>0.96699999999999997</c:v>
                </c:pt>
                <c:pt idx="824">
                  <c:v>0.96299999999999997</c:v>
                </c:pt>
                <c:pt idx="825">
                  <c:v>0.96099999999999997</c:v>
                </c:pt>
                <c:pt idx="826">
                  <c:v>0.96099999999999997</c:v>
                </c:pt>
                <c:pt idx="827">
                  <c:v>0.95199999999999996</c:v>
                </c:pt>
                <c:pt idx="828">
                  <c:v>0.94599999999999995</c:v>
                </c:pt>
                <c:pt idx="829">
                  <c:v>0.94199999999999995</c:v>
                </c:pt>
                <c:pt idx="830">
                  <c:v>0.93500000000000005</c:v>
                </c:pt>
                <c:pt idx="831">
                  <c:v>0.92800000000000005</c:v>
                </c:pt>
                <c:pt idx="832">
                  <c:v>0.92100000000000004</c:v>
                </c:pt>
                <c:pt idx="833">
                  <c:v>0.92100000000000004</c:v>
                </c:pt>
                <c:pt idx="834">
                  <c:v>0.91100000000000003</c:v>
                </c:pt>
                <c:pt idx="835">
                  <c:v>0.90600000000000003</c:v>
                </c:pt>
                <c:pt idx="836">
                  <c:v>0.89800000000000002</c:v>
                </c:pt>
                <c:pt idx="837">
                  <c:v>0.88900000000000001</c:v>
                </c:pt>
                <c:pt idx="838">
                  <c:v>0.878</c:v>
                </c:pt>
                <c:pt idx="839">
                  <c:v>0.86699999999999999</c:v>
                </c:pt>
                <c:pt idx="840">
                  <c:v>0.85499999999999998</c:v>
                </c:pt>
                <c:pt idx="841">
                  <c:v>0.84399999999999997</c:v>
                </c:pt>
                <c:pt idx="842">
                  <c:v>0.83599999999999997</c:v>
                </c:pt>
                <c:pt idx="843">
                  <c:v>0.82399999999999995</c:v>
                </c:pt>
                <c:pt idx="844">
                  <c:v>0.81100000000000005</c:v>
                </c:pt>
                <c:pt idx="845">
                  <c:v>0.79700000000000004</c:v>
                </c:pt>
                <c:pt idx="846">
                  <c:v>0.78500000000000003</c:v>
                </c:pt>
                <c:pt idx="847">
                  <c:v>0.77100000000000002</c:v>
                </c:pt>
                <c:pt idx="848">
                  <c:v>0.75600000000000001</c:v>
                </c:pt>
                <c:pt idx="849">
                  <c:v>0.73699999999999999</c:v>
                </c:pt>
                <c:pt idx="850">
                  <c:v>0.71699999999999997</c:v>
                </c:pt>
                <c:pt idx="851">
                  <c:v>0.70199999999999996</c:v>
                </c:pt>
                <c:pt idx="852">
                  <c:v>0.69</c:v>
                </c:pt>
                <c:pt idx="853">
                  <c:v>0.67300000000000004</c:v>
                </c:pt>
                <c:pt idx="854">
                  <c:v>0.65900000000000003</c:v>
                </c:pt>
                <c:pt idx="855">
                  <c:v>0.64400000000000002</c:v>
                </c:pt>
                <c:pt idx="856">
                  <c:v>0.628</c:v>
                </c:pt>
                <c:pt idx="857">
                  <c:v>0.61199999999999999</c:v>
                </c:pt>
                <c:pt idx="858">
                  <c:v>0.59699999999999998</c:v>
                </c:pt>
                <c:pt idx="859">
                  <c:v>0.58099999999999996</c:v>
                </c:pt>
                <c:pt idx="860">
                  <c:v>0.56399999999999995</c:v>
                </c:pt>
                <c:pt idx="861">
                  <c:v>0.54900000000000004</c:v>
                </c:pt>
                <c:pt idx="862">
                  <c:v>0.53300000000000003</c:v>
                </c:pt>
                <c:pt idx="863">
                  <c:v>0.51700000000000002</c:v>
                </c:pt>
                <c:pt idx="864">
                  <c:v>0.501</c:v>
                </c:pt>
                <c:pt idx="865">
                  <c:v>0.48599999999999999</c:v>
                </c:pt>
                <c:pt idx="866">
                  <c:v>0.47299999999999998</c:v>
                </c:pt>
                <c:pt idx="867">
                  <c:v>0.45800000000000002</c:v>
                </c:pt>
                <c:pt idx="868">
                  <c:v>0.44400000000000001</c:v>
                </c:pt>
                <c:pt idx="869">
                  <c:v>0.43099999999999999</c:v>
                </c:pt>
                <c:pt idx="870">
                  <c:v>0.41699999999999998</c:v>
                </c:pt>
                <c:pt idx="871">
                  <c:v>0.40300000000000002</c:v>
                </c:pt>
                <c:pt idx="872">
                  <c:v>0.39200000000000002</c:v>
                </c:pt>
                <c:pt idx="873">
                  <c:v>0.379</c:v>
                </c:pt>
                <c:pt idx="874">
                  <c:v>0.36599999999999999</c:v>
                </c:pt>
                <c:pt idx="875">
                  <c:v>0.35299999999999998</c:v>
                </c:pt>
                <c:pt idx="876">
                  <c:v>0.34200000000000003</c:v>
                </c:pt>
                <c:pt idx="877">
                  <c:v>0.33</c:v>
                </c:pt>
                <c:pt idx="878">
                  <c:v>0.317</c:v>
                </c:pt>
                <c:pt idx="879">
                  <c:v>0.30499999999999999</c:v>
                </c:pt>
                <c:pt idx="880">
                  <c:v>0.29399999999999998</c:v>
                </c:pt>
                <c:pt idx="881">
                  <c:v>0.28399999999999997</c:v>
                </c:pt>
                <c:pt idx="882">
                  <c:v>0.27400000000000002</c:v>
                </c:pt>
                <c:pt idx="883">
                  <c:v>0.26500000000000001</c:v>
                </c:pt>
                <c:pt idx="884">
                  <c:v>0.255</c:v>
                </c:pt>
                <c:pt idx="885">
                  <c:v>0.247</c:v>
                </c:pt>
                <c:pt idx="886">
                  <c:v>0.23799999999999999</c:v>
                </c:pt>
                <c:pt idx="887">
                  <c:v>0.22900000000000001</c:v>
                </c:pt>
                <c:pt idx="888">
                  <c:v>0.221</c:v>
                </c:pt>
                <c:pt idx="889">
                  <c:v>0.21099999999999999</c:v>
                </c:pt>
                <c:pt idx="890">
                  <c:v>0.20399999999999999</c:v>
                </c:pt>
                <c:pt idx="891">
                  <c:v>0.19700000000000001</c:v>
                </c:pt>
                <c:pt idx="892">
                  <c:v>0.19</c:v>
                </c:pt>
                <c:pt idx="893">
                  <c:v>0.182</c:v>
                </c:pt>
                <c:pt idx="894">
                  <c:v>0.17599999999999999</c:v>
                </c:pt>
                <c:pt idx="895">
                  <c:v>0.16800000000000001</c:v>
                </c:pt>
                <c:pt idx="896">
                  <c:v>0.16</c:v>
                </c:pt>
                <c:pt idx="897">
                  <c:v>0.154</c:v>
                </c:pt>
                <c:pt idx="898">
                  <c:v>0.14699999999999999</c:v>
                </c:pt>
                <c:pt idx="899">
                  <c:v>0.14099999999999999</c:v>
                </c:pt>
                <c:pt idx="900">
                  <c:v>0.13600000000000001</c:v>
                </c:pt>
                <c:pt idx="901">
                  <c:v>0.13100000000000001</c:v>
                </c:pt>
                <c:pt idx="902">
                  <c:v>0.126</c:v>
                </c:pt>
                <c:pt idx="903">
                  <c:v>0.12</c:v>
                </c:pt>
                <c:pt idx="904">
                  <c:v>0.115</c:v>
                </c:pt>
                <c:pt idx="905">
                  <c:v>0.11</c:v>
                </c:pt>
                <c:pt idx="906">
                  <c:v>0.104</c:v>
                </c:pt>
                <c:pt idx="907">
                  <c:v>0.10100000000000001</c:v>
                </c:pt>
                <c:pt idx="908">
                  <c:v>9.6000000000000002E-2</c:v>
                </c:pt>
                <c:pt idx="909">
                  <c:v>9.4E-2</c:v>
                </c:pt>
                <c:pt idx="910">
                  <c:v>8.8999999999999996E-2</c:v>
                </c:pt>
                <c:pt idx="911">
                  <c:v>8.5000000000000006E-2</c:v>
                </c:pt>
                <c:pt idx="912">
                  <c:v>8.4000000000000005E-2</c:v>
                </c:pt>
                <c:pt idx="913">
                  <c:v>7.9000000000000001E-2</c:v>
                </c:pt>
                <c:pt idx="914">
                  <c:v>7.4999999999999997E-2</c:v>
                </c:pt>
                <c:pt idx="915">
                  <c:v>7.1999999999999995E-2</c:v>
                </c:pt>
                <c:pt idx="916">
                  <c:v>6.7000000000000004E-2</c:v>
                </c:pt>
                <c:pt idx="917">
                  <c:v>6.3E-2</c:v>
                </c:pt>
                <c:pt idx="918">
                  <c:v>6.0999999999999999E-2</c:v>
                </c:pt>
                <c:pt idx="919">
                  <c:v>5.8000000000000003E-2</c:v>
                </c:pt>
                <c:pt idx="920">
                  <c:v>5.6000000000000001E-2</c:v>
                </c:pt>
                <c:pt idx="921">
                  <c:v>5.2999999999999999E-2</c:v>
                </c:pt>
                <c:pt idx="922">
                  <c:v>5.0999999999999997E-2</c:v>
                </c:pt>
                <c:pt idx="923">
                  <c:v>4.8000000000000001E-2</c:v>
                </c:pt>
                <c:pt idx="924">
                  <c:v>4.4999999999999998E-2</c:v>
                </c:pt>
                <c:pt idx="925">
                  <c:v>4.2000000000000003E-2</c:v>
                </c:pt>
                <c:pt idx="926">
                  <c:v>0.04</c:v>
                </c:pt>
                <c:pt idx="927">
                  <c:v>0.04</c:v>
                </c:pt>
                <c:pt idx="928">
                  <c:v>3.6999999999999998E-2</c:v>
                </c:pt>
                <c:pt idx="929">
                  <c:v>3.4000000000000002E-2</c:v>
                </c:pt>
                <c:pt idx="930">
                  <c:v>3.2000000000000001E-2</c:v>
                </c:pt>
                <c:pt idx="931">
                  <c:v>0.03</c:v>
                </c:pt>
                <c:pt idx="932">
                  <c:v>2.8000000000000001E-2</c:v>
                </c:pt>
                <c:pt idx="933">
                  <c:v>2.5000000000000001E-2</c:v>
                </c:pt>
                <c:pt idx="934">
                  <c:v>2.3E-2</c:v>
                </c:pt>
                <c:pt idx="935">
                  <c:v>2.1000000000000001E-2</c:v>
                </c:pt>
                <c:pt idx="936">
                  <c:v>1.9E-2</c:v>
                </c:pt>
                <c:pt idx="937">
                  <c:v>1.7000000000000001E-2</c:v>
                </c:pt>
                <c:pt idx="938">
                  <c:v>1.6E-2</c:v>
                </c:pt>
                <c:pt idx="939">
                  <c:v>1.4999999999999999E-2</c:v>
                </c:pt>
                <c:pt idx="940">
                  <c:v>1.4999999999999999E-2</c:v>
                </c:pt>
                <c:pt idx="941">
                  <c:v>1.4E-2</c:v>
                </c:pt>
                <c:pt idx="942">
                  <c:v>1.2E-2</c:v>
                </c:pt>
                <c:pt idx="943">
                  <c:v>1.0999999999999999E-2</c:v>
                </c:pt>
                <c:pt idx="944">
                  <c:v>8.0000000000000002E-3</c:v>
                </c:pt>
                <c:pt idx="945">
                  <c:v>6.0000000000000001E-3</c:v>
                </c:pt>
                <c:pt idx="946">
                  <c:v>6.0000000000000001E-3</c:v>
                </c:pt>
                <c:pt idx="947">
                  <c:v>5.0000000000000001E-3</c:v>
                </c:pt>
                <c:pt idx="948">
                  <c:v>5.0000000000000001E-3</c:v>
                </c:pt>
                <c:pt idx="949">
                  <c:v>3.0000000000000001E-3</c:v>
                </c:pt>
                <c:pt idx="950" formatCode="0.00E+00">
                  <c:v>2.834E-4</c:v>
                </c:pt>
                <c:pt idx="951">
                  <c:v>0</c:v>
                </c:pt>
                <c:pt idx="952">
                  <c:v>0</c:v>
                </c:pt>
                <c:pt idx="953">
                  <c:v>0</c:v>
                </c:pt>
                <c:pt idx="954">
                  <c:v>0</c:v>
                </c:pt>
                <c:pt idx="955">
                  <c:v>0</c:v>
                </c:pt>
              </c:numCache>
            </c:numRef>
          </c:yVal>
          <c:smooth val="1"/>
          <c:extLst>
            <c:ext xmlns:c16="http://schemas.microsoft.com/office/drawing/2014/chart" uri="{C3380CC4-5D6E-409C-BE32-E72D297353CC}">
              <c16:uniqueId val="{00000000-EA8B-4340-B5AC-A2D82D80C46A}"/>
            </c:ext>
          </c:extLst>
        </c:ser>
        <c:dLbls>
          <c:showLegendKey val="0"/>
          <c:showVal val="0"/>
          <c:showCatName val="0"/>
          <c:showSerName val="0"/>
          <c:showPercent val="0"/>
          <c:showBubbleSize val="0"/>
        </c:dLbls>
        <c:axId val="1527285743"/>
        <c:axId val="1527287823"/>
      </c:scatterChart>
      <c:valAx>
        <c:axId val="1527285743"/>
        <c:scaling>
          <c:orientation val="minMax"/>
          <c:max val="660"/>
          <c:min val="38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7287823"/>
        <c:crosses val="autoZero"/>
        <c:crossBetween val="midCat"/>
        <c:majorUnit val="20"/>
        <c:minorUnit val="2"/>
      </c:valAx>
      <c:valAx>
        <c:axId val="1527287823"/>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7285743"/>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7637326584176972E-2"/>
          <c:y val="7.7247191011235949E-2"/>
          <c:w val="0.88688648293963257"/>
          <c:h val="0.70222396708838364"/>
        </c:manualLayout>
      </c:layout>
      <c:scatterChart>
        <c:scatterStyle val="smoothMarker"/>
        <c:varyColors val="0"/>
        <c:ser>
          <c:idx val="0"/>
          <c:order val="0"/>
          <c:spPr>
            <a:ln w="19050" cap="rnd">
              <a:solidFill>
                <a:schemeClr val="accent1"/>
              </a:solidFill>
              <a:round/>
            </a:ln>
            <a:effectLst/>
          </c:spPr>
          <c:marker>
            <c:symbol val="none"/>
          </c:marker>
          <c:xVal>
            <c:numRef>
              <c:f>'3 - dicarbocyanine iodide 0.002'!$A$2:$A$1329</c:f>
              <c:numCache>
                <c:formatCode>General</c:formatCode>
                <c:ptCount val="1328"/>
                <c:pt idx="0">
                  <c:v>398.36099999999999</c:v>
                </c:pt>
                <c:pt idx="1">
                  <c:v>398.62400000000002</c:v>
                </c:pt>
                <c:pt idx="2">
                  <c:v>398.887</c:v>
                </c:pt>
                <c:pt idx="3">
                  <c:v>399.15100000000001</c:v>
                </c:pt>
                <c:pt idx="4">
                  <c:v>399.41500000000002</c:v>
                </c:pt>
                <c:pt idx="5">
                  <c:v>399.67899999999997</c:v>
                </c:pt>
                <c:pt idx="6">
                  <c:v>399.94400000000002</c:v>
                </c:pt>
                <c:pt idx="7">
                  <c:v>400.209</c:v>
                </c:pt>
                <c:pt idx="8">
                  <c:v>400.47500000000002</c:v>
                </c:pt>
                <c:pt idx="9">
                  <c:v>400.74</c:v>
                </c:pt>
                <c:pt idx="10">
                  <c:v>401.00700000000001</c:v>
                </c:pt>
                <c:pt idx="11">
                  <c:v>401.27300000000002</c:v>
                </c:pt>
                <c:pt idx="12">
                  <c:v>401.54</c:v>
                </c:pt>
                <c:pt idx="13">
                  <c:v>401.80700000000002</c:v>
                </c:pt>
                <c:pt idx="14">
                  <c:v>402.07400000000001</c:v>
                </c:pt>
                <c:pt idx="15">
                  <c:v>402.34199999999998</c:v>
                </c:pt>
                <c:pt idx="16">
                  <c:v>402.61</c:v>
                </c:pt>
                <c:pt idx="17">
                  <c:v>402.87799999999999</c:v>
                </c:pt>
                <c:pt idx="18">
                  <c:v>403.14699999999999</c:v>
                </c:pt>
                <c:pt idx="19">
                  <c:v>403.416</c:v>
                </c:pt>
                <c:pt idx="20">
                  <c:v>403.685</c:v>
                </c:pt>
                <c:pt idx="21">
                  <c:v>403.95499999999998</c:v>
                </c:pt>
                <c:pt idx="22">
                  <c:v>404.22399999999999</c:v>
                </c:pt>
                <c:pt idx="23">
                  <c:v>404.49400000000003</c:v>
                </c:pt>
                <c:pt idx="24">
                  <c:v>404.76499999999999</c:v>
                </c:pt>
                <c:pt idx="25">
                  <c:v>405.03500000000003</c:v>
                </c:pt>
                <c:pt idx="26">
                  <c:v>405.30599999999998</c:v>
                </c:pt>
                <c:pt idx="27">
                  <c:v>405.577</c:v>
                </c:pt>
                <c:pt idx="28">
                  <c:v>405.84800000000001</c:v>
                </c:pt>
                <c:pt idx="29">
                  <c:v>406.12</c:v>
                </c:pt>
                <c:pt idx="30">
                  <c:v>406.39100000000002</c:v>
                </c:pt>
                <c:pt idx="31">
                  <c:v>406.66300000000001</c:v>
                </c:pt>
                <c:pt idx="32">
                  <c:v>406.93599999999998</c:v>
                </c:pt>
                <c:pt idx="33">
                  <c:v>407.20800000000003</c:v>
                </c:pt>
                <c:pt idx="34">
                  <c:v>407.48099999999999</c:v>
                </c:pt>
                <c:pt idx="35">
                  <c:v>407.75299999999999</c:v>
                </c:pt>
                <c:pt idx="36">
                  <c:v>408.02600000000001</c:v>
                </c:pt>
                <c:pt idx="37">
                  <c:v>408.3</c:v>
                </c:pt>
                <c:pt idx="38">
                  <c:v>408.57299999999998</c:v>
                </c:pt>
                <c:pt idx="39">
                  <c:v>408.84699999999998</c:v>
                </c:pt>
                <c:pt idx="40">
                  <c:v>409.12099999999998</c:v>
                </c:pt>
                <c:pt idx="41">
                  <c:v>409.39499999999998</c:v>
                </c:pt>
                <c:pt idx="42">
                  <c:v>409.66899999999998</c:v>
                </c:pt>
                <c:pt idx="43">
                  <c:v>409.94299999999998</c:v>
                </c:pt>
                <c:pt idx="44">
                  <c:v>410.21800000000002</c:v>
                </c:pt>
                <c:pt idx="45">
                  <c:v>410.49200000000002</c:v>
                </c:pt>
                <c:pt idx="46">
                  <c:v>410.767</c:v>
                </c:pt>
                <c:pt idx="47">
                  <c:v>411.04199999999997</c:v>
                </c:pt>
                <c:pt idx="48">
                  <c:v>411.31700000000001</c:v>
                </c:pt>
                <c:pt idx="49">
                  <c:v>411.59300000000002</c:v>
                </c:pt>
                <c:pt idx="50">
                  <c:v>411.86799999999999</c:v>
                </c:pt>
                <c:pt idx="51">
                  <c:v>412.14400000000001</c:v>
                </c:pt>
                <c:pt idx="52">
                  <c:v>412.41899999999998</c:v>
                </c:pt>
                <c:pt idx="53">
                  <c:v>412.69499999999999</c:v>
                </c:pt>
                <c:pt idx="54">
                  <c:v>412.971</c:v>
                </c:pt>
                <c:pt idx="55">
                  <c:v>413.24700000000001</c:v>
                </c:pt>
                <c:pt idx="56">
                  <c:v>413.524</c:v>
                </c:pt>
                <c:pt idx="57">
                  <c:v>413.8</c:v>
                </c:pt>
                <c:pt idx="58">
                  <c:v>414.077</c:v>
                </c:pt>
                <c:pt idx="59">
                  <c:v>414.35300000000001</c:v>
                </c:pt>
                <c:pt idx="60">
                  <c:v>414.63</c:v>
                </c:pt>
                <c:pt idx="61">
                  <c:v>414.90699999999998</c:v>
                </c:pt>
                <c:pt idx="62">
                  <c:v>415.18400000000003</c:v>
                </c:pt>
                <c:pt idx="63">
                  <c:v>415.46100000000001</c:v>
                </c:pt>
                <c:pt idx="64">
                  <c:v>415.738</c:v>
                </c:pt>
                <c:pt idx="65">
                  <c:v>416.01499999999999</c:v>
                </c:pt>
                <c:pt idx="66">
                  <c:v>416.29300000000001</c:v>
                </c:pt>
                <c:pt idx="67">
                  <c:v>416.57</c:v>
                </c:pt>
                <c:pt idx="68">
                  <c:v>416.84800000000001</c:v>
                </c:pt>
                <c:pt idx="69">
                  <c:v>417.125</c:v>
                </c:pt>
                <c:pt idx="70">
                  <c:v>417.40300000000002</c:v>
                </c:pt>
                <c:pt idx="71">
                  <c:v>417.68099999999998</c:v>
                </c:pt>
                <c:pt idx="72">
                  <c:v>417.959</c:v>
                </c:pt>
                <c:pt idx="73">
                  <c:v>418.23599999999999</c:v>
                </c:pt>
                <c:pt idx="74">
                  <c:v>418.51400000000001</c:v>
                </c:pt>
                <c:pt idx="75">
                  <c:v>418.79199999999997</c:v>
                </c:pt>
                <c:pt idx="76">
                  <c:v>419.07100000000003</c:v>
                </c:pt>
                <c:pt idx="77">
                  <c:v>419.34899999999999</c:v>
                </c:pt>
                <c:pt idx="78">
                  <c:v>419.62700000000001</c:v>
                </c:pt>
                <c:pt idx="79">
                  <c:v>419.90499999999997</c:v>
                </c:pt>
                <c:pt idx="80">
                  <c:v>420.18400000000003</c:v>
                </c:pt>
                <c:pt idx="81">
                  <c:v>420.46199999999999</c:v>
                </c:pt>
                <c:pt idx="82">
                  <c:v>420.74</c:v>
                </c:pt>
                <c:pt idx="83">
                  <c:v>421.01900000000001</c:v>
                </c:pt>
                <c:pt idx="84">
                  <c:v>421.29700000000003</c:v>
                </c:pt>
                <c:pt idx="85">
                  <c:v>421.57600000000002</c:v>
                </c:pt>
                <c:pt idx="86">
                  <c:v>421.85500000000002</c:v>
                </c:pt>
                <c:pt idx="87">
                  <c:v>422.13299999999998</c:v>
                </c:pt>
                <c:pt idx="88">
                  <c:v>422.41199999999998</c:v>
                </c:pt>
                <c:pt idx="89">
                  <c:v>422.69099999999997</c:v>
                </c:pt>
                <c:pt idx="90">
                  <c:v>422.96899999999999</c:v>
                </c:pt>
                <c:pt idx="91">
                  <c:v>423.24799999999999</c:v>
                </c:pt>
                <c:pt idx="92">
                  <c:v>423.52699999999999</c:v>
                </c:pt>
                <c:pt idx="93">
                  <c:v>423.80599999999998</c:v>
                </c:pt>
                <c:pt idx="94">
                  <c:v>424.084</c:v>
                </c:pt>
                <c:pt idx="95">
                  <c:v>424.363</c:v>
                </c:pt>
                <c:pt idx="96">
                  <c:v>424.642</c:v>
                </c:pt>
                <c:pt idx="97">
                  <c:v>424.92099999999999</c:v>
                </c:pt>
                <c:pt idx="98">
                  <c:v>425.2</c:v>
                </c:pt>
                <c:pt idx="99">
                  <c:v>425.47899999999998</c:v>
                </c:pt>
                <c:pt idx="100">
                  <c:v>425.75799999999998</c:v>
                </c:pt>
                <c:pt idx="101">
                  <c:v>426.036</c:v>
                </c:pt>
                <c:pt idx="102">
                  <c:v>426.315</c:v>
                </c:pt>
                <c:pt idx="103">
                  <c:v>426.59399999999999</c:v>
                </c:pt>
                <c:pt idx="104">
                  <c:v>426.87299999999999</c:v>
                </c:pt>
                <c:pt idx="105">
                  <c:v>427.15199999999999</c:v>
                </c:pt>
                <c:pt idx="106">
                  <c:v>427.43099999999998</c:v>
                </c:pt>
                <c:pt idx="107">
                  <c:v>427.71</c:v>
                </c:pt>
                <c:pt idx="108">
                  <c:v>427.98899999999998</c:v>
                </c:pt>
                <c:pt idx="109">
                  <c:v>428.267</c:v>
                </c:pt>
                <c:pt idx="110">
                  <c:v>428.54599999999999</c:v>
                </c:pt>
                <c:pt idx="111">
                  <c:v>428.82499999999999</c:v>
                </c:pt>
                <c:pt idx="112">
                  <c:v>429.10399999999998</c:v>
                </c:pt>
                <c:pt idx="113">
                  <c:v>429.38299999999998</c:v>
                </c:pt>
                <c:pt idx="114">
                  <c:v>429.661</c:v>
                </c:pt>
                <c:pt idx="115">
                  <c:v>429.94</c:v>
                </c:pt>
                <c:pt idx="116">
                  <c:v>430.21899999999999</c:v>
                </c:pt>
                <c:pt idx="117">
                  <c:v>430.49799999999999</c:v>
                </c:pt>
                <c:pt idx="118">
                  <c:v>430.77600000000001</c:v>
                </c:pt>
                <c:pt idx="119">
                  <c:v>431.05500000000001</c:v>
                </c:pt>
                <c:pt idx="120">
                  <c:v>431.334</c:v>
                </c:pt>
                <c:pt idx="121">
                  <c:v>431.61200000000002</c:v>
                </c:pt>
                <c:pt idx="122">
                  <c:v>431.89100000000002</c:v>
                </c:pt>
                <c:pt idx="123">
                  <c:v>432.16899999999998</c:v>
                </c:pt>
                <c:pt idx="124">
                  <c:v>432.44799999999998</c:v>
                </c:pt>
                <c:pt idx="125">
                  <c:v>432.726</c:v>
                </c:pt>
                <c:pt idx="126">
                  <c:v>433.005</c:v>
                </c:pt>
                <c:pt idx="127">
                  <c:v>433.28300000000002</c:v>
                </c:pt>
                <c:pt idx="128">
                  <c:v>433.56200000000001</c:v>
                </c:pt>
                <c:pt idx="129">
                  <c:v>433.84</c:v>
                </c:pt>
                <c:pt idx="130">
                  <c:v>434.11799999999999</c:v>
                </c:pt>
                <c:pt idx="131">
                  <c:v>434.39600000000002</c:v>
                </c:pt>
                <c:pt idx="132">
                  <c:v>434.67500000000001</c:v>
                </c:pt>
                <c:pt idx="133">
                  <c:v>434.95299999999997</c:v>
                </c:pt>
                <c:pt idx="134">
                  <c:v>435.23099999999999</c:v>
                </c:pt>
                <c:pt idx="135">
                  <c:v>435.50900000000001</c:v>
                </c:pt>
                <c:pt idx="136">
                  <c:v>435.78699999999998</c:v>
                </c:pt>
                <c:pt idx="137">
                  <c:v>436.065</c:v>
                </c:pt>
                <c:pt idx="138">
                  <c:v>436.34300000000002</c:v>
                </c:pt>
                <c:pt idx="139">
                  <c:v>436.62099999999998</c:v>
                </c:pt>
                <c:pt idx="140">
                  <c:v>436.89800000000002</c:v>
                </c:pt>
                <c:pt idx="141">
                  <c:v>437.17599999999999</c:v>
                </c:pt>
                <c:pt idx="142">
                  <c:v>437.45400000000001</c:v>
                </c:pt>
                <c:pt idx="143">
                  <c:v>437.73200000000003</c:v>
                </c:pt>
                <c:pt idx="144">
                  <c:v>438.00900000000001</c:v>
                </c:pt>
                <c:pt idx="145">
                  <c:v>438.28699999999998</c:v>
                </c:pt>
                <c:pt idx="146">
                  <c:v>438.56400000000002</c:v>
                </c:pt>
                <c:pt idx="147">
                  <c:v>438.84199999999998</c:v>
                </c:pt>
                <c:pt idx="148">
                  <c:v>439.11900000000003</c:v>
                </c:pt>
                <c:pt idx="149">
                  <c:v>439.39600000000002</c:v>
                </c:pt>
                <c:pt idx="150">
                  <c:v>439.673</c:v>
                </c:pt>
                <c:pt idx="151">
                  <c:v>439.95100000000002</c:v>
                </c:pt>
                <c:pt idx="152">
                  <c:v>440.22800000000001</c:v>
                </c:pt>
                <c:pt idx="153">
                  <c:v>440.505</c:v>
                </c:pt>
                <c:pt idx="154">
                  <c:v>440.78199999999998</c:v>
                </c:pt>
                <c:pt idx="155">
                  <c:v>441.05900000000003</c:v>
                </c:pt>
                <c:pt idx="156">
                  <c:v>441.33600000000001</c:v>
                </c:pt>
                <c:pt idx="157">
                  <c:v>441.61200000000002</c:v>
                </c:pt>
                <c:pt idx="158">
                  <c:v>441.88900000000001</c:v>
                </c:pt>
                <c:pt idx="159">
                  <c:v>442.166</c:v>
                </c:pt>
                <c:pt idx="160">
                  <c:v>442.44200000000001</c:v>
                </c:pt>
                <c:pt idx="161">
                  <c:v>442.71899999999999</c:v>
                </c:pt>
                <c:pt idx="162">
                  <c:v>442.995</c:v>
                </c:pt>
                <c:pt idx="163">
                  <c:v>443.27199999999999</c:v>
                </c:pt>
                <c:pt idx="164">
                  <c:v>443.548</c:v>
                </c:pt>
                <c:pt idx="165">
                  <c:v>443.82400000000001</c:v>
                </c:pt>
                <c:pt idx="166">
                  <c:v>444.1</c:v>
                </c:pt>
                <c:pt idx="167">
                  <c:v>444.37700000000001</c:v>
                </c:pt>
                <c:pt idx="168">
                  <c:v>444.65300000000002</c:v>
                </c:pt>
                <c:pt idx="169">
                  <c:v>444.92899999999997</c:v>
                </c:pt>
                <c:pt idx="170">
                  <c:v>445.20400000000001</c:v>
                </c:pt>
                <c:pt idx="171">
                  <c:v>445.48</c:v>
                </c:pt>
                <c:pt idx="172">
                  <c:v>445.75599999999997</c:v>
                </c:pt>
                <c:pt idx="173">
                  <c:v>446.03199999999998</c:v>
                </c:pt>
                <c:pt idx="174">
                  <c:v>446.30700000000002</c:v>
                </c:pt>
                <c:pt idx="175">
                  <c:v>446.58300000000003</c:v>
                </c:pt>
                <c:pt idx="176">
                  <c:v>446.858</c:v>
                </c:pt>
                <c:pt idx="177">
                  <c:v>447.13400000000001</c:v>
                </c:pt>
                <c:pt idx="178">
                  <c:v>447.40899999999999</c:v>
                </c:pt>
                <c:pt idx="179">
                  <c:v>447.68400000000003</c:v>
                </c:pt>
                <c:pt idx="180">
                  <c:v>447.959</c:v>
                </c:pt>
                <c:pt idx="181">
                  <c:v>448.23399999999998</c:v>
                </c:pt>
                <c:pt idx="182">
                  <c:v>448.50900000000001</c:v>
                </c:pt>
                <c:pt idx="183">
                  <c:v>448.78399999999999</c:v>
                </c:pt>
                <c:pt idx="184">
                  <c:v>449.05900000000003</c:v>
                </c:pt>
                <c:pt idx="185">
                  <c:v>449.334</c:v>
                </c:pt>
                <c:pt idx="186">
                  <c:v>449.608</c:v>
                </c:pt>
                <c:pt idx="187">
                  <c:v>449.88299999999998</c:v>
                </c:pt>
                <c:pt idx="188">
                  <c:v>450.15800000000002</c:v>
                </c:pt>
                <c:pt idx="189">
                  <c:v>450.43200000000002</c:v>
                </c:pt>
                <c:pt idx="190">
                  <c:v>450.70600000000002</c:v>
                </c:pt>
                <c:pt idx="191">
                  <c:v>450.98099999999999</c:v>
                </c:pt>
                <c:pt idx="192">
                  <c:v>451.255</c:v>
                </c:pt>
                <c:pt idx="193">
                  <c:v>451.529</c:v>
                </c:pt>
                <c:pt idx="194">
                  <c:v>451.803</c:v>
                </c:pt>
                <c:pt idx="195">
                  <c:v>452.077</c:v>
                </c:pt>
                <c:pt idx="196">
                  <c:v>452.351</c:v>
                </c:pt>
                <c:pt idx="197">
                  <c:v>452.625</c:v>
                </c:pt>
                <c:pt idx="198">
                  <c:v>452.899</c:v>
                </c:pt>
                <c:pt idx="199">
                  <c:v>453.17200000000003</c:v>
                </c:pt>
                <c:pt idx="200">
                  <c:v>453.44600000000003</c:v>
                </c:pt>
                <c:pt idx="201">
                  <c:v>453.71899999999999</c:v>
                </c:pt>
                <c:pt idx="202">
                  <c:v>453.99299999999999</c:v>
                </c:pt>
                <c:pt idx="203">
                  <c:v>454.26600000000002</c:v>
                </c:pt>
                <c:pt idx="204">
                  <c:v>454.53899999999999</c:v>
                </c:pt>
                <c:pt idx="205">
                  <c:v>454.81299999999999</c:v>
                </c:pt>
                <c:pt idx="206">
                  <c:v>455.08600000000001</c:v>
                </c:pt>
                <c:pt idx="207">
                  <c:v>455.35899999999998</c:v>
                </c:pt>
                <c:pt idx="208">
                  <c:v>455.63200000000001</c:v>
                </c:pt>
                <c:pt idx="209">
                  <c:v>455.90499999999997</c:v>
                </c:pt>
                <c:pt idx="210">
                  <c:v>456.17700000000002</c:v>
                </c:pt>
                <c:pt idx="211">
                  <c:v>456.45</c:v>
                </c:pt>
                <c:pt idx="212">
                  <c:v>456.72300000000001</c:v>
                </c:pt>
                <c:pt idx="213">
                  <c:v>456.995</c:v>
                </c:pt>
                <c:pt idx="214">
                  <c:v>457.26799999999997</c:v>
                </c:pt>
                <c:pt idx="215">
                  <c:v>457.54</c:v>
                </c:pt>
                <c:pt idx="216">
                  <c:v>457.81299999999999</c:v>
                </c:pt>
                <c:pt idx="217">
                  <c:v>458.08499999999998</c:v>
                </c:pt>
                <c:pt idx="218">
                  <c:v>458.35700000000003</c:v>
                </c:pt>
                <c:pt idx="219">
                  <c:v>458.62900000000002</c:v>
                </c:pt>
                <c:pt idx="220">
                  <c:v>458.90100000000001</c:v>
                </c:pt>
                <c:pt idx="221">
                  <c:v>459.173</c:v>
                </c:pt>
                <c:pt idx="222">
                  <c:v>459.44499999999999</c:v>
                </c:pt>
                <c:pt idx="223">
                  <c:v>459.71699999999998</c:v>
                </c:pt>
                <c:pt idx="224">
                  <c:v>459.98899999999998</c:v>
                </c:pt>
                <c:pt idx="225">
                  <c:v>460.26</c:v>
                </c:pt>
                <c:pt idx="226">
                  <c:v>460.53199999999998</c:v>
                </c:pt>
                <c:pt idx="227">
                  <c:v>460.803</c:v>
                </c:pt>
                <c:pt idx="228">
                  <c:v>461.07499999999999</c:v>
                </c:pt>
                <c:pt idx="229">
                  <c:v>461.346</c:v>
                </c:pt>
                <c:pt idx="230">
                  <c:v>461.61700000000002</c:v>
                </c:pt>
                <c:pt idx="231">
                  <c:v>461.88900000000001</c:v>
                </c:pt>
                <c:pt idx="232">
                  <c:v>462.16</c:v>
                </c:pt>
                <c:pt idx="233">
                  <c:v>462.43099999999998</c:v>
                </c:pt>
                <c:pt idx="234">
                  <c:v>462.702</c:v>
                </c:pt>
                <c:pt idx="235">
                  <c:v>462.97300000000001</c:v>
                </c:pt>
                <c:pt idx="236">
                  <c:v>463.24299999999999</c:v>
                </c:pt>
                <c:pt idx="237">
                  <c:v>463.51400000000001</c:v>
                </c:pt>
                <c:pt idx="238">
                  <c:v>463.78500000000003</c:v>
                </c:pt>
                <c:pt idx="239">
                  <c:v>464.05599999999998</c:v>
                </c:pt>
                <c:pt idx="240">
                  <c:v>464.32600000000002</c:v>
                </c:pt>
                <c:pt idx="241">
                  <c:v>464.59699999999998</c:v>
                </c:pt>
                <c:pt idx="242">
                  <c:v>464.86700000000002</c:v>
                </c:pt>
                <c:pt idx="243">
                  <c:v>465.137</c:v>
                </c:pt>
                <c:pt idx="244">
                  <c:v>465.40800000000002</c:v>
                </c:pt>
                <c:pt idx="245">
                  <c:v>465.678</c:v>
                </c:pt>
                <c:pt idx="246">
                  <c:v>465.94799999999998</c:v>
                </c:pt>
                <c:pt idx="247">
                  <c:v>466.21800000000002</c:v>
                </c:pt>
                <c:pt idx="248">
                  <c:v>466.488</c:v>
                </c:pt>
                <c:pt idx="249">
                  <c:v>466.75799999999998</c:v>
                </c:pt>
                <c:pt idx="250">
                  <c:v>467.02800000000002</c:v>
                </c:pt>
                <c:pt idx="251">
                  <c:v>467.298</c:v>
                </c:pt>
                <c:pt idx="252">
                  <c:v>467.56700000000001</c:v>
                </c:pt>
                <c:pt idx="253">
                  <c:v>467.83699999999999</c:v>
                </c:pt>
                <c:pt idx="254">
                  <c:v>468.10700000000003</c:v>
                </c:pt>
                <c:pt idx="255">
                  <c:v>468.37599999999998</c:v>
                </c:pt>
                <c:pt idx="256">
                  <c:v>468.64600000000002</c:v>
                </c:pt>
                <c:pt idx="257">
                  <c:v>468.91500000000002</c:v>
                </c:pt>
                <c:pt idx="258">
                  <c:v>469.18400000000003</c:v>
                </c:pt>
                <c:pt idx="259">
                  <c:v>469.45400000000001</c:v>
                </c:pt>
                <c:pt idx="260">
                  <c:v>469.72300000000001</c:v>
                </c:pt>
                <c:pt idx="261">
                  <c:v>469.99200000000002</c:v>
                </c:pt>
                <c:pt idx="262">
                  <c:v>470.26100000000002</c:v>
                </c:pt>
                <c:pt idx="263">
                  <c:v>470.53</c:v>
                </c:pt>
                <c:pt idx="264">
                  <c:v>470.79899999999998</c:v>
                </c:pt>
                <c:pt idx="265">
                  <c:v>471.06799999999998</c:v>
                </c:pt>
                <c:pt idx="266">
                  <c:v>471.33699999999999</c:v>
                </c:pt>
                <c:pt idx="267">
                  <c:v>471.60599999999999</c:v>
                </c:pt>
                <c:pt idx="268">
                  <c:v>471.87400000000002</c:v>
                </c:pt>
                <c:pt idx="269">
                  <c:v>472.14299999999997</c:v>
                </c:pt>
                <c:pt idx="270">
                  <c:v>472.41199999999998</c:v>
                </c:pt>
                <c:pt idx="271">
                  <c:v>472.68</c:v>
                </c:pt>
                <c:pt idx="272">
                  <c:v>472.94900000000001</c:v>
                </c:pt>
                <c:pt idx="273">
                  <c:v>473.21699999999998</c:v>
                </c:pt>
                <c:pt idx="274">
                  <c:v>473.48500000000001</c:v>
                </c:pt>
                <c:pt idx="275">
                  <c:v>473.75400000000002</c:v>
                </c:pt>
                <c:pt idx="276">
                  <c:v>474.02199999999999</c:v>
                </c:pt>
                <c:pt idx="277">
                  <c:v>474.29</c:v>
                </c:pt>
                <c:pt idx="278">
                  <c:v>474.55799999999999</c:v>
                </c:pt>
                <c:pt idx="279">
                  <c:v>474.827</c:v>
                </c:pt>
                <c:pt idx="280">
                  <c:v>475.09500000000003</c:v>
                </c:pt>
                <c:pt idx="281">
                  <c:v>475.363</c:v>
                </c:pt>
                <c:pt idx="282">
                  <c:v>475.63099999999997</c:v>
                </c:pt>
                <c:pt idx="283">
                  <c:v>475.89800000000002</c:v>
                </c:pt>
                <c:pt idx="284">
                  <c:v>476.166</c:v>
                </c:pt>
                <c:pt idx="285">
                  <c:v>476.43400000000003</c:v>
                </c:pt>
                <c:pt idx="286">
                  <c:v>476.702</c:v>
                </c:pt>
                <c:pt idx="287">
                  <c:v>476.97</c:v>
                </c:pt>
                <c:pt idx="288">
                  <c:v>477.23700000000002</c:v>
                </c:pt>
                <c:pt idx="289">
                  <c:v>477.505</c:v>
                </c:pt>
                <c:pt idx="290">
                  <c:v>477.77199999999999</c:v>
                </c:pt>
                <c:pt idx="291">
                  <c:v>478.04</c:v>
                </c:pt>
                <c:pt idx="292">
                  <c:v>478.30700000000002</c:v>
                </c:pt>
                <c:pt idx="293">
                  <c:v>478.57499999999999</c:v>
                </c:pt>
                <c:pt idx="294">
                  <c:v>478.84199999999998</c:v>
                </c:pt>
                <c:pt idx="295">
                  <c:v>479.11</c:v>
                </c:pt>
                <c:pt idx="296">
                  <c:v>479.37700000000001</c:v>
                </c:pt>
                <c:pt idx="297">
                  <c:v>479.64400000000001</c:v>
                </c:pt>
                <c:pt idx="298">
                  <c:v>479.911</c:v>
                </c:pt>
                <c:pt idx="299">
                  <c:v>480.17899999999997</c:v>
                </c:pt>
                <c:pt idx="300">
                  <c:v>480.44600000000003</c:v>
                </c:pt>
                <c:pt idx="301">
                  <c:v>480.71300000000002</c:v>
                </c:pt>
                <c:pt idx="302">
                  <c:v>480.98</c:v>
                </c:pt>
                <c:pt idx="303">
                  <c:v>481.24700000000001</c:v>
                </c:pt>
                <c:pt idx="304">
                  <c:v>481.51400000000001</c:v>
                </c:pt>
                <c:pt idx="305">
                  <c:v>481.78100000000001</c:v>
                </c:pt>
                <c:pt idx="306">
                  <c:v>482.048</c:v>
                </c:pt>
                <c:pt idx="307">
                  <c:v>482.315</c:v>
                </c:pt>
                <c:pt idx="308">
                  <c:v>482.58100000000002</c:v>
                </c:pt>
                <c:pt idx="309">
                  <c:v>482.84800000000001</c:v>
                </c:pt>
                <c:pt idx="310">
                  <c:v>483.11500000000001</c:v>
                </c:pt>
                <c:pt idx="311">
                  <c:v>483.38200000000001</c:v>
                </c:pt>
                <c:pt idx="312">
                  <c:v>483.64800000000002</c:v>
                </c:pt>
                <c:pt idx="313">
                  <c:v>483.91500000000002</c:v>
                </c:pt>
                <c:pt idx="314">
                  <c:v>484.18200000000002</c:v>
                </c:pt>
                <c:pt idx="315">
                  <c:v>484.44799999999998</c:v>
                </c:pt>
                <c:pt idx="316">
                  <c:v>484.71499999999997</c:v>
                </c:pt>
                <c:pt idx="317">
                  <c:v>484.98099999999999</c:v>
                </c:pt>
                <c:pt idx="318">
                  <c:v>485.24799999999999</c:v>
                </c:pt>
                <c:pt idx="319">
                  <c:v>485.51400000000001</c:v>
                </c:pt>
                <c:pt idx="320">
                  <c:v>485.78100000000001</c:v>
                </c:pt>
                <c:pt idx="321">
                  <c:v>486.04700000000003</c:v>
                </c:pt>
                <c:pt idx="322">
                  <c:v>486.31299999999999</c:v>
                </c:pt>
                <c:pt idx="323">
                  <c:v>486.58</c:v>
                </c:pt>
                <c:pt idx="324">
                  <c:v>486.846</c:v>
                </c:pt>
                <c:pt idx="325">
                  <c:v>487.11200000000002</c:v>
                </c:pt>
                <c:pt idx="326">
                  <c:v>487.37900000000002</c:v>
                </c:pt>
                <c:pt idx="327">
                  <c:v>487.64499999999998</c:v>
                </c:pt>
                <c:pt idx="328">
                  <c:v>487.911</c:v>
                </c:pt>
                <c:pt idx="329">
                  <c:v>488.17700000000002</c:v>
                </c:pt>
                <c:pt idx="330">
                  <c:v>488.44299999999998</c:v>
                </c:pt>
                <c:pt idx="331">
                  <c:v>488.71</c:v>
                </c:pt>
                <c:pt idx="332">
                  <c:v>488.976</c:v>
                </c:pt>
                <c:pt idx="333">
                  <c:v>489.24200000000002</c:v>
                </c:pt>
                <c:pt idx="334">
                  <c:v>489.50799999999998</c:v>
                </c:pt>
                <c:pt idx="335">
                  <c:v>489.774</c:v>
                </c:pt>
                <c:pt idx="336">
                  <c:v>490.04</c:v>
                </c:pt>
                <c:pt idx="337">
                  <c:v>490.30599999999998</c:v>
                </c:pt>
                <c:pt idx="338">
                  <c:v>490.572</c:v>
                </c:pt>
                <c:pt idx="339">
                  <c:v>490.83800000000002</c:v>
                </c:pt>
                <c:pt idx="340">
                  <c:v>491.10399999999998</c:v>
                </c:pt>
                <c:pt idx="341">
                  <c:v>491.37</c:v>
                </c:pt>
                <c:pt idx="342">
                  <c:v>491.63600000000002</c:v>
                </c:pt>
                <c:pt idx="343">
                  <c:v>491.90199999999999</c:v>
                </c:pt>
                <c:pt idx="344">
                  <c:v>492.16800000000001</c:v>
                </c:pt>
                <c:pt idx="345">
                  <c:v>492.43400000000003</c:v>
                </c:pt>
                <c:pt idx="346">
                  <c:v>492.7</c:v>
                </c:pt>
                <c:pt idx="347">
                  <c:v>492.96499999999997</c:v>
                </c:pt>
                <c:pt idx="348">
                  <c:v>493.23099999999999</c:v>
                </c:pt>
                <c:pt idx="349">
                  <c:v>493.49700000000001</c:v>
                </c:pt>
                <c:pt idx="350">
                  <c:v>493.76299999999998</c:v>
                </c:pt>
                <c:pt idx="351">
                  <c:v>494.029</c:v>
                </c:pt>
                <c:pt idx="352">
                  <c:v>494.29500000000002</c:v>
                </c:pt>
                <c:pt idx="353">
                  <c:v>494.56</c:v>
                </c:pt>
                <c:pt idx="354">
                  <c:v>494.82600000000002</c:v>
                </c:pt>
                <c:pt idx="355">
                  <c:v>495.09199999999998</c:v>
                </c:pt>
                <c:pt idx="356">
                  <c:v>495.358</c:v>
                </c:pt>
                <c:pt idx="357">
                  <c:v>495.62400000000002</c:v>
                </c:pt>
                <c:pt idx="358">
                  <c:v>495.88900000000001</c:v>
                </c:pt>
                <c:pt idx="359">
                  <c:v>496.15499999999997</c:v>
                </c:pt>
                <c:pt idx="360">
                  <c:v>496.42099999999999</c:v>
                </c:pt>
                <c:pt idx="361">
                  <c:v>496.68700000000001</c:v>
                </c:pt>
                <c:pt idx="362">
                  <c:v>496.952</c:v>
                </c:pt>
                <c:pt idx="363">
                  <c:v>497.21800000000002</c:v>
                </c:pt>
                <c:pt idx="364">
                  <c:v>497.48399999999998</c:v>
                </c:pt>
                <c:pt idx="365">
                  <c:v>497.75</c:v>
                </c:pt>
                <c:pt idx="366">
                  <c:v>498.01499999999999</c:v>
                </c:pt>
                <c:pt idx="367">
                  <c:v>498.28100000000001</c:v>
                </c:pt>
                <c:pt idx="368">
                  <c:v>498.54700000000003</c:v>
                </c:pt>
                <c:pt idx="369">
                  <c:v>498.81299999999999</c:v>
                </c:pt>
                <c:pt idx="370">
                  <c:v>499.07799999999997</c:v>
                </c:pt>
                <c:pt idx="371">
                  <c:v>499.34399999999999</c:v>
                </c:pt>
                <c:pt idx="372">
                  <c:v>499.61</c:v>
                </c:pt>
                <c:pt idx="373">
                  <c:v>499.87599999999998</c:v>
                </c:pt>
                <c:pt idx="374">
                  <c:v>500.14100000000002</c:v>
                </c:pt>
                <c:pt idx="375">
                  <c:v>500.40699999999998</c:v>
                </c:pt>
                <c:pt idx="376">
                  <c:v>500.673</c:v>
                </c:pt>
                <c:pt idx="377">
                  <c:v>500.93900000000002</c:v>
                </c:pt>
                <c:pt idx="378">
                  <c:v>501.20400000000001</c:v>
                </c:pt>
                <c:pt idx="379">
                  <c:v>501.47</c:v>
                </c:pt>
                <c:pt idx="380">
                  <c:v>501.73599999999999</c:v>
                </c:pt>
                <c:pt idx="381">
                  <c:v>502.00200000000001</c:v>
                </c:pt>
                <c:pt idx="382">
                  <c:v>502.267</c:v>
                </c:pt>
                <c:pt idx="383">
                  <c:v>502.53300000000002</c:v>
                </c:pt>
                <c:pt idx="384">
                  <c:v>502.79899999999998</c:v>
                </c:pt>
                <c:pt idx="385">
                  <c:v>503.065</c:v>
                </c:pt>
                <c:pt idx="386">
                  <c:v>503.33100000000002</c:v>
                </c:pt>
                <c:pt idx="387">
                  <c:v>503.596</c:v>
                </c:pt>
                <c:pt idx="388">
                  <c:v>503.86200000000002</c:v>
                </c:pt>
                <c:pt idx="389">
                  <c:v>504.12799999999999</c:v>
                </c:pt>
                <c:pt idx="390">
                  <c:v>504.39400000000001</c:v>
                </c:pt>
                <c:pt idx="391">
                  <c:v>504.66</c:v>
                </c:pt>
                <c:pt idx="392">
                  <c:v>504.92599999999999</c:v>
                </c:pt>
                <c:pt idx="393">
                  <c:v>505.19200000000001</c:v>
                </c:pt>
                <c:pt idx="394">
                  <c:v>505.45800000000003</c:v>
                </c:pt>
                <c:pt idx="395">
                  <c:v>505.72300000000001</c:v>
                </c:pt>
                <c:pt idx="396">
                  <c:v>505.98899999999998</c:v>
                </c:pt>
                <c:pt idx="397">
                  <c:v>506.255</c:v>
                </c:pt>
                <c:pt idx="398">
                  <c:v>506.52100000000002</c:v>
                </c:pt>
                <c:pt idx="399">
                  <c:v>506.78699999999998</c:v>
                </c:pt>
                <c:pt idx="400">
                  <c:v>507.053</c:v>
                </c:pt>
                <c:pt idx="401">
                  <c:v>507.31900000000002</c:v>
                </c:pt>
                <c:pt idx="402">
                  <c:v>507.58499999999998</c:v>
                </c:pt>
                <c:pt idx="403">
                  <c:v>507.851</c:v>
                </c:pt>
                <c:pt idx="404">
                  <c:v>508.11700000000002</c:v>
                </c:pt>
                <c:pt idx="405">
                  <c:v>508.38299999999998</c:v>
                </c:pt>
                <c:pt idx="406">
                  <c:v>508.65</c:v>
                </c:pt>
                <c:pt idx="407">
                  <c:v>508.916</c:v>
                </c:pt>
                <c:pt idx="408">
                  <c:v>509.18200000000002</c:v>
                </c:pt>
                <c:pt idx="409">
                  <c:v>509.44799999999998</c:v>
                </c:pt>
                <c:pt idx="410">
                  <c:v>509.714</c:v>
                </c:pt>
                <c:pt idx="411">
                  <c:v>509.98</c:v>
                </c:pt>
                <c:pt idx="412">
                  <c:v>510.24700000000001</c:v>
                </c:pt>
                <c:pt idx="413">
                  <c:v>510.51299999999998</c:v>
                </c:pt>
                <c:pt idx="414">
                  <c:v>510.779</c:v>
                </c:pt>
                <c:pt idx="415">
                  <c:v>511.04500000000002</c:v>
                </c:pt>
                <c:pt idx="416">
                  <c:v>511.31200000000001</c:v>
                </c:pt>
                <c:pt idx="417">
                  <c:v>511.57799999999997</c:v>
                </c:pt>
                <c:pt idx="418">
                  <c:v>511.84399999999999</c:v>
                </c:pt>
                <c:pt idx="419">
                  <c:v>512.11099999999999</c:v>
                </c:pt>
                <c:pt idx="420">
                  <c:v>512.37699999999995</c:v>
                </c:pt>
                <c:pt idx="421">
                  <c:v>512.64300000000003</c:v>
                </c:pt>
                <c:pt idx="422">
                  <c:v>512.91</c:v>
                </c:pt>
                <c:pt idx="423">
                  <c:v>513.17600000000004</c:v>
                </c:pt>
                <c:pt idx="424">
                  <c:v>513.44299999999998</c:v>
                </c:pt>
                <c:pt idx="425">
                  <c:v>513.70899999999995</c:v>
                </c:pt>
                <c:pt idx="426">
                  <c:v>513.976</c:v>
                </c:pt>
                <c:pt idx="427">
                  <c:v>514.24300000000005</c:v>
                </c:pt>
                <c:pt idx="428">
                  <c:v>514.50900000000001</c:v>
                </c:pt>
                <c:pt idx="429">
                  <c:v>514.77599999999995</c:v>
                </c:pt>
                <c:pt idx="430">
                  <c:v>515.04200000000003</c:v>
                </c:pt>
                <c:pt idx="431">
                  <c:v>515.30899999999997</c:v>
                </c:pt>
                <c:pt idx="432">
                  <c:v>515.57600000000002</c:v>
                </c:pt>
                <c:pt idx="433">
                  <c:v>515.84299999999996</c:v>
                </c:pt>
                <c:pt idx="434">
                  <c:v>516.10900000000004</c:v>
                </c:pt>
                <c:pt idx="435">
                  <c:v>516.37599999999998</c:v>
                </c:pt>
                <c:pt idx="436">
                  <c:v>516.64300000000003</c:v>
                </c:pt>
                <c:pt idx="437">
                  <c:v>516.91</c:v>
                </c:pt>
                <c:pt idx="438">
                  <c:v>517.17700000000002</c:v>
                </c:pt>
                <c:pt idx="439">
                  <c:v>517.44399999999996</c:v>
                </c:pt>
                <c:pt idx="440">
                  <c:v>517.71100000000001</c:v>
                </c:pt>
                <c:pt idx="441">
                  <c:v>517.97799999999995</c:v>
                </c:pt>
                <c:pt idx="442">
                  <c:v>518.245</c:v>
                </c:pt>
                <c:pt idx="443">
                  <c:v>518.51199999999994</c:v>
                </c:pt>
                <c:pt idx="444">
                  <c:v>518.779</c:v>
                </c:pt>
                <c:pt idx="445">
                  <c:v>519.04600000000005</c:v>
                </c:pt>
                <c:pt idx="446">
                  <c:v>519.31299999999999</c:v>
                </c:pt>
                <c:pt idx="447">
                  <c:v>519.58100000000002</c:v>
                </c:pt>
                <c:pt idx="448">
                  <c:v>519.84799999999996</c:v>
                </c:pt>
                <c:pt idx="449">
                  <c:v>520.11500000000001</c:v>
                </c:pt>
                <c:pt idx="450">
                  <c:v>520.38199999999995</c:v>
                </c:pt>
                <c:pt idx="451">
                  <c:v>520.65</c:v>
                </c:pt>
                <c:pt idx="452">
                  <c:v>520.91700000000003</c:v>
                </c:pt>
                <c:pt idx="453">
                  <c:v>521.18499999999995</c:v>
                </c:pt>
                <c:pt idx="454">
                  <c:v>521.452</c:v>
                </c:pt>
                <c:pt idx="455">
                  <c:v>521.71900000000005</c:v>
                </c:pt>
                <c:pt idx="456">
                  <c:v>521.98699999999997</c:v>
                </c:pt>
                <c:pt idx="457">
                  <c:v>522.255</c:v>
                </c:pt>
                <c:pt idx="458">
                  <c:v>522.52200000000005</c:v>
                </c:pt>
                <c:pt idx="459">
                  <c:v>522.79</c:v>
                </c:pt>
                <c:pt idx="460">
                  <c:v>523.05700000000002</c:v>
                </c:pt>
                <c:pt idx="461">
                  <c:v>523.32500000000005</c:v>
                </c:pt>
                <c:pt idx="462">
                  <c:v>523.59299999999996</c:v>
                </c:pt>
                <c:pt idx="463">
                  <c:v>523.86099999999999</c:v>
                </c:pt>
                <c:pt idx="464">
                  <c:v>524.12900000000002</c:v>
                </c:pt>
                <c:pt idx="465">
                  <c:v>524.39599999999996</c:v>
                </c:pt>
                <c:pt idx="466">
                  <c:v>524.66399999999999</c:v>
                </c:pt>
                <c:pt idx="467">
                  <c:v>524.93200000000002</c:v>
                </c:pt>
                <c:pt idx="468">
                  <c:v>525.20000000000005</c:v>
                </c:pt>
                <c:pt idx="469">
                  <c:v>525.46799999999996</c:v>
                </c:pt>
                <c:pt idx="470">
                  <c:v>525.73599999999999</c:v>
                </c:pt>
                <c:pt idx="471">
                  <c:v>526.005</c:v>
                </c:pt>
                <c:pt idx="472">
                  <c:v>526.27300000000002</c:v>
                </c:pt>
                <c:pt idx="473">
                  <c:v>526.54100000000005</c:v>
                </c:pt>
                <c:pt idx="474">
                  <c:v>526.80899999999997</c:v>
                </c:pt>
                <c:pt idx="475">
                  <c:v>527.077</c:v>
                </c:pt>
                <c:pt idx="476">
                  <c:v>527.346</c:v>
                </c:pt>
                <c:pt idx="477">
                  <c:v>527.61400000000003</c:v>
                </c:pt>
                <c:pt idx="478">
                  <c:v>527.88300000000004</c:v>
                </c:pt>
                <c:pt idx="479">
                  <c:v>528.15099999999995</c:v>
                </c:pt>
                <c:pt idx="480">
                  <c:v>528.41899999999998</c:v>
                </c:pt>
                <c:pt idx="481">
                  <c:v>528.68799999999999</c:v>
                </c:pt>
                <c:pt idx="482">
                  <c:v>528.95699999999999</c:v>
                </c:pt>
                <c:pt idx="483">
                  <c:v>529.22500000000002</c:v>
                </c:pt>
                <c:pt idx="484">
                  <c:v>529.49400000000003</c:v>
                </c:pt>
                <c:pt idx="485">
                  <c:v>529.76300000000003</c:v>
                </c:pt>
                <c:pt idx="486">
                  <c:v>530.03099999999995</c:v>
                </c:pt>
                <c:pt idx="487">
                  <c:v>530.29999999999995</c:v>
                </c:pt>
                <c:pt idx="488">
                  <c:v>530.56899999999996</c:v>
                </c:pt>
                <c:pt idx="489">
                  <c:v>530.83799999999997</c:v>
                </c:pt>
                <c:pt idx="490">
                  <c:v>531.10699999999997</c:v>
                </c:pt>
                <c:pt idx="491">
                  <c:v>531.37599999999998</c:v>
                </c:pt>
                <c:pt idx="492">
                  <c:v>531.64499999999998</c:v>
                </c:pt>
                <c:pt idx="493">
                  <c:v>531.91399999999999</c:v>
                </c:pt>
                <c:pt idx="494">
                  <c:v>532.18299999999999</c:v>
                </c:pt>
                <c:pt idx="495">
                  <c:v>532.452</c:v>
                </c:pt>
                <c:pt idx="496">
                  <c:v>532.721</c:v>
                </c:pt>
                <c:pt idx="497">
                  <c:v>532.99099999999999</c:v>
                </c:pt>
                <c:pt idx="498">
                  <c:v>533.26</c:v>
                </c:pt>
                <c:pt idx="499">
                  <c:v>533.529</c:v>
                </c:pt>
                <c:pt idx="500">
                  <c:v>533.79899999999998</c:v>
                </c:pt>
                <c:pt idx="501">
                  <c:v>534.06799999999998</c:v>
                </c:pt>
                <c:pt idx="502">
                  <c:v>534.33699999999999</c:v>
                </c:pt>
                <c:pt idx="503">
                  <c:v>534.60699999999997</c:v>
                </c:pt>
                <c:pt idx="504">
                  <c:v>534.87699999999995</c:v>
                </c:pt>
                <c:pt idx="505">
                  <c:v>535.14599999999996</c:v>
                </c:pt>
                <c:pt idx="506">
                  <c:v>535.41600000000005</c:v>
                </c:pt>
                <c:pt idx="507">
                  <c:v>535.68499999999995</c:v>
                </c:pt>
                <c:pt idx="508">
                  <c:v>535.95500000000004</c:v>
                </c:pt>
                <c:pt idx="509">
                  <c:v>536.22500000000002</c:v>
                </c:pt>
                <c:pt idx="510">
                  <c:v>536.495</c:v>
                </c:pt>
                <c:pt idx="511">
                  <c:v>536.76499999999999</c:v>
                </c:pt>
                <c:pt idx="512">
                  <c:v>537.03499999999997</c:v>
                </c:pt>
                <c:pt idx="513">
                  <c:v>537.30499999999995</c:v>
                </c:pt>
                <c:pt idx="514">
                  <c:v>537.57500000000005</c:v>
                </c:pt>
                <c:pt idx="515">
                  <c:v>537.84500000000003</c:v>
                </c:pt>
                <c:pt idx="516">
                  <c:v>538.11500000000001</c:v>
                </c:pt>
                <c:pt idx="517">
                  <c:v>538.38499999999999</c:v>
                </c:pt>
                <c:pt idx="518">
                  <c:v>538.65499999999997</c:v>
                </c:pt>
                <c:pt idx="519">
                  <c:v>538.92600000000004</c:v>
                </c:pt>
                <c:pt idx="520">
                  <c:v>539.19600000000003</c:v>
                </c:pt>
                <c:pt idx="521">
                  <c:v>539.46600000000001</c:v>
                </c:pt>
                <c:pt idx="522">
                  <c:v>539.73699999999997</c:v>
                </c:pt>
                <c:pt idx="523">
                  <c:v>540.00699999999995</c:v>
                </c:pt>
                <c:pt idx="524">
                  <c:v>540.27800000000002</c:v>
                </c:pt>
                <c:pt idx="525">
                  <c:v>540.548</c:v>
                </c:pt>
                <c:pt idx="526">
                  <c:v>540.81899999999996</c:v>
                </c:pt>
                <c:pt idx="527">
                  <c:v>541.08900000000006</c:v>
                </c:pt>
                <c:pt idx="528">
                  <c:v>541.36</c:v>
                </c:pt>
                <c:pt idx="529">
                  <c:v>541.63099999999997</c:v>
                </c:pt>
                <c:pt idx="530">
                  <c:v>541.90200000000004</c:v>
                </c:pt>
                <c:pt idx="531">
                  <c:v>542.17200000000003</c:v>
                </c:pt>
                <c:pt idx="532">
                  <c:v>542.44299999999998</c:v>
                </c:pt>
                <c:pt idx="533">
                  <c:v>542.71400000000006</c:v>
                </c:pt>
                <c:pt idx="534">
                  <c:v>542.98500000000001</c:v>
                </c:pt>
                <c:pt idx="535">
                  <c:v>543.25599999999997</c:v>
                </c:pt>
                <c:pt idx="536">
                  <c:v>543.52700000000004</c:v>
                </c:pt>
                <c:pt idx="537">
                  <c:v>543.798</c:v>
                </c:pt>
                <c:pt idx="538">
                  <c:v>544.06899999999996</c:v>
                </c:pt>
                <c:pt idx="539">
                  <c:v>544.34100000000001</c:v>
                </c:pt>
                <c:pt idx="540">
                  <c:v>544.61199999999997</c:v>
                </c:pt>
                <c:pt idx="541">
                  <c:v>544.88300000000004</c:v>
                </c:pt>
                <c:pt idx="542">
                  <c:v>545.15499999999997</c:v>
                </c:pt>
                <c:pt idx="543">
                  <c:v>545.42600000000004</c:v>
                </c:pt>
                <c:pt idx="544">
                  <c:v>545.697</c:v>
                </c:pt>
                <c:pt idx="545">
                  <c:v>545.96900000000005</c:v>
                </c:pt>
                <c:pt idx="546">
                  <c:v>546.24</c:v>
                </c:pt>
                <c:pt idx="547">
                  <c:v>546.51199999999994</c:v>
                </c:pt>
                <c:pt idx="548">
                  <c:v>546.78399999999999</c:v>
                </c:pt>
                <c:pt idx="549">
                  <c:v>547.05499999999995</c:v>
                </c:pt>
                <c:pt idx="550">
                  <c:v>547.327</c:v>
                </c:pt>
                <c:pt idx="551">
                  <c:v>547.59900000000005</c:v>
                </c:pt>
                <c:pt idx="552">
                  <c:v>547.87099999999998</c:v>
                </c:pt>
                <c:pt idx="553">
                  <c:v>548.14200000000005</c:v>
                </c:pt>
                <c:pt idx="554">
                  <c:v>548.41399999999999</c:v>
                </c:pt>
                <c:pt idx="555">
                  <c:v>548.68600000000004</c:v>
                </c:pt>
                <c:pt idx="556">
                  <c:v>548.95799999999997</c:v>
                </c:pt>
                <c:pt idx="557">
                  <c:v>549.23</c:v>
                </c:pt>
                <c:pt idx="558">
                  <c:v>549.50199999999995</c:v>
                </c:pt>
                <c:pt idx="559">
                  <c:v>549.77499999999998</c:v>
                </c:pt>
                <c:pt idx="560">
                  <c:v>550.04700000000003</c:v>
                </c:pt>
                <c:pt idx="561">
                  <c:v>550.31899999999996</c:v>
                </c:pt>
                <c:pt idx="562">
                  <c:v>550.59100000000001</c:v>
                </c:pt>
                <c:pt idx="563">
                  <c:v>550.86400000000003</c:v>
                </c:pt>
                <c:pt idx="564">
                  <c:v>551.13599999999997</c:v>
                </c:pt>
                <c:pt idx="565">
                  <c:v>551.40800000000002</c:v>
                </c:pt>
                <c:pt idx="566">
                  <c:v>551.68100000000004</c:v>
                </c:pt>
                <c:pt idx="567">
                  <c:v>551.95299999999997</c:v>
                </c:pt>
                <c:pt idx="568">
                  <c:v>552.226</c:v>
                </c:pt>
                <c:pt idx="569">
                  <c:v>552.49800000000005</c:v>
                </c:pt>
                <c:pt idx="570">
                  <c:v>552.77099999999996</c:v>
                </c:pt>
                <c:pt idx="571">
                  <c:v>553.04399999999998</c:v>
                </c:pt>
                <c:pt idx="572">
                  <c:v>553.31600000000003</c:v>
                </c:pt>
                <c:pt idx="573">
                  <c:v>553.58900000000006</c:v>
                </c:pt>
                <c:pt idx="574">
                  <c:v>553.86199999999997</c:v>
                </c:pt>
                <c:pt idx="575">
                  <c:v>554.13499999999999</c:v>
                </c:pt>
                <c:pt idx="576">
                  <c:v>554.40800000000002</c:v>
                </c:pt>
                <c:pt idx="577">
                  <c:v>554.68100000000004</c:v>
                </c:pt>
                <c:pt idx="578">
                  <c:v>554.95399999999995</c:v>
                </c:pt>
                <c:pt idx="579">
                  <c:v>555.22699999999998</c:v>
                </c:pt>
                <c:pt idx="580">
                  <c:v>555.5</c:v>
                </c:pt>
                <c:pt idx="581">
                  <c:v>555.77300000000002</c:v>
                </c:pt>
                <c:pt idx="582">
                  <c:v>556.04600000000005</c:v>
                </c:pt>
                <c:pt idx="583">
                  <c:v>556.31899999999996</c:v>
                </c:pt>
                <c:pt idx="584">
                  <c:v>556.59199999999998</c:v>
                </c:pt>
                <c:pt idx="585">
                  <c:v>556.86599999999999</c:v>
                </c:pt>
                <c:pt idx="586">
                  <c:v>557.13900000000001</c:v>
                </c:pt>
                <c:pt idx="587">
                  <c:v>557.41200000000003</c:v>
                </c:pt>
                <c:pt idx="588">
                  <c:v>557.68600000000004</c:v>
                </c:pt>
                <c:pt idx="589">
                  <c:v>557.95899999999995</c:v>
                </c:pt>
                <c:pt idx="590">
                  <c:v>558.23299999999995</c:v>
                </c:pt>
                <c:pt idx="591">
                  <c:v>558.50599999999997</c:v>
                </c:pt>
                <c:pt idx="592">
                  <c:v>558.78</c:v>
                </c:pt>
                <c:pt idx="593">
                  <c:v>559.053</c:v>
                </c:pt>
                <c:pt idx="594">
                  <c:v>559.327</c:v>
                </c:pt>
                <c:pt idx="595">
                  <c:v>559.601</c:v>
                </c:pt>
                <c:pt idx="596">
                  <c:v>559.875</c:v>
                </c:pt>
                <c:pt idx="597">
                  <c:v>560.14800000000002</c:v>
                </c:pt>
                <c:pt idx="598">
                  <c:v>560.42200000000003</c:v>
                </c:pt>
                <c:pt idx="599">
                  <c:v>560.69600000000003</c:v>
                </c:pt>
                <c:pt idx="600">
                  <c:v>560.97</c:v>
                </c:pt>
                <c:pt idx="601">
                  <c:v>561.24400000000003</c:v>
                </c:pt>
                <c:pt idx="602">
                  <c:v>561.51800000000003</c:v>
                </c:pt>
                <c:pt idx="603">
                  <c:v>561.79200000000003</c:v>
                </c:pt>
                <c:pt idx="604">
                  <c:v>562.06600000000003</c:v>
                </c:pt>
                <c:pt idx="605">
                  <c:v>562.34</c:v>
                </c:pt>
                <c:pt idx="606">
                  <c:v>562.61400000000003</c:v>
                </c:pt>
                <c:pt idx="607">
                  <c:v>562.88800000000003</c:v>
                </c:pt>
                <c:pt idx="608">
                  <c:v>563.16200000000003</c:v>
                </c:pt>
                <c:pt idx="609">
                  <c:v>563.43700000000001</c:v>
                </c:pt>
                <c:pt idx="610">
                  <c:v>563.71100000000001</c:v>
                </c:pt>
                <c:pt idx="611">
                  <c:v>563.98500000000001</c:v>
                </c:pt>
                <c:pt idx="612">
                  <c:v>564.26</c:v>
                </c:pt>
                <c:pt idx="613">
                  <c:v>564.53399999999999</c:v>
                </c:pt>
                <c:pt idx="614">
                  <c:v>564.80799999999999</c:v>
                </c:pt>
                <c:pt idx="615">
                  <c:v>565.08299999999997</c:v>
                </c:pt>
                <c:pt idx="616">
                  <c:v>565.35699999999997</c:v>
                </c:pt>
                <c:pt idx="617">
                  <c:v>565.63199999999995</c:v>
                </c:pt>
                <c:pt idx="618">
                  <c:v>565.90599999999995</c:v>
                </c:pt>
                <c:pt idx="619">
                  <c:v>566.18100000000004</c:v>
                </c:pt>
                <c:pt idx="620">
                  <c:v>566.45600000000002</c:v>
                </c:pt>
                <c:pt idx="621">
                  <c:v>566.73</c:v>
                </c:pt>
                <c:pt idx="622">
                  <c:v>567.005</c:v>
                </c:pt>
                <c:pt idx="623">
                  <c:v>567.28</c:v>
                </c:pt>
                <c:pt idx="624">
                  <c:v>567.55399999999997</c:v>
                </c:pt>
                <c:pt idx="625">
                  <c:v>567.82899999999995</c:v>
                </c:pt>
                <c:pt idx="626">
                  <c:v>568.10400000000004</c:v>
                </c:pt>
                <c:pt idx="627">
                  <c:v>568.37900000000002</c:v>
                </c:pt>
                <c:pt idx="628">
                  <c:v>568.654</c:v>
                </c:pt>
                <c:pt idx="629">
                  <c:v>568.92899999999997</c:v>
                </c:pt>
                <c:pt idx="630">
                  <c:v>569.20399999999995</c:v>
                </c:pt>
                <c:pt idx="631">
                  <c:v>569.47900000000004</c:v>
                </c:pt>
                <c:pt idx="632">
                  <c:v>569.75400000000002</c:v>
                </c:pt>
                <c:pt idx="633">
                  <c:v>570.029</c:v>
                </c:pt>
                <c:pt idx="634">
                  <c:v>570.30399999999997</c:v>
                </c:pt>
                <c:pt idx="635">
                  <c:v>570.57899999999995</c:v>
                </c:pt>
                <c:pt idx="636">
                  <c:v>570.85400000000004</c:v>
                </c:pt>
                <c:pt idx="637">
                  <c:v>571.12900000000002</c:v>
                </c:pt>
                <c:pt idx="638">
                  <c:v>571.404</c:v>
                </c:pt>
                <c:pt idx="639">
                  <c:v>571.67999999999995</c:v>
                </c:pt>
                <c:pt idx="640">
                  <c:v>571.95500000000004</c:v>
                </c:pt>
                <c:pt idx="641">
                  <c:v>572.23</c:v>
                </c:pt>
                <c:pt idx="642">
                  <c:v>572.505</c:v>
                </c:pt>
                <c:pt idx="643">
                  <c:v>572.78099999999995</c:v>
                </c:pt>
                <c:pt idx="644">
                  <c:v>573.05600000000004</c:v>
                </c:pt>
                <c:pt idx="645">
                  <c:v>573.33199999999999</c:v>
                </c:pt>
                <c:pt idx="646">
                  <c:v>573.60699999999997</c:v>
                </c:pt>
                <c:pt idx="647">
                  <c:v>573.88199999999995</c:v>
                </c:pt>
                <c:pt idx="648">
                  <c:v>574.15800000000002</c:v>
                </c:pt>
                <c:pt idx="649">
                  <c:v>574.43299999999999</c:v>
                </c:pt>
                <c:pt idx="650">
                  <c:v>574.70899999999995</c:v>
                </c:pt>
                <c:pt idx="651">
                  <c:v>574.98500000000001</c:v>
                </c:pt>
                <c:pt idx="652">
                  <c:v>575.26</c:v>
                </c:pt>
                <c:pt idx="653">
                  <c:v>575.53599999999994</c:v>
                </c:pt>
                <c:pt idx="654">
                  <c:v>575.81100000000004</c:v>
                </c:pt>
                <c:pt idx="655">
                  <c:v>576.08699999999999</c:v>
                </c:pt>
                <c:pt idx="656">
                  <c:v>576.36300000000006</c:v>
                </c:pt>
                <c:pt idx="657">
                  <c:v>576.63800000000003</c:v>
                </c:pt>
                <c:pt idx="658">
                  <c:v>576.91399999999999</c:v>
                </c:pt>
                <c:pt idx="659">
                  <c:v>577.19000000000005</c:v>
                </c:pt>
                <c:pt idx="660">
                  <c:v>577.46600000000001</c:v>
                </c:pt>
                <c:pt idx="661">
                  <c:v>577.74099999999999</c:v>
                </c:pt>
                <c:pt idx="662">
                  <c:v>578.01700000000005</c:v>
                </c:pt>
                <c:pt idx="663">
                  <c:v>578.29300000000001</c:v>
                </c:pt>
                <c:pt idx="664">
                  <c:v>578.56899999999996</c:v>
                </c:pt>
                <c:pt idx="665">
                  <c:v>578.84500000000003</c:v>
                </c:pt>
                <c:pt idx="666">
                  <c:v>579.12099999999998</c:v>
                </c:pt>
                <c:pt idx="667">
                  <c:v>579.39700000000005</c:v>
                </c:pt>
                <c:pt idx="668">
                  <c:v>579.673</c:v>
                </c:pt>
                <c:pt idx="669">
                  <c:v>579.94799999999998</c:v>
                </c:pt>
                <c:pt idx="670">
                  <c:v>580.22400000000005</c:v>
                </c:pt>
                <c:pt idx="671">
                  <c:v>580.5</c:v>
                </c:pt>
                <c:pt idx="672">
                  <c:v>580.77599999999995</c:v>
                </c:pt>
                <c:pt idx="673">
                  <c:v>581.05200000000002</c:v>
                </c:pt>
                <c:pt idx="674">
                  <c:v>581.32899999999995</c:v>
                </c:pt>
                <c:pt idx="675">
                  <c:v>581.60500000000002</c:v>
                </c:pt>
                <c:pt idx="676">
                  <c:v>581.88099999999997</c:v>
                </c:pt>
                <c:pt idx="677">
                  <c:v>582.15700000000004</c:v>
                </c:pt>
                <c:pt idx="678">
                  <c:v>582.43299999999999</c:v>
                </c:pt>
                <c:pt idx="679">
                  <c:v>582.70899999999995</c:v>
                </c:pt>
                <c:pt idx="680">
                  <c:v>582.98500000000001</c:v>
                </c:pt>
                <c:pt idx="681">
                  <c:v>583.26099999999997</c:v>
                </c:pt>
                <c:pt idx="682">
                  <c:v>583.53800000000001</c:v>
                </c:pt>
                <c:pt idx="683">
                  <c:v>583.81399999999996</c:v>
                </c:pt>
                <c:pt idx="684">
                  <c:v>584.09</c:v>
                </c:pt>
                <c:pt idx="685">
                  <c:v>584.36599999999999</c:v>
                </c:pt>
                <c:pt idx="686">
                  <c:v>584.64200000000005</c:v>
                </c:pt>
                <c:pt idx="687">
                  <c:v>584.91899999999998</c:v>
                </c:pt>
                <c:pt idx="688">
                  <c:v>585.19500000000005</c:v>
                </c:pt>
                <c:pt idx="689">
                  <c:v>585.471</c:v>
                </c:pt>
                <c:pt idx="690">
                  <c:v>585.74699999999996</c:v>
                </c:pt>
                <c:pt idx="691">
                  <c:v>586.024</c:v>
                </c:pt>
                <c:pt idx="692">
                  <c:v>586.29999999999995</c:v>
                </c:pt>
                <c:pt idx="693">
                  <c:v>586.57600000000002</c:v>
                </c:pt>
                <c:pt idx="694">
                  <c:v>586.85299999999995</c:v>
                </c:pt>
                <c:pt idx="695">
                  <c:v>587.12900000000002</c:v>
                </c:pt>
                <c:pt idx="696">
                  <c:v>587.40499999999997</c:v>
                </c:pt>
                <c:pt idx="697">
                  <c:v>587.68200000000002</c:v>
                </c:pt>
                <c:pt idx="698">
                  <c:v>587.95799999999997</c:v>
                </c:pt>
                <c:pt idx="699">
                  <c:v>588.23400000000004</c:v>
                </c:pt>
                <c:pt idx="700">
                  <c:v>588.51099999999997</c:v>
                </c:pt>
                <c:pt idx="701">
                  <c:v>588.78700000000003</c:v>
                </c:pt>
                <c:pt idx="702">
                  <c:v>589.06399999999996</c:v>
                </c:pt>
                <c:pt idx="703">
                  <c:v>589.34</c:v>
                </c:pt>
                <c:pt idx="704">
                  <c:v>589.61599999999999</c:v>
                </c:pt>
                <c:pt idx="705">
                  <c:v>589.89300000000003</c:v>
                </c:pt>
                <c:pt idx="706">
                  <c:v>590.16899999999998</c:v>
                </c:pt>
                <c:pt idx="707">
                  <c:v>590.44600000000003</c:v>
                </c:pt>
                <c:pt idx="708">
                  <c:v>590.72199999999998</c:v>
                </c:pt>
                <c:pt idx="709">
                  <c:v>590.99900000000002</c:v>
                </c:pt>
                <c:pt idx="710">
                  <c:v>591.27499999999998</c:v>
                </c:pt>
                <c:pt idx="711">
                  <c:v>591.55200000000002</c:v>
                </c:pt>
                <c:pt idx="712">
                  <c:v>591.82799999999997</c:v>
                </c:pt>
                <c:pt idx="713">
                  <c:v>592.10400000000004</c:v>
                </c:pt>
                <c:pt idx="714">
                  <c:v>592.38099999999997</c:v>
                </c:pt>
                <c:pt idx="715">
                  <c:v>592.65700000000004</c:v>
                </c:pt>
                <c:pt idx="716">
                  <c:v>592.93399999999997</c:v>
                </c:pt>
                <c:pt idx="717">
                  <c:v>593.21</c:v>
                </c:pt>
                <c:pt idx="718">
                  <c:v>593.48699999999997</c:v>
                </c:pt>
                <c:pt idx="719">
                  <c:v>593.76300000000003</c:v>
                </c:pt>
                <c:pt idx="720">
                  <c:v>594.04</c:v>
                </c:pt>
                <c:pt idx="721">
                  <c:v>594.31600000000003</c:v>
                </c:pt>
                <c:pt idx="722">
                  <c:v>594.59299999999996</c:v>
                </c:pt>
                <c:pt idx="723">
                  <c:v>594.86900000000003</c:v>
                </c:pt>
                <c:pt idx="724">
                  <c:v>595.14599999999996</c:v>
                </c:pt>
                <c:pt idx="725">
                  <c:v>595.42200000000003</c:v>
                </c:pt>
                <c:pt idx="726">
                  <c:v>595.69899999999996</c:v>
                </c:pt>
                <c:pt idx="727">
                  <c:v>595.97500000000002</c:v>
                </c:pt>
                <c:pt idx="728">
                  <c:v>596.25199999999995</c:v>
                </c:pt>
                <c:pt idx="729">
                  <c:v>596.52800000000002</c:v>
                </c:pt>
                <c:pt idx="730">
                  <c:v>596.80499999999995</c:v>
                </c:pt>
                <c:pt idx="731">
                  <c:v>597.08100000000002</c:v>
                </c:pt>
                <c:pt idx="732">
                  <c:v>597.35799999999995</c:v>
                </c:pt>
                <c:pt idx="733">
                  <c:v>597.63400000000001</c:v>
                </c:pt>
                <c:pt idx="734">
                  <c:v>597.91</c:v>
                </c:pt>
                <c:pt idx="735">
                  <c:v>598.18700000000001</c:v>
                </c:pt>
                <c:pt idx="736">
                  <c:v>598.46299999999997</c:v>
                </c:pt>
                <c:pt idx="737">
                  <c:v>598.74</c:v>
                </c:pt>
                <c:pt idx="738">
                  <c:v>599.01599999999996</c:v>
                </c:pt>
                <c:pt idx="739">
                  <c:v>599.29300000000001</c:v>
                </c:pt>
                <c:pt idx="740">
                  <c:v>599.56899999999996</c:v>
                </c:pt>
                <c:pt idx="741">
                  <c:v>599.846</c:v>
                </c:pt>
                <c:pt idx="742">
                  <c:v>600.12199999999996</c:v>
                </c:pt>
                <c:pt idx="743">
                  <c:v>600.39800000000002</c:v>
                </c:pt>
                <c:pt idx="744">
                  <c:v>600.67499999999995</c:v>
                </c:pt>
                <c:pt idx="745">
                  <c:v>600.95100000000002</c:v>
                </c:pt>
                <c:pt idx="746">
                  <c:v>601.22799999999995</c:v>
                </c:pt>
                <c:pt idx="747">
                  <c:v>601.50400000000002</c:v>
                </c:pt>
                <c:pt idx="748">
                  <c:v>601.78</c:v>
                </c:pt>
                <c:pt idx="749">
                  <c:v>602.05700000000002</c:v>
                </c:pt>
                <c:pt idx="750">
                  <c:v>602.33299999999997</c:v>
                </c:pt>
                <c:pt idx="751">
                  <c:v>602.60900000000004</c:v>
                </c:pt>
                <c:pt idx="752">
                  <c:v>602.88599999999997</c:v>
                </c:pt>
                <c:pt idx="753">
                  <c:v>603.16200000000003</c:v>
                </c:pt>
                <c:pt idx="754">
                  <c:v>603.43799999999999</c:v>
                </c:pt>
                <c:pt idx="755">
                  <c:v>603.71500000000003</c:v>
                </c:pt>
                <c:pt idx="756">
                  <c:v>603.99099999999999</c:v>
                </c:pt>
                <c:pt idx="757">
                  <c:v>604.26700000000005</c:v>
                </c:pt>
                <c:pt idx="758">
                  <c:v>604.54300000000001</c:v>
                </c:pt>
                <c:pt idx="759">
                  <c:v>604.82000000000005</c:v>
                </c:pt>
                <c:pt idx="760">
                  <c:v>605.096</c:v>
                </c:pt>
                <c:pt idx="761">
                  <c:v>605.37199999999996</c:v>
                </c:pt>
                <c:pt idx="762">
                  <c:v>605.64800000000002</c:v>
                </c:pt>
                <c:pt idx="763">
                  <c:v>605.92399999999998</c:v>
                </c:pt>
                <c:pt idx="764">
                  <c:v>606.20100000000002</c:v>
                </c:pt>
                <c:pt idx="765">
                  <c:v>606.47699999999998</c:v>
                </c:pt>
                <c:pt idx="766">
                  <c:v>606.75300000000004</c:v>
                </c:pt>
                <c:pt idx="767">
                  <c:v>607.029</c:v>
                </c:pt>
                <c:pt idx="768">
                  <c:v>607.30499999999995</c:v>
                </c:pt>
                <c:pt idx="769">
                  <c:v>607.58100000000002</c:v>
                </c:pt>
                <c:pt idx="770">
                  <c:v>607.85699999999997</c:v>
                </c:pt>
                <c:pt idx="771">
                  <c:v>608.13300000000004</c:v>
                </c:pt>
                <c:pt idx="772">
                  <c:v>608.41</c:v>
                </c:pt>
                <c:pt idx="773">
                  <c:v>608.68600000000004</c:v>
                </c:pt>
                <c:pt idx="774">
                  <c:v>608.96199999999999</c:v>
                </c:pt>
                <c:pt idx="775">
                  <c:v>609.23800000000006</c:v>
                </c:pt>
                <c:pt idx="776">
                  <c:v>609.51400000000001</c:v>
                </c:pt>
                <c:pt idx="777">
                  <c:v>609.78899999999999</c:v>
                </c:pt>
                <c:pt idx="778">
                  <c:v>610.06500000000005</c:v>
                </c:pt>
                <c:pt idx="779">
                  <c:v>610.34100000000001</c:v>
                </c:pt>
                <c:pt idx="780">
                  <c:v>610.61699999999996</c:v>
                </c:pt>
                <c:pt idx="781">
                  <c:v>610.89300000000003</c:v>
                </c:pt>
                <c:pt idx="782">
                  <c:v>611.16899999999998</c:v>
                </c:pt>
                <c:pt idx="783">
                  <c:v>611.44500000000005</c:v>
                </c:pt>
                <c:pt idx="784">
                  <c:v>611.721</c:v>
                </c:pt>
                <c:pt idx="785">
                  <c:v>611.99599999999998</c:v>
                </c:pt>
                <c:pt idx="786">
                  <c:v>612.27200000000005</c:v>
                </c:pt>
                <c:pt idx="787">
                  <c:v>612.548</c:v>
                </c:pt>
                <c:pt idx="788">
                  <c:v>612.82399999999996</c:v>
                </c:pt>
                <c:pt idx="789">
                  <c:v>613.09900000000005</c:v>
                </c:pt>
                <c:pt idx="790">
                  <c:v>613.375</c:v>
                </c:pt>
                <c:pt idx="791">
                  <c:v>613.65099999999995</c:v>
                </c:pt>
                <c:pt idx="792">
                  <c:v>613.92600000000004</c:v>
                </c:pt>
                <c:pt idx="793">
                  <c:v>614.202</c:v>
                </c:pt>
                <c:pt idx="794">
                  <c:v>614.47699999999998</c:v>
                </c:pt>
                <c:pt idx="795">
                  <c:v>614.75300000000004</c:v>
                </c:pt>
                <c:pt idx="796">
                  <c:v>615.029</c:v>
                </c:pt>
                <c:pt idx="797">
                  <c:v>615.30399999999997</c:v>
                </c:pt>
                <c:pt idx="798">
                  <c:v>615.58000000000004</c:v>
                </c:pt>
                <c:pt idx="799">
                  <c:v>615.85500000000002</c:v>
                </c:pt>
                <c:pt idx="800">
                  <c:v>616.13</c:v>
                </c:pt>
                <c:pt idx="801">
                  <c:v>616.40599999999995</c:v>
                </c:pt>
                <c:pt idx="802">
                  <c:v>616.68100000000004</c:v>
                </c:pt>
                <c:pt idx="803">
                  <c:v>616.95699999999999</c:v>
                </c:pt>
                <c:pt idx="804">
                  <c:v>617.23199999999997</c:v>
                </c:pt>
                <c:pt idx="805">
                  <c:v>617.50699999999995</c:v>
                </c:pt>
                <c:pt idx="806">
                  <c:v>617.78200000000004</c:v>
                </c:pt>
                <c:pt idx="807">
                  <c:v>618.05799999999999</c:v>
                </c:pt>
                <c:pt idx="808">
                  <c:v>618.33299999999997</c:v>
                </c:pt>
                <c:pt idx="809">
                  <c:v>618.60799999999995</c:v>
                </c:pt>
                <c:pt idx="810">
                  <c:v>618.88300000000004</c:v>
                </c:pt>
                <c:pt idx="811">
                  <c:v>619.15800000000002</c:v>
                </c:pt>
                <c:pt idx="812">
                  <c:v>619.43299999999999</c:v>
                </c:pt>
                <c:pt idx="813">
                  <c:v>619.70799999999997</c:v>
                </c:pt>
                <c:pt idx="814">
                  <c:v>619.98400000000004</c:v>
                </c:pt>
                <c:pt idx="815">
                  <c:v>620.25900000000001</c:v>
                </c:pt>
                <c:pt idx="816">
                  <c:v>620.53300000000002</c:v>
                </c:pt>
                <c:pt idx="817">
                  <c:v>620.80799999999999</c:v>
                </c:pt>
                <c:pt idx="818">
                  <c:v>621.08299999999997</c:v>
                </c:pt>
                <c:pt idx="819">
                  <c:v>621.35799999999995</c:v>
                </c:pt>
                <c:pt idx="820">
                  <c:v>621.63300000000004</c:v>
                </c:pt>
                <c:pt idx="821">
                  <c:v>621.90800000000002</c:v>
                </c:pt>
                <c:pt idx="822">
                  <c:v>622.18299999999999</c:v>
                </c:pt>
                <c:pt idx="823">
                  <c:v>622.45699999999999</c:v>
                </c:pt>
                <c:pt idx="824">
                  <c:v>622.73199999999997</c:v>
                </c:pt>
                <c:pt idx="825">
                  <c:v>623.00699999999995</c:v>
                </c:pt>
                <c:pt idx="826">
                  <c:v>623.28099999999995</c:v>
                </c:pt>
                <c:pt idx="827">
                  <c:v>623.55600000000004</c:v>
                </c:pt>
                <c:pt idx="828">
                  <c:v>623.83100000000002</c:v>
                </c:pt>
                <c:pt idx="829">
                  <c:v>624.10500000000002</c:v>
                </c:pt>
                <c:pt idx="830">
                  <c:v>624.38</c:v>
                </c:pt>
                <c:pt idx="831">
                  <c:v>624.654</c:v>
                </c:pt>
                <c:pt idx="832">
                  <c:v>624.92899999999997</c:v>
                </c:pt>
                <c:pt idx="833">
                  <c:v>625.20299999999997</c:v>
                </c:pt>
                <c:pt idx="834">
                  <c:v>625.47699999999998</c:v>
                </c:pt>
                <c:pt idx="835">
                  <c:v>625.75199999999995</c:v>
                </c:pt>
                <c:pt idx="836">
                  <c:v>626.02599999999995</c:v>
                </c:pt>
                <c:pt idx="837">
                  <c:v>626.29999999999995</c:v>
                </c:pt>
                <c:pt idx="838">
                  <c:v>626.57399999999996</c:v>
                </c:pt>
                <c:pt idx="839">
                  <c:v>626.84900000000005</c:v>
                </c:pt>
                <c:pt idx="840">
                  <c:v>627.12300000000005</c:v>
                </c:pt>
                <c:pt idx="841">
                  <c:v>627.39700000000005</c:v>
                </c:pt>
                <c:pt idx="842">
                  <c:v>627.67100000000005</c:v>
                </c:pt>
                <c:pt idx="843">
                  <c:v>627.94500000000005</c:v>
                </c:pt>
                <c:pt idx="844">
                  <c:v>628.21900000000005</c:v>
                </c:pt>
                <c:pt idx="845">
                  <c:v>628.49300000000005</c:v>
                </c:pt>
                <c:pt idx="846">
                  <c:v>628.76700000000005</c:v>
                </c:pt>
                <c:pt idx="847">
                  <c:v>629.04100000000005</c:v>
                </c:pt>
                <c:pt idx="848">
                  <c:v>629.31500000000005</c:v>
                </c:pt>
                <c:pt idx="849">
                  <c:v>629.58799999999997</c:v>
                </c:pt>
                <c:pt idx="850">
                  <c:v>629.86199999999997</c:v>
                </c:pt>
                <c:pt idx="851">
                  <c:v>630.13599999999997</c:v>
                </c:pt>
                <c:pt idx="852">
                  <c:v>630.41</c:v>
                </c:pt>
                <c:pt idx="853">
                  <c:v>630.68299999999999</c:v>
                </c:pt>
                <c:pt idx="854">
                  <c:v>630.95699999999999</c:v>
                </c:pt>
                <c:pt idx="855">
                  <c:v>631.23</c:v>
                </c:pt>
                <c:pt idx="856">
                  <c:v>631.50400000000002</c:v>
                </c:pt>
                <c:pt idx="857">
                  <c:v>631.77700000000004</c:v>
                </c:pt>
                <c:pt idx="858">
                  <c:v>632.05100000000004</c:v>
                </c:pt>
                <c:pt idx="859">
                  <c:v>632.32399999999996</c:v>
                </c:pt>
                <c:pt idx="860">
                  <c:v>632.59799999999996</c:v>
                </c:pt>
                <c:pt idx="861">
                  <c:v>632.87099999999998</c:v>
                </c:pt>
                <c:pt idx="862">
                  <c:v>633.14400000000001</c:v>
                </c:pt>
                <c:pt idx="863">
                  <c:v>633.41700000000003</c:v>
                </c:pt>
                <c:pt idx="864">
                  <c:v>633.69100000000003</c:v>
                </c:pt>
                <c:pt idx="865">
                  <c:v>633.96400000000006</c:v>
                </c:pt>
                <c:pt idx="866">
                  <c:v>634.23699999999997</c:v>
                </c:pt>
                <c:pt idx="867">
                  <c:v>634.51</c:v>
                </c:pt>
                <c:pt idx="868">
                  <c:v>634.78300000000002</c:v>
                </c:pt>
                <c:pt idx="869">
                  <c:v>635.05600000000004</c:v>
                </c:pt>
                <c:pt idx="870">
                  <c:v>635.32899999999995</c:v>
                </c:pt>
                <c:pt idx="871">
                  <c:v>635.60199999999998</c:v>
                </c:pt>
                <c:pt idx="872">
                  <c:v>635.875</c:v>
                </c:pt>
                <c:pt idx="873">
                  <c:v>636.14700000000005</c:v>
                </c:pt>
                <c:pt idx="874">
                  <c:v>636.41999999999996</c:v>
                </c:pt>
                <c:pt idx="875">
                  <c:v>636.69299999999998</c:v>
                </c:pt>
                <c:pt idx="876">
                  <c:v>636.96600000000001</c:v>
                </c:pt>
                <c:pt idx="877">
                  <c:v>637.23800000000006</c:v>
                </c:pt>
                <c:pt idx="878">
                  <c:v>637.51099999999997</c:v>
                </c:pt>
                <c:pt idx="879">
                  <c:v>637.78300000000002</c:v>
                </c:pt>
                <c:pt idx="880">
                  <c:v>638.05600000000004</c:v>
                </c:pt>
                <c:pt idx="881">
                  <c:v>638.32799999999997</c:v>
                </c:pt>
                <c:pt idx="882">
                  <c:v>638.601</c:v>
                </c:pt>
                <c:pt idx="883">
                  <c:v>638.87300000000005</c:v>
                </c:pt>
                <c:pt idx="884">
                  <c:v>639.14499999999998</c:v>
                </c:pt>
                <c:pt idx="885">
                  <c:v>639.41800000000001</c:v>
                </c:pt>
                <c:pt idx="886">
                  <c:v>639.69000000000005</c:v>
                </c:pt>
                <c:pt idx="887">
                  <c:v>639.96199999999999</c:v>
                </c:pt>
                <c:pt idx="888">
                  <c:v>640.23400000000004</c:v>
                </c:pt>
                <c:pt idx="889">
                  <c:v>640.50599999999997</c:v>
                </c:pt>
                <c:pt idx="890">
                  <c:v>640.77800000000002</c:v>
                </c:pt>
                <c:pt idx="891">
                  <c:v>641.04999999999995</c:v>
                </c:pt>
                <c:pt idx="892">
                  <c:v>641.322</c:v>
                </c:pt>
                <c:pt idx="893">
                  <c:v>641.59400000000005</c:v>
                </c:pt>
                <c:pt idx="894">
                  <c:v>641.86599999999999</c:v>
                </c:pt>
                <c:pt idx="895">
                  <c:v>642.13800000000003</c:v>
                </c:pt>
                <c:pt idx="896">
                  <c:v>642.41</c:v>
                </c:pt>
                <c:pt idx="897">
                  <c:v>642.68100000000004</c:v>
                </c:pt>
                <c:pt idx="898">
                  <c:v>642.95299999999997</c:v>
                </c:pt>
                <c:pt idx="899">
                  <c:v>643.22500000000002</c:v>
                </c:pt>
                <c:pt idx="900">
                  <c:v>643.49599999999998</c:v>
                </c:pt>
                <c:pt idx="901">
                  <c:v>643.76800000000003</c:v>
                </c:pt>
                <c:pt idx="902">
                  <c:v>644.03899999999999</c:v>
                </c:pt>
                <c:pt idx="903">
                  <c:v>644.31100000000004</c:v>
                </c:pt>
                <c:pt idx="904">
                  <c:v>644.58199999999999</c:v>
                </c:pt>
                <c:pt idx="905">
                  <c:v>644.85299999999995</c:v>
                </c:pt>
                <c:pt idx="906">
                  <c:v>645.125</c:v>
                </c:pt>
                <c:pt idx="907">
                  <c:v>645.39599999999996</c:v>
                </c:pt>
                <c:pt idx="908">
                  <c:v>645.66700000000003</c:v>
                </c:pt>
                <c:pt idx="909">
                  <c:v>645.93799999999999</c:v>
                </c:pt>
                <c:pt idx="910">
                  <c:v>646.20899999999995</c:v>
                </c:pt>
                <c:pt idx="911">
                  <c:v>646.48099999999999</c:v>
                </c:pt>
                <c:pt idx="912">
                  <c:v>646.75199999999995</c:v>
                </c:pt>
                <c:pt idx="913">
                  <c:v>647.02200000000005</c:v>
                </c:pt>
                <c:pt idx="914">
                  <c:v>647.29300000000001</c:v>
                </c:pt>
                <c:pt idx="915">
                  <c:v>647.56399999999996</c:v>
                </c:pt>
                <c:pt idx="916">
                  <c:v>647.83500000000004</c:v>
                </c:pt>
                <c:pt idx="917">
                  <c:v>648.10599999999999</c:v>
                </c:pt>
                <c:pt idx="918">
                  <c:v>648.37699999999995</c:v>
                </c:pt>
                <c:pt idx="919">
                  <c:v>648.64700000000005</c:v>
                </c:pt>
                <c:pt idx="920">
                  <c:v>648.91800000000001</c:v>
                </c:pt>
                <c:pt idx="921">
                  <c:v>649.18799999999999</c:v>
                </c:pt>
                <c:pt idx="922">
                  <c:v>649.45899999999995</c:v>
                </c:pt>
                <c:pt idx="923">
                  <c:v>649.73</c:v>
                </c:pt>
                <c:pt idx="924">
                  <c:v>650</c:v>
                </c:pt>
                <c:pt idx="925">
                  <c:v>650.27</c:v>
                </c:pt>
                <c:pt idx="926">
                  <c:v>650.54100000000005</c:v>
                </c:pt>
                <c:pt idx="927">
                  <c:v>650.81100000000004</c:v>
                </c:pt>
                <c:pt idx="928">
                  <c:v>651.08100000000002</c:v>
                </c:pt>
                <c:pt idx="929">
                  <c:v>651.351</c:v>
                </c:pt>
                <c:pt idx="930">
                  <c:v>651.62199999999996</c:v>
                </c:pt>
                <c:pt idx="931">
                  <c:v>651.89200000000005</c:v>
                </c:pt>
                <c:pt idx="932">
                  <c:v>652.16200000000003</c:v>
                </c:pt>
                <c:pt idx="933">
                  <c:v>652.43200000000002</c:v>
                </c:pt>
                <c:pt idx="934">
                  <c:v>652.702</c:v>
                </c:pt>
                <c:pt idx="935">
                  <c:v>652.97199999999998</c:v>
                </c:pt>
                <c:pt idx="936">
                  <c:v>653.24099999999999</c:v>
                </c:pt>
                <c:pt idx="937">
                  <c:v>653.51099999999997</c:v>
                </c:pt>
                <c:pt idx="938">
                  <c:v>653.78099999999995</c:v>
                </c:pt>
                <c:pt idx="939">
                  <c:v>654.05100000000004</c:v>
                </c:pt>
                <c:pt idx="940">
                  <c:v>654.32000000000005</c:v>
                </c:pt>
                <c:pt idx="941">
                  <c:v>654.59</c:v>
                </c:pt>
                <c:pt idx="942">
                  <c:v>654.86</c:v>
                </c:pt>
                <c:pt idx="943">
                  <c:v>655.12900000000002</c:v>
                </c:pt>
                <c:pt idx="944">
                  <c:v>655.399</c:v>
                </c:pt>
                <c:pt idx="945">
                  <c:v>655.66800000000001</c:v>
                </c:pt>
                <c:pt idx="946">
                  <c:v>655.93700000000001</c:v>
                </c:pt>
                <c:pt idx="947">
                  <c:v>656.20699999999999</c:v>
                </c:pt>
                <c:pt idx="948">
                  <c:v>656.476</c:v>
                </c:pt>
                <c:pt idx="949">
                  <c:v>656.745</c:v>
                </c:pt>
                <c:pt idx="950">
                  <c:v>657.01400000000001</c:v>
                </c:pt>
                <c:pt idx="951">
                  <c:v>657.28300000000002</c:v>
                </c:pt>
                <c:pt idx="952">
                  <c:v>657.553</c:v>
                </c:pt>
                <c:pt idx="953">
                  <c:v>657.822</c:v>
                </c:pt>
                <c:pt idx="954">
                  <c:v>658.09100000000001</c:v>
                </c:pt>
                <c:pt idx="955">
                  <c:v>658.36</c:v>
                </c:pt>
                <c:pt idx="956">
                  <c:v>658.62800000000004</c:v>
                </c:pt>
                <c:pt idx="957">
                  <c:v>658.89700000000005</c:v>
                </c:pt>
                <c:pt idx="958">
                  <c:v>659.16600000000005</c:v>
                </c:pt>
                <c:pt idx="959">
                  <c:v>659.43499999999995</c:v>
                </c:pt>
                <c:pt idx="960">
                  <c:v>659.70399999999995</c:v>
                </c:pt>
                <c:pt idx="961">
                  <c:v>659.97199999999998</c:v>
                </c:pt>
                <c:pt idx="962">
                  <c:v>660.24099999999999</c:v>
                </c:pt>
                <c:pt idx="963">
                  <c:v>660.50900000000001</c:v>
                </c:pt>
                <c:pt idx="964">
                  <c:v>660.77800000000002</c:v>
                </c:pt>
                <c:pt idx="965">
                  <c:v>661.04600000000005</c:v>
                </c:pt>
                <c:pt idx="966">
                  <c:v>661.31500000000005</c:v>
                </c:pt>
                <c:pt idx="967">
                  <c:v>661.58299999999997</c:v>
                </c:pt>
                <c:pt idx="968">
                  <c:v>661.85199999999998</c:v>
                </c:pt>
                <c:pt idx="969">
                  <c:v>662.12</c:v>
                </c:pt>
                <c:pt idx="970">
                  <c:v>662.38800000000003</c:v>
                </c:pt>
                <c:pt idx="971">
                  <c:v>662.65599999999995</c:v>
                </c:pt>
                <c:pt idx="972">
                  <c:v>662.92399999999998</c:v>
                </c:pt>
                <c:pt idx="973">
                  <c:v>663.19200000000001</c:v>
                </c:pt>
                <c:pt idx="974">
                  <c:v>663.46100000000001</c:v>
                </c:pt>
                <c:pt idx="975">
                  <c:v>663.72900000000004</c:v>
                </c:pt>
                <c:pt idx="976">
                  <c:v>663.99599999999998</c:v>
                </c:pt>
                <c:pt idx="977">
                  <c:v>664.26400000000001</c:v>
                </c:pt>
                <c:pt idx="978">
                  <c:v>664.53200000000004</c:v>
                </c:pt>
                <c:pt idx="979">
                  <c:v>664.8</c:v>
                </c:pt>
                <c:pt idx="980">
                  <c:v>665.06799999999998</c:v>
                </c:pt>
                <c:pt idx="981">
                  <c:v>665.33600000000001</c:v>
                </c:pt>
                <c:pt idx="982">
                  <c:v>665.60299999999995</c:v>
                </c:pt>
                <c:pt idx="983">
                  <c:v>665.87099999999998</c:v>
                </c:pt>
                <c:pt idx="984">
                  <c:v>666.13800000000003</c:v>
                </c:pt>
                <c:pt idx="985">
                  <c:v>666.40599999999995</c:v>
                </c:pt>
                <c:pt idx="986">
                  <c:v>666.67399999999998</c:v>
                </c:pt>
                <c:pt idx="987">
                  <c:v>666.94100000000003</c:v>
                </c:pt>
                <c:pt idx="988">
                  <c:v>667.20799999999997</c:v>
                </c:pt>
                <c:pt idx="989">
                  <c:v>667.476</c:v>
                </c:pt>
                <c:pt idx="990">
                  <c:v>667.74300000000005</c:v>
                </c:pt>
                <c:pt idx="991">
                  <c:v>668.01</c:v>
                </c:pt>
                <c:pt idx="992">
                  <c:v>668.27800000000002</c:v>
                </c:pt>
                <c:pt idx="993">
                  <c:v>668.54499999999996</c:v>
                </c:pt>
                <c:pt idx="994">
                  <c:v>668.81200000000001</c:v>
                </c:pt>
                <c:pt idx="995">
                  <c:v>669.07899999999995</c:v>
                </c:pt>
                <c:pt idx="996">
                  <c:v>669.346</c:v>
                </c:pt>
                <c:pt idx="997">
                  <c:v>669.61300000000006</c:v>
                </c:pt>
                <c:pt idx="998">
                  <c:v>669.88</c:v>
                </c:pt>
                <c:pt idx="999">
                  <c:v>670.14700000000005</c:v>
                </c:pt>
                <c:pt idx="1000">
                  <c:v>670.41399999999999</c:v>
                </c:pt>
                <c:pt idx="1001">
                  <c:v>670.68100000000004</c:v>
                </c:pt>
                <c:pt idx="1002">
                  <c:v>670.94799999999998</c:v>
                </c:pt>
                <c:pt idx="1003">
                  <c:v>671.21400000000006</c:v>
                </c:pt>
                <c:pt idx="1004">
                  <c:v>671.48099999999999</c:v>
                </c:pt>
                <c:pt idx="1005">
                  <c:v>671.74800000000005</c:v>
                </c:pt>
                <c:pt idx="1006">
                  <c:v>672.01499999999999</c:v>
                </c:pt>
                <c:pt idx="1007">
                  <c:v>672.28099999999995</c:v>
                </c:pt>
                <c:pt idx="1008">
                  <c:v>672.548</c:v>
                </c:pt>
                <c:pt idx="1009">
                  <c:v>672.81399999999996</c:v>
                </c:pt>
                <c:pt idx="1010">
                  <c:v>673.08100000000002</c:v>
                </c:pt>
                <c:pt idx="1011">
                  <c:v>673.34699999999998</c:v>
                </c:pt>
                <c:pt idx="1012">
                  <c:v>673.61400000000003</c:v>
                </c:pt>
                <c:pt idx="1013">
                  <c:v>673.88</c:v>
                </c:pt>
                <c:pt idx="1014">
                  <c:v>674.14599999999996</c:v>
                </c:pt>
                <c:pt idx="1015">
                  <c:v>674.41200000000003</c:v>
                </c:pt>
                <c:pt idx="1016">
                  <c:v>674.67899999999997</c:v>
                </c:pt>
                <c:pt idx="1017">
                  <c:v>674.94500000000005</c:v>
                </c:pt>
                <c:pt idx="1018">
                  <c:v>675.21100000000001</c:v>
                </c:pt>
                <c:pt idx="1019">
                  <c:v>675.47699999999998</c:v>
                </c:pt>
                <c:pt idx="1020">
                  <c:v>675.74300000000005</c:v>
                </c:pt>
                <c:pt idx="1021">
                  <c:v>676.00900000000001</c:v>
                </c:pt>
                <c:pt idx="1022">
                  <c:v>676.27499999999998</c:v>
                </c:pt>
                <c:pt idx="1023">
                  <c:v>676.54100000000005</c:v>
                </c:pt>
                <c:pt idx="1024">
                  <c:v>676.80700000000002</c:v>
                </c:pt>
                <c:pt idx="1025">
                  <c:v>677.07299999999998</c:v>
                </c:pt>
                <c:pt idx="1026">
                  <c:v>677.33900000000006</c:v>
                </c:pt>
                <c:pt idx="1027">
                  <c:v>677.60500000000002</c:v>
                </c:pt>
                <c:pt idx="1028">
                  <c:v>677.87099999999998</c:v>
                </c:pt>
                <c:pt idx="1029">
                  <c:v>678.13599999999997</c:v>
                </c:pt>
                <c:pt idx="1030">
                  <c:v>678.40200000000004</c:v>
                </c:pt>
                <c:pt idx="1031">
                  <c:v>678.66800000000001</c:v>
                </c:pt>
                <c:pt idx="1032">
                  <c:v>678.93299999999999</c:v>
                </c:pt>
                <c:pt idx="1033">
                  <c:v>679.19899999999996</c:v>
                </c:pt>
                <c:pt idx="1034">
                  <c:v>679.46500000000003</c:v>
                </c:pt>
                <c:pt idx="1035">
                  <c:v>679.73</c:v>
                </c:pt>
                <c:pt idx="1036">
                  <c:v>679.99599999999998</c:v>
                </c:pt>
                <c:pt idx="1037">
                  <c:v>680.26099999999997</c:v>
                </c:pt>
                <c:pt idx="1038">
                  <c:v>680.52700000000004</c:v>
                </c:pt>
                <c:pt idx="1039">
                  <c:v>680.79200000000003</c:v>
                </c:pt>
                <c:pt idx="1040">
                  <c:v>681.05700000000002</c:v>
                </c:pt>
                <c:pt idx="1041">
                  <c:v>681.32299999999998</c:v>
                </c:pt>
                <c:pt idx="1042">
                  <c:v>681.58799999999997</c:v>
                </c:pt>
                <c:pt idx="1043">
                  <c:v>681.85299999999995</c:v>
                </c:pt>
                <c:pt idx="1044">
                  <c:v>682.11800000000005</c:v>
                </c:pt>
                <c:pt idx="1045">
                  <c:v>682.38400000000001</c:v>
                </c:pt>
                <c:pt idx="1046">
                  <c:v>682.649</c:v>
                </c:pt>
                <c:pt idx="1047">
                  <c:v>682.91399999999999</c:v>
                </c:pt>
                <c:pt idx="1048">
                  <c:v>683.17899999999997</c:v>
                </c:pt>
                <c:pt idx="1049">
                  <c:v>683.44399999999996</c:v>
                </c:pt>
                <c:pt idx="1050">
                  <c:v>683.70899999999995</c:v>
                </c:pt>
                <c:pt idx="1051">
                  <c:v>683.97400000000005</c:v>
                </c:pt>
                <c:pt idx="1052">
                  <c:v>684.23900000000003</c:v>
                </c:pt>
                <c:pt idx="1053">
                  <c:v>684.50400000000002</c:v>
                </c:pt>
                <c:pt idx="1054">
                  <c:v>684.76900000000001</c:v>
                </c:pt>
                <c:pt idx="1055">
                  <c:v>685.03399999999999</c:v>
                </c:pt>
                <c:pt idx="1056">
                  <c:v>685.29899999999998</c:v>
                </c:pt>
                <c:pt idx="1057">
                  <c:v>685.56399999999996</c:v>
                </c:pt>
                <c:pt idx="1058">
                  <c:v>685.82799999999997</c:v>
                </c:pt>
                <c:pt idx="1059">
                  <c:v>686.09299999999996</c:v>
                </c:pt>
                <c:pt idx="1060">
                  <c:v>686.35799999999995</c:v>
                </c:pt>
                <c:pt idx="1061">
                  <c:v>686.62300000000005</c:v>
                </c:pt>
                <c:pt idx="1062">
                  <c:v>686.88699999999994</c:v>
                </c:pt>
                <c:pt idx="1063">
                  <c:v>687.15200000000004</c:v>
                </c:pt>
                <c:pt idx="1064">
                  <c:v>687.41700000000003</c:v>
                </c:pt>
                <c:pt idx="1065">
                  <c:v>687.68100000000004</c:v>
                </c:pt>
                <c:pt idx="1066">
                  <c:v>687.94600000000003</c:v>
                </c:pt>
                <c:pt idx="1067">
                  <c:v>688.21</c:v>
                </c:pt>
                <c:pt idx="1068">
                  <c:v>688.47500000000002</c:v>
                </c:pt>
                <c:pt idx="1069">
                  <c:v>688.74</c:v>
                </c:pt>
                <c:pt idx="1070">
                  <c:v>689.00400000000002</c:v>
                </c:pt>
                <c:pt idx="1071">
                  <c:v>689.26800000000003</c:v>
                </c:pt>
                <c:pt idx="1072">
                  <c:v>689.53300000000002</c:v>
                </c:pt>
                <c:pt idx="1073">
                  <c:v>689.79700000000003</c:v>
                </c:pt>
                <c:pt idx="1074">
                  <c:v>690.06200000000001</c:v>
                </c:pt>
                <c:pt idx="1075">
                  <c:v>690.32600000000002</c:v>
                </c:pt>
                <c:pt idx="1076">
                  <c:v>690.59</c:v>
                </c:pt>
                <c:pt idx="1077">
                  <c:v>690.85500000000002</c:v>
                </c:pt>
                <c:pt idx="1078">
                  <c:v>691.11900000000003</c:v>
                </c:pt>
                <c:pt idx="1079">
                  <c:v>691.38300000000004</c:v>
                </c:pt>
                <c:pt idx="1080">
                  <c:v>691.64800000000002</c:v>
                </c:pt>
                <c:pt idx="1081">
                  <c:v>691.91200000000003</c:v>
                </c:pt>
                <c:pt idx="1082">
                  <c:v>692.17600000000004</c:v>
                </c:pt>
                <c:pt idx="1083">
                  <c:v>692.44</c:v>
                </c:pt>
                <c:pt idx="1084">
                  <c:v>692.70399999999995</c:v>
                </c:pt>
                <c:pt idx="1085">
                  <c:v>692.96900000000005</c:v>
                </c:pt>
                <c:pt idx="1086">
                  <c:v>693.23299999999995</c:v>
                </c:pt>
                <c:pt idx="1087">
                  <c:v>693.49699999999996</c:v>
                </c:pt>
                <c:pt idx="1088">
                  <c:v>693.76099999999997</c:v>
                </c:pt>
                <c:pt idx="1089">
                  <c:v>694.02499999999998</c:v>
                </c:pt>
                <c:pt idx="1090">
                  <c:v>694.28899999999999</c:v>
                </c:pt>
                <c:pt idx="1091">
                  <c:v>694.553</c:v>
                </c:pt>
                <c:pt idx="1092">
                  <c:v>694.81700000000001</c:v>
                </c:pt>
                <c:pt idx="1093">
                  <c:v>695.08100000000002</c:v>
                </c:pt>
                <c:pt idx="1094">
                  <c:v>695.34500000000003</c:v>
                </c:pt>
                <c:pt idx="1095">
                  <c:v>695.60900000000004</c:v>
                </c:pt>
                <c:pt idx="1096">
                  <c:v>695.87300000000005</c:v>
                </c:pt>
                <c:pt idx="1097">
                  <c:v>696.13699999999994</c:v>
                </c:pt>
                <c:pt idx="1098">
                  <c:v>696.40099999999995</c:v>
                </c:pt>
                <c:pt idx="1099">
                  <c:v>696.66499999999996</c:v>
                </c:pt>
                <c:pt idx="1100">
                  <c:v>696.92899999999997</c:v>
                </c:pt>
                <c:pt idx="1101">
                  <c:v>697.19299999999998</c:v>
                </c:pt>
                <c:pt idx="1102">
                  <c:v>697.45699999999999</c:v>
                </c:pt>
                <c:pt idx="1103">
                  <c:v>697.721</c:v>
                </c:pt>
                <c:pt idx="1104">
                  <c:v>697.98400000000004</c:v>
                </c:pt>
                <c:pt idx="1105">
                  <c:v>698.24800000000005</c:v>
                </c:pt>
                <c:pt idx="1106">
                  <c:v>698.51199999999994</c:v>
                </c:pt>
                <c:pt idx="1107">
                  <c:v>698.77599999999995</c:v>
                </c:pt>
                <c:pt idx="1108">
                  <c:v>699.04</c:v>
                </c:pt>
                <c:pt idx="1109">
                  <c:v>699.303</c:v>
                </c:pt>
                <c:pt idx="1110">
                  <c:v>699.56700000000001</c:v>
                </c:pt>
                <c:pt idx="1111">
                  <c:v>699.83100000000002</c:v>
                </c:pt>
                <c:pt idx="1112">
                  <c:v>700.09500000000003</c:v>
                </c:pt>
                <c:pt idx="1113">
                  <c:v>700.35900000000004</c:v>
                </c:pt>
                <c:pt idx="1114">
                  <c:v>700.62199999999996</c:v>
                </c:pt>
                <c:pt idx="1115">
                  <c:v>700.88599999999997</c:v>
                </c:pt>
                <c:pt idx="1116">
                  <c:v>701.15</c:v>
                </c:pt>
                <c:pt idx="1117">
                  <c:v>701.41300000000001</c:v>
                </c:pt>
                <c:pt idx="1118">
                  <c:v>701.67700000000002</c:v>
                </c:pt>
                <c:pt idx="1119">
                  <c:v>701.94100000000003</c:v>
                </c:pt>
                <c:pt idx="1120">
                  <c:v>702.20500000000004</c:v>
                </c:pt>
                <c:pt idx="1121">
                  <c:v>702.46799999999996</c:v>
                </c:pt>
                <c:pt idx="1122">
                  <c:v>702.73199999999997</c:v>
                </c:pt>
                <c:pt idx="1123">
                  <c:v>702.99599999999998</c:v>
                </c:pt>
                <c:pt idx="1124">
                  <c:v>703.25900000000001</c:v>
                </c:pt>
                <c:pt idx="1125">
                  <c:v>703.52300000000002</c:v>
                </c:pt>
                <c:pt idx="1126">
                  <c:v>703.78700000000003</c:v>
                </c:pt>
                <c:pt idx="1127">
                  <c:v>704.05</c:v>
                </c:pt>
                <c:pt idx="1128">
                  <c:v>704.31399999999996</c:v>
                </c:pt>
                <c:pt idx="1129">
                  <c:v>704.57799999999997</c:v>
                </c:pt>
                <c:pt idx="1130">
                  <c:v>704.84100000000001</c:v>
                </c:pt>
                <c:pt idx="1131">
                  <c:v>705.10500000000002</c:v>
                </c:pt>
                <c:pt idx="1132">
                  <c:v>705.36900000000003</c:v>
                </c:pt>
                <c:pt idx="1133">
                  <c:v>705.63199999999995</c:v>
                </c:pt>
                <c:pt idx="1134">
                  <c:v>705.89599999999996</c:v>
                </c:pt>
                <c:pt idx="1135">
                  <c:v>706.15899999999999</c:v>
                </c:pt>
                <c:pt idx="1136">
                  <c:v>706.423</c:v>
                </c:pt>
                <c:pt idx="1137">
                  <c:v>706.68700000000001</c:v>
                </c:pt>
                <c:pt idx="1138">
                  <c:v>706.95</c:v>
                </c:pt>
                <c:pt idx="1139">
                  <c:v>707.21400000000006</c:v>
                </c:pt>
                <c:pt idx="1140">
                  <c:v>707.47799999999995</c:v>
                </c:pt>
                <c:pt idx="1141">
                  <c:v>707.74099999999999</c:v>
                </c:pt>
                <c:pt idx="1142">
                  <c:v>708.005</c:v>
                </c:pt>
                <c:pt idx="1143">
                  <c:v>708.26900000000001</c:v>
                </c:pt>
                <c:pt idx="1144">
                  <c:v>708.53200000000004</c:v>
                </c:pt>
                <c:pt idx="1145">
                  <c:v>708.79600000000005</c:v>
                </c:pt>
                <c:pt idx="1146">
                  <c:v>709.06</c:v>
                </c:pt>
                <c:pt idx="1147">
                  <c:v>709.32299999999998</c:v>
                </c:pt>
                <c:pt idx="1148">
                  <c:v>709.58699999999999</c:v>
                </c:pt>
                <c:pt idx="1149">
                  <c:v>709.851</c:v>
                </c:pt>
                <c:pt idx="1150">
                  <c:v>710.11400000000003</c:v>
                </c:pt>
                <c:pt idx="1151">
                  <c:v>710.37800000000004</c:v>
                </c:pt>
                <c:pt idx="1152">
                  <c:v>710.64200000000005</c:v>
                </c:pt>
                <c:pt idx="1153">
                  <c:v>710.90499999999997</c:v>
                </c:pt>
                <c:pt idx="1154">
                  <c:v>711.16899999999998</c:v>
                </c:pt>
                <c:pt idx="1155">
                  <c:v>711.43299999999999</c:v>
                </c:pt>
                <c:pt idx="1156">
                  <c:v>711.697</c:v>
                </c:pt>
                <c:pt idx="1157">
                  <c:v>711.96</c:v>
                </c:pt>
                <c:pt idx="1158">
                  <c:v>712.22400000000005</c:v>
                </c:pt>
                <c:pt idx="1159">
                  <c:v>712.48800000000006</c:v>
                </c:pt>
                <c:pt idx="1160">
                  <c:v>712.75099999999998</c:v>
                </c:pt>
                <c:pt idx="1161">
                  <c:v>713.01499999999999</c:v>
                </c:pt>
                <c:pt idx="1162">
                  <c:v>713.279</c:v>
                </c:pt>
                <c:pt idx="1163">
                  <c:v>713.54300000000001</c:v>
                </c:pt>
                <c:pt idx="1164">
                  <c:v>713.80700000000002</c:v>
                </c:pt>
                <c:pt idx="1165">
                  <c:v>714.07</c:v>
                </c:pt>
                <c:pt idx="1166">
                  <c:v>714.33399999999995</c:v>
                </c:pt>
                <c:pt idx="1167">
                  <c:v>714.59799999999996</c:v>
                </c:pt>
                <c:pt idx="1168">
                  <c:v>714.86199999999997</c:v>
                </c:pt>
                <c:pt idx="1169">
                  <c:v>715.12599999999998</c:v>
                </c:pt>
                <c:pt idx="1170">
                  <c:v>715.39</c:v>
                </c:pt>
                <c:pt idx="1171">
                  <c:v>715.654</c:v>
                </c:pt>
                <c:pt idx="1172">
                  <c:v>715.91700000000003</c:v>
                </c:pt>
                <c:pt idx="1173">
                  <c:v>716.18100000000004</c:v>
                </c:pt>
                <c:pt idx="1174">
                  <c:v>716.44500000000005</c:v>
                </c:pt>
                <c:pt idx="1175">
                  <c:v>716.70899999999995</c:v>
                </c:pt>
                <c:pt idx="1176">
                  <c:v>716.97299999999996</c:v>
                </c:pt>
                <c:pt idx="1177">
                  <c:v>717.23699999999997</c:v>
                </c:pt>
                <c:pt idx="1178">
                  <c:v>717.50099999999998</c:v>
                </c:pt>
                <c:pt idx="1179">
                  <c:v>717.76499999999999</c:v>
                </c:pt>
                <c:pt idx="1180">
                  <c:v>718.029</c:v>
                </c:pt>
                <c:pt idx="1181">
                  <c:v>718.29300000000001</c:v>
                </c:pt>
                <c:pt idx="1182">
                  <c:v>718.55700000000002</c:v>
                </c:pt>
                <c:pt idx="1183">
                  <c:v>718.82100000000003</c:v>
                </c:pt>
                <c:pt idx="1184">
                  <c:v>719.08500000000004</c:v>
                </c:pt>
                <c:pt idx="1185">
                  <c:v>719.35</c:v>
                </c:pt>
                <c:pt idx="1186">
                  <c:v>719.61400000000003</c:v>
                </c:pt>
                <c:pt idx="1187">
                  <c:v>719.87800000000004</c:v>
                </c:pt>
                <c:pt idx="1188">
                  <c:v>720.14200000000005</c:v>
                </c:pt>
                <c:pt idx="1189">
                  <c:v>720.40599999999995</c:v>
                </c:pt>
                <c:pt idx="1190">
                  <c:v>720.67</c:v>
                </c:pt>
                <c:pt idx="1191">
                  <c:v>720.93499999999995</c:v>
                </c:pt>
                <c:pt idx="1192">
                  <c:v>721.19899999999996</c:v>
                </c:pt>
                <c:pt idx="1193">
                  <c:v>721.46299999999997</c:v>
                </c:pt>
                <c:pt idx="1194">
                  <c:v>721.72699999999998</c:v>
                </c:pt>
                <c:pt idx="1195">
                  <c:v>721.99199999999996</c:v>
                </c:pt>
                <c:pt idx="1196">
                  <c:v>722.25599999999997</c:v>
                </c:pt>
                <c:pt idx="1197">
                  <c:v>722.52099999999996</c:v>
                </c:pt>
                <c:pt idx="1198">
                  <c:v>722.78499999999997</c:v>
                </c:pt>
                <c:pt idx="1199">
                  <c:v>723.04899999999998</c:v>
                </c:pt>
                <c:pt idx="1200">
                  <c:v>723.31399999999996</c:v>
                </c:pt>
                <c:pt idx="1201">
                  <c:v>723.57799999999997</c:v>
                </c:pt>
                <c:pt idx="1202">
                  <c:v>723.84299999999996</c:v>
                </c:pt>
                <c:pt idx="1203">
                  <c:v>724.10699999999997</c:v>
                </c:pt>
                <c:pt idx="1204">
                  <c:v>724.37199999999996</c:v>
                </c:pt>
                <c:pt idx="1205">
                  <c:v>724.63599999999997</c:v>
                </c:pt>
                <c:pt idx="1206">
                  <c:v>724.90099999999995</c:v>
                </c:pt>
                <c:pt idx="1207">
                  <c:v>725.16600000000005</c:v>
                </c:pt>
                <c:pt idx="1208">
                  <c:v>725.43</c:v>
                </c:pt>
                <c:pt idx="1209">
                  <c:v>725.69500000000005</c:v>
                </c:pt>
                <c:pt idx="1210">
                  <c:v>725.96</c:v>
                </c:pt>
                <c:pt idx="1211">
                  <c:v>726.22500000000002</c:v>
                </c:pt>
                <c:pt idx="1212">
                  <c:v>726.48900000000003</c:v>
                </c:pt>
                <c:pt idx="1213">
                  <c:v>726.75400000000002</c:v>
                </c:pt>
                <c:pt idx="1214">
                  <c:v>727.01900000000001</c:v>
                </c:pt>
                <c:pt idx="1215">
                  <c:v>727.28399999999999</c:v>
                </c:pt>
                <c:pt idx="1216">
                  <c:v>727.54899999999998</c:v>
                </c:pt>
                <c:pt idx="1217">
                  <c:v>727.81399999999996</c:v>
                </c:pt>
                <c:pt idx="1218">
                  <c:v>728.07899999999995</c:v>
                </c:pt>
                <c:pt idx="1219">
                  <c:v>728.34400000000005</c:v>
                </c:pt>
                <c:pt idx="1220">
                  <c:v>728.60900000000004</c:v>
                </c:pt>
                <c:pt idx="1221">
                  <c:v>728.87400000000002</c:v>
                </c:pt>
                <c:pt idx="1222">
                  <c:v>729.13900000000001</c:v>
                </c:pt>
                <c:pt idx="1223">
                  <c:v>729.404</c:v>
                </c:pt>
                <c:pt idx="1224">
                  <c:v>729.66899999999998</c:v>
                </c:pt>
                <c:pt idx="1225">
                  <c:v>729.93399999999997</c:v>
                </c:pt>
                <c:pt idx="1226">
                  <c:v>730.2</c:v>
                </c:pt>
                <c:pt idx="1227">
                  <c:v>730.46500000000003</c:v>
                </c:pt>
                <c:pt idx="1228">
                  <c:v>730.73</c:v>
                </c:pt>
                <c:pt idx="1229">
                  <c:v>730.99599999999998</c:v>
                </c:pt>
                <c:pt idx="1230">
                  <c:v>731.26099999999997</c:v>
                </c:pt>
                <c:pt idx="1231">
                  <c:v>731.52599999999995</c:v>
                </c:pt>
                <c:pt idx="1232">
                  <c:v>731.79200000000003</c:v>
                </c:pt>
                <c:pt idx="1233">
                  <c:v>732.05700000000002</c:v>
                </c:pt>
                <c:pt idx="1234">
                  <c:v>732.32299999999998</c:v>
                </c:pt>
                <c:pt idx="1235">
                  <c:v>732.58799999999997</c:v>
                </c:pt>
                <c:pt idx="1236">
                  <c:v>732.85400000000004</c:v>
                </c:pt>
                <c:pt idx="1237">
                  <c:v>733.12</c:v>
                </c:pt>
                <c:pt idx="1238">
                  <c:v>733.38499999999999</c:v>
                </c:pt>
                <c:pt idx="1239">
                  <c:v>733.65099999999995</c:v>
                </c:pt>
                <c:pt idx="1240">
                  <c:v>733.91700000000003</c:v>
                </c:pt>
                <c:pt idx="1241">
                  <c:v>734.18299999999999</c:v>
                </c:pt>
                <c:pt idx="1242">
                  <c:v>734.44799999999998</c:v>
                </c:pt>
                <c:pt idx="1243">
                  <c:v>734.71400000000006</c:v>
                </c:pt>
                <c:pt idx="1244">
                  <c:v>734.98</c:v>
                </c:pt>
                <c:pt idx="1245">
                  <c:v>735.24599999999998</c:v>
                </c:pt>
                <c:pt idx="1246">
                  <c:v>735.51199999999994</c:v>
                </c:pt>
                <c:pt idx="1247">
                  <c:v>735.77800000000002</c:v>
                </c:pt>
                <c:pt idx="1248">
                  <c:v>736.04399999999998</c:v>
                </c:pt>
                <c:pt idx="1249">
                  <c:v>736.31</c:v>
                </c:pt>
                <c:pt idx="1250">
                  <c:v>736.577</c:v>
                </c:pt>
                <c:pt idx="1251">
                  <c:v>736.84299999999996</c:v>
                </c:pt>
                <c:pt idx="1252">
                  <c:v>737.10900000000004</c:v>
                </c:pt>
                <c:pt idx="1253">
                  <c:v>737.375</c:v>
                </c:pt>
                <c:pt idx="1254">
                  <c:v>737.64200000000005</c:v>
                </c:pt>
                <c:pt idx="1255">
                  <c:v>737.90800000000002</c:v>
                </c:pt>
                <c:pt idx="1256">
                  <c:v>738.17399999999998</c:v>
                </c:pt>
                <c:pt idx="1257">
                  <c:v>738.44100000000003</c:v>
                </c:pt>
                <c:pt idx="1258">
                  <c:v>738.70699999999999</c:v>
                </c:pt>
                <c:pt idx="1259">
                  <c:v>738.97400000000005</c:v>
                </c:pt>
                <c:pt idx="1260">
                  <c:v>739.24099999999999</c:v>
                </c:pt>
                <c:pt idx="1261">
                  <c:v>739.50699999999995</c:v>
                </c:pt>
                <c:pt idx="1262">
                  <c:v>739.774</c:v>
                </c:pt>
                <c:pt idx="1263">
                  <c:v>740.04100000000005</c:v>
                </c:pt>
                <c:pt idx="1264">
                  <c:v>740.30799999999999</c:v>
                </c:pt>
                <c:pt idx="1265">
                  <c:v>740.57399999999996</c:v>
                </c:pt>
                <c:pt idx="1266">
                  <c:v>740.84100000000001</c:v>
                </c:pt>
                <c:pt idx="1267">
                  <c:v>741.10799999999995</c:v>
                </c:pt>
                <c:pt idx="1268">
                  <c:v>741.375</c:v>
                </c:pt>
                <c:pt idx="1269">
                  <c:v>741.64200000000005</c:v>
                </c:pt>
                <c:pt idx="1270">
                  <c:v>741.90899999999999</c:v>
                </c:pt>
                <c:pt idx="1271">
                  <c:v>742.17700000000002</c:v>
                </c:pt>
                <c:pt idx="1272">
                  <c:v>742.44399999999996</c:v>
                </c:pt>
                <c:pt idx="1273">
                  <c:v>742.71100000000001</c:v>
                </c:pt>
                <c:pt idx="1274">
                  <c:v>742.97799999999995</c:v>
                </c:pt>
                <c:pt idx="1275">
                  <c:v>743.24599999999998</c:v>
                </c:pt>
                <c:pt idx="1276">
                  <c:v>743.51300000000003</c:v>
                </c:pt>
                <c:pt idx="1277">
                  <c:v>743.78</c:v>
                </c:pt>
                <c:pt idx="1278">
                  <c:v>744.048</c:v>
                </c:pt>
                <c:pt idx="1279">
                  <c:v>744.31500000000005</c:v>
                </c:pt>
                <c:pt idx="1280">
                  <c:v>744.58299999999997</c:v>
                </c:pt>
                <c:pt idx="1281">
                  <c:v>744.851</c:v>
                </c:pt>
                <c:pt idx="1282">
                  <c:v>745.11800000000005</c:v>
                </c:pt>
                <c:pt idx="1283">
                  <c:v>745.38599999999997</c:v>
                </c:pt>
                <c:pt idx="1284">
                  <c:v>745.654</c:v>
                </c:pt>
                <c:pt idx="1285">
                  <c:v>745.92200000000003</c:v>
                </c:pt>
                <c:pt idx="1286">
                  <c:v>746.18899999999996</c:v>
                </c:pt>
                <c:pt idx="1287">
                  <c:v>746.45699999999999</c:v>
                </c:pt>
                <c:pt idx="1288">
                  <c:v>746.72500000000002</c:v>
                </c:pt>
                <c:pt idx="1289">
                  <c:v>746.99300000000005</c:v>
                </c:pt>
                <c:pt idx="1290">
                  <c:v>747.26199999999994</c:v>
                </c:pt>
                <c:pt idx="1291">
                  <c:v>747.53</c:v>
                </c:pt>
                <c:pt idx="1292">
                  <c:v>747.798</c:v>
                </c:pt>
                <c:pt idx="1293">
                  <c:v>748.06600000000003</c:v>
                </c:pt>
                <c:pt idx="1294">
                  <c:v>748.33399999999995</c:v>
                </c:pt>
                <c:pt idx="1295">
                  <c:v>748.60299999999995</c:v>
                </c:pt>
                <c:pt idx="1296">
                  <c:v>748.87099999999998</c:v>
                </c:pt>
                <c:pt idx="1297">
                  <c:v>749.14</c:v>
                </c:pt>
                <c:pt idx="1298">
                  <c:v>749.40800000000002</c:v>
                </c:pt>
                <c:pt idx="1299">
                  <c:v>749.67700000000002</c:v>
                </c:pt>
                <c:pt idx="1300">
                  <c:v>749.94500000000005</c:v>
                </c:pt>
                <c:pt idx="1301">
                  <c:v>750.21400000000006</c:v>
                </c:pt>
                <c:pt idx="1302">
                  <c:v>750.48299999999995</c:v>
                </c:pt>
                <c:pt idx="1303">
                  <c:v>750.75199999999995</c:v>
                </c:pt>
                <c:pt idx="1304">
                  <c:v>751.02099999999996</c:v>
                </c:pt>
                <c:pt idx="1305">
                  <c:v>751.29</c:v>
                </c:pt>
                <c:pt idx="1306">
                  <c:v>751.55799999999999</c:v>
                </c:pt>
                <c:pt idx="1307">
                  <c:v>751.827</c:v>
                </c:pt>
                <c:pt idx="1308">
                  <c:v>752.09699999999998</c:v>
                </c:pt>
                <c:pt idx="1309">
                  <c:v>752.36599999999999</c:v>
                </c:pt>
                <c:pt idx="1310">
                  <c:v>752.63499999999999</c:v>
                </c:pt>
                <c:pt idx="1311">
                  <c:v>752.904</c:v>
                </c:pt>
                <c:pt idx="1312">
                  <c:v>753.173</c:v>
                </c:pt>
                <c:pt idx="1313">
                  <c:v>753.44299999999998</c:v>
                </c:pt>
                <c:pt idx="1314">
                  <c:v>753.71199999999999</c:v>
                </c:pt>
                <c:pt idx="1315">
                  <c:v>753.98199999999997</c:v>
                </c:pt>
                <c:pt idx="1316">
                  <c:v>754.25099999999998</c:v>
                </c:pt>
                <c:pt idx="1317">
                  <c:v>754.52099999999996</c:v>
                </c:pt>
                <c:pt idx="1318">
                  <c:v>754.79</c:v>
                </c:pt>
                <c:pt idx="1319">
                  <c:v>755.06</c:v>
                </c:pt>
                <c:pt idx="1320">
                  <c:v>755.33</c:v>
                </c:pt>
                <c:pt idx="1321">
                  <c:v>755.6</c:v>
                </c:pt>
                <c:pt idx="1322">
                  <c:v>755.87</c:v>
                </c:pt>
                <c:pt idx="1323">
                  <c:v>756.14</c:v>
                </c:pt>
                <c:pt idx="1324">
                  <c:v>756.41</c:v>
                </c:pt>
                <c:pt idx="1325">
                  <c:v>756.68</c:v>
                </c:pt>
                <c:pt idx="1326">
                  <c:v>756.95</c:v>
                </c:pt>
                <c:pt idx="1327">
                  <c:v>757.22</c:v>
                </c:pt>
              </c:numCache>
            </c:numRef>
          </c:xVal>
          <c:yVal>
            <c:numRef>
              <c:f>'3 - dicarbocyanine iodide 0.002'!$C$2:$C$1329</c:f>
              <c:numCache>
                <c:formatCode>General</c:formatCode>
                <c:ptCount val="1328"/>
                <c:pt idx="0">
                  <c:v>0</c:v>
                </c:pt>
                <c:pt idx="1">
                  <c:v>0</c:v>
                </c:pt>
                <c:pt idx="2">
                  <c:v>0</c:v>
                </c:pt>
                <c:pt idx="3">
                  <c:v>0</c:v>
                </c:pt>
                <c:pt idx="4">
                  <c:v>0</c:v>
                </c:pt>
                <c:pt idx="5">
                  <c:v>0</c:v>
                </c:pt>
                <c:pt idx="6">
                  <c:v>0</c:v>
                </c:pt>
                <c:pt idx="7">
                  <c:v>0</c:v>
                </c:pt>
                <c:pt idx="8">
                  <c:v>1E-3</c:v>
                </c:pt>
                <c:pt idx="9">
                  <c:v>0.01</c:v>
                </c:pt>
                <c:pt idx="10">
                  <c:v>1.7000000000000001E-2</c:v>
                </c:pt>
                <c:pt idx="11">
                  <c:v>2.3E-2</c:v>
                </c:pt>
                <c:pt idx="12">
                  <c:v>0.03</c:v>
                </c:pt>
                <c:pt idx="13">
                  <c:v>3.5000000000000003E-2</c:v>
                </c:pt>
                <c:pt idx="14">
                  <c:v>4.1000000000000002E-2</c:v>
                </c:pt>
                <c:pt idx="15">
                  <c:v>4.5999999999999999E-2</c:v>
                </c:pt>
                <c:pt idx="16">
                  <c:v>5.3999999999999999E-2</c:v>
                </c:pt>
                <c:pt idx="17">
                  <c:v>6.2E-2</c:v>
                </c:pt>
                <c:pt idx="18">
                  <c:v>6.6000000000000003E-2</c:v>
                </c:pt>
                <c:pt idx="19">
                  <c:v>7.5999999999999998E-2</c:v>
                </c:pt>
                <c:pt idx="20">
                  <c:v>8.1000000000000003E-2</c:v>
                </c:pt>
                <c:pt idx="21">
                  <c:v>0.09</c:v>
                </c:pt>
                <c:pt idx="22">
                  <c:v>9.6000000000000002E-2</c:v>
                </c:pt>
                <c:pt idx="23">
                  <c:v>0.10199999999999999</c:v>
                </c:pt>
                <c:pt idx="24">
                  <c:v>0.108</c:v>
                </c:pt>
                <c:pt idx="25">
                  <c:v>0.11600000000000001</c:v>
                </c:pt>
                <c:pt idx="26">
                  <c:v>0.122</c:v>
                </c:pt>
                <c:pt idx="27">
                  <c:v>0.126</c:v>
                </c:pt>
                <c:pt idx="28">
                  <c:v>0.13500000000000001</c:v>
                </c:pt>
                <c:pt idx="29">
                  <c:v>0.14299999999999999</c:v>
                </c:pt>
                <c:pt idx="30">
                  <c:v>0.14899999999999999</c:v>
                </c:pt>
                <c:pt idx="31">
                  <c:v>0.153</c:v>
                </c:pt>
                <c:pt idx="32">
                  <c:v>0.157</c:v>
                </c:pt>
                <c:pt idx="33">
                  <c:v>0.16300000000000001</c:v>
                </c:pt>
                <c:pt idx="34">
                  <c:v>0.16800000000000001</c:v>
                </c:pt>
                <c:pt idx="35">
                  <c:v>0.17299999999999999</c:v>
                </c:pt>
                <c:pt idx="36">
                  <c:v>0.17799999999999999</c:v>
                </c:pt>
                <c:pt idx="37">
                  <c:v>0.18099999999999999</c:v>
                </c:pt>
                <c:pt idx="38">
                  <c:v>0.187</c:v>
                </c:pt>
                <c:pt idx="39">
                  <c:v>0.191</c:v>
                </c:pt>
                <c:pt idx="40">
                  <c:v>0.19500000000000001</c:v>
                </c:pt>
                <c:pt idx="41">
                  <c:v>0.19600000000000001</c:v>
                </c:pt>
                <c:pt idx="42">
                  <c:v>0.20100000000000001</c:v>
                </c:pt>
                <c:pt idx="43">
                  <c:v>0.20300000000000001</c:v>
                </c:pt>
                <c:pt idx="44">
                  <c:v>0.20699999999999999</c:v>
                </c:pt>
                <c:pt idx="45">
                  <c:v>0.20899999999999999</c:v>
                </c:pt>
                <c:pt idx="46">
                  <c:v>0.21299999999999999</c:v>
                </c:pt>
                <c:pt idx="47">
                  <c:v>0.215</c:v>
                </c:pt>
                <c:pt idx="48">
                  <c:v>0.217</c:v>
                </c:pt>
                <c:pt idx="49">
                  <c:v>0.219</c:v>
                </c:pt>
                <c:pt idx="50">
                  <c:v>0.221</c:v>
                </c:pt>
                <c:pt idx="51">
                  <c:v>0.223</c:v>
                </c:pt>
                <c:pt idx="52">
                  <c:v>0.223</c:v>
                </c:pt>
                <c:pt idx="53">
                  <c:v>0.22600000000000001</c:v>
                </c:pt>
                <c:pt idx="54">
                  <c:v>0.22900000000000001</c:v>
                </c:pt>
                <c:pt idx="55">
                  <c:v>0.23300000000000001</c:v>
                </c:pt>
                <c:pt idx="56">
                  <c:v>0.23300000000000001</c:v>
                </c:pt>
                <c:pt idx="57">
                  <c:v>0.23400000000000001</c:v>
                </c:pt>
                <c:pt idx="58">
                  <c:v>0.23499999999999999</c:v>
                </c:pt>
                <c:pt idx="59">
                  <c:v>0.23599999999999999</c:v>
                </c:pt>
                <c:pt idx="60">
                  <c:v>0.23699999999999999</c:v>
                </c:pt>
                <c:pt idx="61">
                  <c:v>0.23699999999999999</c:v>
                </c:pt>
                <c:pt idx="62">
                  <c:v>0.23799999999999999</c:v>
                </c:pt>
                <c:pt idx="63">
                  <c:v>0.24</c:v>
                </c:pt>
                <c:pt idx="64">
                  <c:v>0.24299999999999999</c:v>
                </c:pt>
                <c:pt idx="65">
                  <c:v>0.24299999999999999</c:v>
                </c:pt>
                <c:pt idx="66">
                  <c:v>0.24399999999999999</c:v>
                </c:pt>
                <c:pt idx="67">
                  <c:v>0.246</c:v>
                </c:pt>
                <c:pt idx="68">
                  <c:v>0.249</c:v>
                </c:pt>
                <c:pt idx="69">
                  <c:v>0.249</c:v>
                </c:pt>
                <c:pt idx="70">
                  <c:v>0.249</c:v>
                </c:pt>
                <c:pt idx="71">
                  <c:v>0.248</c:v>
                </c:pt>
                <c:pt idx="72">
                  <c:v>0.249</c:v>
                </c:pt>
                <c:pt idx="73">
                  <c:v>0.25</c:v>
                </c:pt>
                <c:pt idx="74">
                  <c:v>0.252</c:v>
                </c:pt>
                <c:pt idx="75">
                  <c:v>0.252</c:v>
                </c:pt>
                <c:pt idx="76">
                  <c:v>0.252</c:v>
                </c:pt>
                <c:pt idx="77">
                  <c:v>0.252</c:v>
                </c:pt>
                <c:pt idx="78">
                  <c:v>0.252</c:v>
                </c:pt>
                <c:pt idx="79">
                  <c:v>0.253</c:v>
                </c:pt>
                <c:pt idx="80">
                  <c:v>0.253</c:v>
                </c:pt>
                <c:pt idx="81">
                  <c:v>0.251</c:v>
                </c:pt>
                <c:pt idx="82">
                  <c:v>0.252</c:v>
                </c:pt>
                <c:pt idx="83">
                  <c:v>0.253</c:v>
                </c:pt>
                <c:pt idx="84">
                  <c:v>0.252</c:v>
                </c:pt>
                <c:pt idx="85">
                  <c:v>0.253</c:v>
                </c:pt>
                <c:pt idx="86">
                  <c:v>0.254</c:v>
                </c:pt>
                <c:pt idx="87">
                  <c:v>0.251</c:v>
                </c:pt>
                <c:pt idx="88">
                  <c:v>0.25</c:v>
                </c:pt>
                <c:pt idx="89">
                  <c:v>0.252</c:v>
                </c:pt>
                <c:pt idx="90">
                  <c:v>0.25</c:v>
                </c:pt>
                <c:pt idx="91">
                  <c:v>0.249</c:v>
                </c:pt>
                <c:pt idx="92">
                  <c:v>0.249</c:v>
                </c:pt>
                <c:pt idx="93">
                  <c:v>0.249</c:v>
                </c:pt>
                <c:pt idx="94">
                  <c:v>0.248</c:v>
                </c:pt>
                <c:pt idx="95">
                  <c:v>0.246</c:v>
                </c:pt>
                <c:pt idx="96">
                  <c:v>0.24399999999999999</c:v>
                </c:pt>
                <c:pt idx="97">
                  <c:v>0.24299999999999999</c:v>
                </c:pt>
                <c:pt idx="98">
                  <c:v>0.24199999999999999</c:v>
                </c:pt>
                <c:pt idx="99">
                  <c:v>0.24099999999999999</c:v>
                </c:pt>
                <c:pt idx="100">
                  <c:v>0.24</c:v>
                </c:pt>
                <c:pt idx="101">
                  <c:v>0.23899999999999999</c:v>
                </c:pt>
                <c:pt idx="102">
                  <c:v>0.23799999999999999</c:v>
                </c:pt>
                <c:pt idx="103">
                  <c:v>0.23699999999999999</c:v>
                </c:pt>
                <c:pt idx="104">
                  <c:v>0.23699999999999999</c:v>
                </c:pt>
                <c:pt idx="105">
                  <c:v>0.23300000000000001</c:v>
                </c:pt>
                <c:pt idx="106">
                  <c:v>0.23300000000000001</c:v>
                </c:pt>
                <c:pt idx="107">
                  <c:v>0.23300000000000001</c:v>
                </c:pt>
                <c:pt idx="108">
                  <c:v>0.23300000000000001</c:v>
                </c:pt>
                <c:pt idx="109">
                  <c:v>0.23200000000000001</c:v>
                </c:pt>
                <c:pt idx="110">
                  <c:v>0.23200000000000001</c:v>
                </c:pt>
                <c:pt idx="111">
                  <c:v>0.22900000000000001</c:v>
                </c:pt>
                <c:pt idx="112">
                  <c:v>0.22800000000000001</c:v>
                </c:pt>
                <c:pt idx="113">
                  <c:v>0.22700000000000001</c:v>
                </c:pt>
                <c:pt idx="114">
                  <c:v>0.22700000000000001</c:v>
                </c:pt>
                <c:pt idx="115">
                  <c:v>0.22700000000000001</c:v>
                </c:pt>
                <c:pt idx="116">
                  <c:v>0.22700000000000001</c:v>
                </c:pt>
                <c:pt idx="117">
                  <c:v>0.22700000000000001</c:v>
                </c:pt>
                <c:pt idx="118">
                  <c:v>0.22800000000000001</c:v>
                </c:pt>
                <c:pt idx="119">
                  <c:v>0.22800000000000001</c:v>
                </c:pt>
                <c:pt idx="120">
                  <c:v>0.22800000000000001</c:v>
                </c:pt>
                <c:pt idx="121">
                  <c:v>0.22900000000000001</c:v>
                </c:pt>
                <c:pt idx="122">
                  <c:v>0.22900000000000001</c:v>
                </c:pt>
                <c:pt idx="123">
                  <c:v>0.22900000000000001</c:v>
                </c:pt>
                <c:pt idx="124">
                  <c:v>0.22800000000000001</c:v>
                </c:pt>
                <c:pt idx="125">
                  <c:v>0.22700000000000001</c:v>
                </c:pt>
                <c:pt idx="126">
                  <c:v>0.22700000000000001</c:v>
                </c:pt>
                <c:pt idx="127">
                  <c:v>0.22700000000000001</c:v>
                </c:pt>
                <c:pt idx="128">
                  <c:v>0.22700000000000001</c:v>
                </c:pt>
                <c:pt idx="129">
                  <c:v>0.22800000000000001</c:v>
                </c:pt>
                <c:pt idx="130">
                  <c:v>0.22700000000000001</c:v>
                </c:pt>
                <c:pt idx="131">
                  <c:v>0.22800000000000001</c:v>
                </c:pt>
                <c:pt idx="132">
                  <c:v>0.22700000000000001</c:v>
                </c:pt>
                <c:pt idx="133">
                  <c:v>0.22600000000000001</c:v>
                </c:pt>
                <c:pt idx="134">
                  <c:v>0.22700000000000001</c:v>
                </c:pt>
                <c:pt idx="135">
                  <c:v>0.22800000000000001</c:v>
                </c:pt>
                <c:pt idx="136">
                  <c:v>0.22800000000000001</c:v>
                </c:pt>
                <c:pt idx="137">
                  <c:v>0.22800000000000001</c:v>
                </c:pt>
                <c:pt idx="138">
                  <c:v>0.22800000000000001</c:v>
                </c:pt>
                <c:pt idx="139">
                  <c:v>0.22700000000000001</c:v>
                </c:pt>
                <c:pt idx="140">
                  <c:v>0.22700000000000001</c:v>
                </c:pt>
                <c:pt idx="141">
                  <c:v>0.22800000000000001</c:v>
                </c:pt>
                <c:pt idx="142">
                  <c:v>0.22800000000000001</c:v>
                </c:pt>
                <c:pt idx="143">
                  <c:v>0.22800000000000001</c:v>
                </c:pt>
                <c:pt idx="144">
                  <c:v>0.22800000000000001</c:v>
                </c:pt>
                <c:pt idx="145">
                  <c:v>0.22700000000000001</c:v>
                </c:pt>
                <c:pt idx="146">
                  <c:v>0.22700000000000001</c:v>
                </c:pt>
                <c:pt idx="147">
                  <c:v>0.22800000000000001</c:v>
                </c:pt>
                <c:pt idx="148">
                  <c:v>0.22800000000000001</c:v>
                </c:pt>
                <c:pt idx="149">
                  <c:v>0.22800000000000001</c:v>
                </c:pt>
                <c:pt idx="150">
                  <c:v>0.22900000000000001</c:v>
                </c:pt>
                <c:pt idx="151">
                  <c:v>0.22900000000000001</c:v>
                </c:pt>
                <c:pt idx="152">
                  <c:v>0.22800000000000001</c:v>
                </c:pt>
                <c:pt idx="153">
                  <c:v>0.23</c:v>
                </c:pt>
                <c:pt idx="154">
                  <c:v>0.23100000000000001</c:v>
                </c:pt>
                <c:pt idx="155">
                  <c:v>0.23</c:v>
                </c:pt>
                <c:pt idx="156">
                  <c:v>0.23100000000000001</c:v>
                </c:pt>
                <c:pt idx="157">
                  <c:v>0.23200000000000001</c:v>
                </c:pt>
                <c:pt idx="158">
                  <c:v>0.23300000000000001</c:v>
                </c:pt>
                <c:pt idx="159">
                  <c:v>0.23400000000000001</c:v>
                </c:pt>
                <c:pt idx="160">
                  <c:v>0.23499999999999999</c:v>
                </c:pt>
                <c:pt idx="161">
                  <c:v>0.23599999999999999</c:v>
                </c:pt>
                <c:pt idx="162">
                  <c:v>0.23799999999999999</c:v>
                </c:pt>
                <c:pt idx="163">
                  <c:v>0.23899999999999999</c:v>
                </c:pt>
                <c:pt idx="164">
                  <c:v>0.23899999999999999</c:v>
                </c:pt>
                <c:pt idx="165">
                  <c:v>0.23799999999999999</c:v>
                </c:pt>
                <c:pt idx="166">
                  <c:v>0.23799999999999999</c:v>
                </c:pt>
                <c:pt idx="167">
                  <c:v>0.23899999999999999</c:v>
                </c:pt>
                <c:pt idx="168">
                  <c:v>0.23899999999999999</c:v>
                </c:pt>
                <c:pt idx="169">
                  <c:v>0.23899999999999999</c:v>
                </c:pt>
                <c:pt idx="170">
                  <c:v>0.24</c:v>
                </c:pt>
                <c:pt idx="171">
                  <c:v>0.24099999999999999</c:v>
                </c:pt>
                <c:pt idx="172">
                  <c:v>0.24</c:v>
                </c:pt>
                <c:pt idx="173">
                  <c:v>0.24099999999999999</c:v>
                </c:pt>
                <c:pt idx="174">
                  <c:v>0.24099999999999999</c:v>
                </c:pt>
                <c:pt idx="175">
                  <c:v>0.24199999999999999</c:v>
                </c:pt>
                <c:pt idx="176">
                  <c:v>0.24399999999999999</c:v>
                </c:pt>
                <c:pt idx="177">
                  <c:v>0.245</c:v>
                </c:pt>
                <c:pt idx="178">
                  <c:v>0.245</c:v>
                </c:pt>
                <c:pt idx="179">
                  <c:v>0.24199999999999999</c:v>
                </c:pt>
                <c:pt idx="180">
                  <c:v>0.24099999999999999</c:v>
                </c:pt>
                <c:pt idx="181">
                  <c:v>0.23899999999999999</c:v>
                </c:pt>
                <c:pt idx="182">
                  <c:v>0.24</c:v>
                </c:pt>
                <c:pt idx="183">
                  <c:v>0.24</c:v>
                </c:pt>
                <c:pt idx="184">
                  <c:v>0.23899999999999999</c:v>
                </c:pt>
                <c:pt idx="185">
                  <c:v>0.23799999999999999</c:v>
                </c:pt>
                <c:pt idx="186">
                  <c:v>0.23799999999999999</c:v>
                </c:pt>
                <c:pt idx="187">
                  <c:v>0.23899999999999999</c:v>
                </c:pt>
                <c:pt idx="188">
                  <c:v>0.23799999999999999</c:v>
                </c:pt>
                <c:pt idx="189">
                  <c:v>0.23899999999999999</c:v>
                </c:pt>
                <c:pt idx="190">
                  <c:v>0.23899999999999999</c:v>
                </c:pt>
                <c:pt idx="191">
                  <c:v>0.23899999999999999</c:v>
                </c:pt>
                <c:pt idx="192">
                  <c:v>0.23799999999999999</c:v>
                </c:pt>
                <c:pt idx="193">
                  <c:v>0.23599999999999999</c:v>
                </c:pt>
                <c:pt idx="194">
                  <c:v>0.23499999999999999</c:v>
                </c:pt>
                <c:pt idx="195">
                  <c:v>0.23400000000000001</c:v>
                </c:pt>
                <c:pt idx="196">
                  <c:v>0.23200000000000001</c:v>
                </c:pt>
                <c:pt idx="197">
                  <c:v>0.23200000000000001</c:v>
                </c:pt>
                <c:pt idx="198">
                  <c:v>0.23100000000000001</c:v>
                </c:pt>
                <c:pt idx="199">
                  <c:v>0.23100000000000001</c:v>
                </c:pt>
                <c:pt idx="200">
                  <c:v>0.23300000000000001</c:v>
                </c:pt>
                <c:pt idx="201">
                  <c:v>0.23200000000000001</c:v>
                </c:pt>
                <c:pt idx="202">
                  <c:v>0.23300000000000001</c:v>
                </c:pt>
                <c:pt idx="203">
                  <c:v>0.23200000000000001</c:v>
                </c:pt>
                <c:pt idx="204">
                  <c:v>0.23300000000000001</c:v>
                </c:pt>
                <c:pt idx="205">
                  <c:v>0.23200000000000001</c:v>
                </c:pt>
                <c:pt idx="206">
                  <c:v>0.23300000000000001</c:v>
                </c:pt>
                <c:pt idx="207">
                  <c:v>0.23400000000000001</c:v>
                </c:pt>
                <c:pt idx="208">
                  <c:v>0.23200000000000001</c:v>
                </c:pt>
                <c:pt idx="209">
                  <c:v>0.23300000000000001</c:v>
                </c:pt>
                <c:pt idx="210">
                  <c:v>0.23499999999999999</c:v>
                </c:pt>
                <c:pt idx="211">
                  <c:v>0.23400000000000001</c:v>
                </c:pt>
                <c:pt idx="212">
                  <c:v>0.23300000000000001</c:v>
                </c:pt>
                <c:pt idx="213">
                  <c:v>0.23100000000000001</c:v>
                </c:pt>
                <c:pt idx="214">
                  <c:v>0.22900000000000001</c:v>
                </c:pt>
                <c:pt idx="215">
                  <c:v>0.22800000000000001</c:v>
                </c:pt>
                <c:pt idx="216">
                  <c:v>0.22700000000000001</c:v>
                </c:pt>
                <c:pt idx="217">
                  <c:v>0.22700000000000001</c:v>
                </c:pt>
                <c:pt idx="218">
                  <c:v>0.22800000000000001</c:v>
                </c:pt>
                <c:pt idx="219">
                  <c:v>0.22500000000000001</c:v>
                </c:pt>
                <c:pt idx="220">
                  <c:v>0.22500000000000001</c:v>
                </c:pt>
                <c:pt idx="221">
                  <c:v>0.224</c:v>
                </c:pt>
                <c:pt idx="222">
                  <c:v>0.22500000000000001</c:v>
                </c:pt>
                <c:pt idx="223">
                  <c:v>0.22500000000000001</c:v>
                </c:pt>
                <c:pt idx="224">
                  <c:v>0.223</c:v>
                </c:pt>
                <c:pt idx="225">
                  <c:v>0.222</c:v>
                </c:pt>
                <c:pt idx="226">
                  <c:v>0.221</c:v>
                </c:pt>
                <c:pt idx="227">
                  <c:v>0.219</c:v>
                </c:pt>
                <c:pt idx="228">
                  <c:v>0.217</c:v>
                </c:pt>
                <c:pt idx="229">
                  <c:v>0.218</c:v>
                </c:pt>
                <c:pt idx="230">
                  <c:v>0.216</c:v>
                </c:pt>
                <c:pt idx="231">
                  <c:v>0.214</c:v>
                </c:pt>
                <c:pt idx="232">
                  <c:v>0.21199999999999999</c:v>
                </c:pt>
                <c:pt idx="233">
                  <c:v>0.21099999999999999</c:v>
                </c:pt>
                <c:pt idx="234">
                  <c:v>0.21099999999999999</c:v>
                </c:pt>
                <c:pt idx="235">
                  <c:v>0.21</c:v>
                </c:pt>
                <c:pt idx="236">
                  <c:v>0.21</c:v>
                </c:pt>
                <c:pt idx="237">
                  <c:v>0.20799999999999999</c:v>
                </c:pt>
                <c:pt idx="238">
                  <c:v>0.20699999999999999</c:v>
                </c:pt>
                <c:pt idx="239">
                  <c:v>0.20599999999999999</c:v>
                </c:pt>
                <c:pt idx="240">
                  <c:v>0.20499999999999999</c:v>
                </c:pt>
                <c:pt idx="241">
                  <c:v>0.20699999999999999</c:v>
                </c:pt>
                <c:pt idx="242">
                  <c:v>0.20799999999999999</c:v>
                </c:pt>
                <c:pt idx="243">
                  <c:v>0.20699999999999999</c:v>
                </c:pt>
                <c:pt idx="244">
                  <c:v>0.20599999999999999</c:v>
                </c:pt>
                <c:pt idx="245">
                  <c:v>0.20399999999999999</c:v>
                </c:pt>
                <c:pt idx="246">
                  <c:v>0.20399999999999999</c:v>
                </c:pt>
                <c:pt idx="247">
                  <c:v>0.20100000000000001</c:v>
                </c:pt>
                <c:pt idx="248">
                  <c:v>0.19900000000000001</c:v>
                </c:pt>
                <c:pt idx="249">
                  <c:v>0.19800000000000001</c:v>
                </c:pt>
                <c:pt idx="250">
                  <c:v>0.19700000000000001</c:v>
                </c:pt>
                <c:pt idx="251">
                  <c:v>0.19700000000000001</c:v>
                </c:pt>
                <c:pt idx="252">
                  <c:v>0.19400000000000001</c:v>
                </c:pt>
                <c:pt idx="253">
                  <c:v>0.191</c:v>
                </c:pt>
                <c:pt idx="254">
                  <c:v>0.19</c:v>
                </c:pt>
                <c:pt idx="255">
                  <c:v>0.188</c:v>
                </c:pt>
                <c:pt idx="256">
                  <c:v>0.189</c:v>
                </c:pt>
                <c:pt idx="257">
                  <c:v>0.188</c:v>
                </c:pt>
                <c:pt idx="258">
                  <c:v>0.19</c:v>
                </c:pt>
                <c:pt idx="259">
                  <c:v>0.188</c:v>
                </c:pt>
                <c:pt idx="260">
                  <c:v>0.186</c:v>
                </c:pt>
                <c:pt idx="261">
                  <c:v>0.187</c:v>
                </c:pt>
                <c:pt idx="262">
                  <c:v>0.186</c:v>
                </c:pt>
                <c:pt idx="263">
                  <c:v>0.186</c:v>
                </c:pt>
                <c:pt idx="264">
                  <c:v>0.186</c:v>
                </c:pt>
                <c:pt idx="265">
                  <c:v>0.187</c:v>
                </c:pt>
                <c:pt idx="266">
                  <c:v>0.184</c:v>
                </c:pt>
                <c:pt idx="267">
                  <c:v>0.183</c:v>
                </c:pt>
                <c:pt idx="268">
                  <c:v>0.184</c:v>
                </c:pt>
                <c:pt idx="269">
                  <c:v>0.183</c:v>
                </c:pt>
                <c:pt idx="270">
                  <c:v>0.183</c:v>
                </c:pt>
                <c:pt idx="271">
                  <c:v>0.183</c:v>
                </c:pt>
                <c:pt idx="272">
                  <c:v>0.185</c:v>
                </c:pt>
                <c:pt idx="273">
                  <c:v>0.183</c:v>
                </c:pt>
                <c:pt idx="274">
                  <c:v>0.18099999999999999</c:v>
                </c:pt>
                <c:pt idx="275">
                  <c:v>0.18</c:v>
                </c:pt>
                <c:pt idx="276">
                  <c:v>0.17899999999999999</c:v>
                </c:pt>
                <c:pt idx="277">
                  <c:v>0.17799999999999999</c:v>
                </c:pt>
                <c:pt idx="278">
                  <c:v>0.17799999999999999</c:v>
                </c:pt>
                <c:pt idx="279">
                  <c:v>0.17699999999999999</c:v>
                </c:pt>
                <c:pt idx="280">
                  <c:v>0.17499999999999999</c:v>
                </c:pt>
                <c:pt idx="281">
                  <c:v>0.17499999999999999</c:v>
                </c:pt>
                <c:pt idx="282">
                  <c:v>0.17599999999999999</c:v>
                </c:pt>
                <c:pt idx="283">
                  <c:v>0.17699999999999999</c:v>
                </c:pt>
                <c:pt idx="284">
                  <c:v>0.17499999999999999</c:v>
                </c:pt>
                <c:pt idx="285">
                  <c:v>0.17499999999999999</c:v>
                </c:pt>
                <c:pt idx="286">
                  <c:v>0.17499999999999999</c:v>
                </c:pt>
                <c:pt idx="287">
                  <c:v>0.17399999999999999</c:v>
                </c:pt>
                <c:pt idx="288">
                  <c:v>0.17299999999999999</c:v>
                </c:pt>
                <c:pt idx="289">
                  <c:v>0.17100000000000001</c:v>
                </c:pt>
                <c:pt idx="290">
                  <c:v>0.17299999999999999</c:v>
                </c:pt>
                <c:pt idx="291">
                  <c:v>0.17199999999999999</c:v>
                </c:pt>
                <c:pt idx="292">
                  <c:v>0.17299999999999999</c:v>
                </c:pt>
                <c:pt idx="293">
                  <c:v>0.17199999999999999</c:v>
                </c:pt>
                <c:pt idx="294">
                  <c:v>0.17199999999999999</c:v>
                </c:pt>
                <c:pt idx="295">
                  <c:v>0.17100000000000001</c:v>
                </c:pt>
                <c:pt idx="296">
                  <c:v>0.16800000000000001</c:v>
                </c:pt>
                <c:pt idx="297">
                  <c:v>0.16600000000000001</c:v>
                </c:pt>
                <c:pt idx="298">
                  <c:v>0.16400000000000001</c:v>
                </c:pt>
                <c:pt idx="299">
                  <c:v>0.16500000000000001</c:v>
                </c:pt>
                <c:pt idx="300">
                  <c:v>0.16600000000000001</c:v>
                </c:pt>
                <c:pt idx="301">
                  <c:v>0.16600000000000001</c:v>
                </c:pt>
                <c:pt idx="302">
                  <c:v>0.16400000000000001</c:v>
                </c:pt>
                <c:pt idx="303">
                  <c:v>0.161</c:v>
                </c:pt>
                <c:pt idx="304">
                  <c:v>0.161</c:v>
                </c:pt>
                <c:pt idx="305">
                  <c:v>0.159</c:v>
                </c:pt>
                <c:pt idx="306">
                  <c:v>0.159</c:v>
                </c:pt>
                <c:pt idx="307">
                  <c:v>0.159</c:v>
                </c:pt>
                <c:pt idx="308">
                  <c:v>0.158</c:v>
                </c:pt>
                <c:pt idx="309">
                  <c:v>0.155</c:v>
                </c:pt>
                <c:pt idx="310">
                  <c:v>0.153</c:v>
                </c:pt>
                <c:pt idx="311">
                  <c:v>0.154</c:v>
                </c:pt>
                <c:pt idx="312">
                  <c:v>0.154</c:v>
                </c:pt>
                <c:pt idx="313">
                  <c:v>0.151</c:v>
                </c:pt>
                <c:pt idx="314">
                  <c:v>0.14899999999999999</c:v>
                </c:pt>
                <c:pt idx="315">
                  <c:v>0.14899999999999999</c:v>
                </c:pt>
                <c:pt idx="316">
                  <c:v>0.14699999999999999</c:v>
                </c:pt>
                <c:pt idx="317">
                  <c:v>0.14699999999999999</c:v>
                </c:pt>
                <c:pt idx="318">
                  <c:v>0.14799999999999999</c:v>
                </c:pt>
                <c:pt idx="319">
                  <c:v>0.14799999999999999</c:v>
                </c:pt>
                <c:pt idx="320">
                  <c:v>0.14599999999999999</c:v>
                </c:pt>
                <c:pt idx="321">
                  <c:v>0.14399999999999999</c:v>
                </c:pt>
                <c:pt idx="322">
                  <c:v>0.14399999999999999</c:v>
                </c:pt>
                <c:pt idx="323">
                  <c:v>0.14099999999999999</c:v>
                </c:pt>
                <c:pt idx="324">
                  <c:v>0.14099999999999999</c:v>
                </c:pt>
                <c:pt idx="325">
                  <c:v>0.13800000000000001</c:v>
                </c:pt>
                <c:pt idx="326">
                  <c:v>0.13500000000000001</c:v>
                </c:pt>
                <c:pt idx="327">
                  <c:v>0.13500000000000001</c:v>
                </c:pt>
                <c:pt idx="328">
                  <c:v>0.13500000000000001</c:v>
                </c:pt>
                <c:pt idx="329">
                  <c:v>0.13500000000000001</c:v>
                </c:pt>
                <c:pt idx="330">
                  <c:v>0.13400000000000001</c:v>
                </c:pt>
                <c:pt idx="331">
                  <c:v>0.13200000000000001</c:v>
                </c:pt>
                <c:pt idx="332">
                  <c:v>0.13400000000000001</c:v>
                </c:pt>
                <c:pt idx="333">
                  <c:v>0.13</c:v>
                </c:pt>
                <c:pt idx="334">
                  <c:v>0.128</c:v>
                </c:pt>
                <c:pt idx="335">
                  <c:v>0.127</c:v>
                </c:pt>
                <c:pt idx="336">
                  <c:v>0.127</c:v>
                </c:pt>
                <c:pt idx="337">
                  <c:v>0.127</c:v>
                </c:pt>
                <c:pt idx="338">
                  <c:v>0.125</c:v>
                </c:pt>
                <c:pt idx="339">
                  <c:v>0.124</c:v>
                </c:pt>
                <c:pt idx="340">
                  <c:v>0.123</c:v>
                </c:pt>
                <c:pt idx="341">
                  <c:v>0.124</c:v>
                </c:pt>
                <c:pt idx="342">
                  <c:v>0.124</c:v>
                </c:pt>
                <c:pt idx="343">
                  <c:v>0.122</c:v>
                </c:pt>
                <c:pt idx="344">
                  <c:v>0.123</c:v>
                </c:pt>
                <c:pt idx="345">
                  <c:v>0.122</c:v>
                </c:pt>
                <c:pt idx="346">
                  <c:v>0.122</c:v>
                </c:pt>
                <c:pt idx="347">
                  <c:v>0.121</c:v>
                </c:pt>
                <c:pt idx="348">
                  <c:v>0.121</c:v>
                </c:pt>
                <c:pt idx="349">
                  <c:v>0.11899999999999999</c:v>
                </c:pt>
                <c:pt idx="350">
                  <c:v>0.11899999999999999</c:v>
                </c:pt>
                <c:pt idx="351">
                  <c:v>0.11799999999999999</c:v>
                </c:pt>
                <c:pt idx="352">
                  <c:v>0.114</c:v>
                </c:pt>
                <c:pt idx="353">
                  <c:v>0.114</c:v>
                </c:pt>
                <c:pt idx="354">
                  <c:v>0.113</c:v>
                </c:pt>
                <c:pt idx="355">
                  <c:v>0.113</c:v>
                </c:pt>
                <c:pt idx="356">
                  <c:v>0.111</c:v>
                </c:pt>
                <c:pt idx="357">
                  <c:v>0.108</c:v>
                </c:pt>
                <c:pt idx="358">
                  <c:v>0.107</c:v>
                </c:pt>
                <c:pt idx="359">
                  <c:v>0.109</c:v>
                </c:pt>
                <c:pt idx="360">
                  <c:v>0.109</c:v>
                </c:pt>
                <c:pt idx="361">
                  <c:v>0.109</c:v>
                </c:pt>
                <c:pt idx="362">
                  <c:v>0.108</c:v>
                </c:pt>
                <c:pt idx="363">
                  <c:v>0.106</c:v>
                </c:pt>
                <c:pt idx="364">
                  <c:v>0.10299999999999999</c:v>
                </c:pt>
                <c:pt idx="365">
                  <c:v>0.10199999999999999</c:v>
                </c:pt>
                <c:pt idx="366">
                  <c:v>0.10199999999999999</c:v>
                </c:pt>
                <c:pt idx="367">
                  <c:v>9.9000000000000005E-2</c:v>
                </c:pt>
                <c:pt idx="368">
                  <c:v>9.7000000000000003E-2</c:v>
                </c:pt>
                <c:pt idx="369">
                  <c:v>9.8000000000000004E-2</c:v>
                </c:pt>
                <c:pt idx="370">
                  <c:v>9.7000000000000003E-2</c:v>
                </c:pt>
                <c:pt idx="371">
                  <c:v>9.8000000000000004E-2</c:v>
                </c:pt>
                <c:pt idx="372">
                  <c:v>9.9000000000000005E-2</c:v>
                </c:pt>
                <c:pt idx="373">
                  <c:v>9.7000000000000003E-2</c:v>
                </c:pt>
                <c:pt idx="374">
                  <c:v>9.2999999999999999E-2</c:v>
                </c:pt>
                <c:pt idx="375">
                  <c:v>9.2999999999999999E-2</c:v>
                </c:pt>
                <c:pt idx="376">
                  <c:v>9.1999999999999998E-2</c:v>
                </c:pt>
                <c:pt idx="377">
                  <c:v>9.0999999999999998E-2</c:v>
                </c:pt>
                <c:pt idx="378">
                  <c:v>0.09</c:v>
                </c:pt>
                <c:pt idx="379">
                  <c:v>0.09</c:v>
                </c:pt>
                <c:pt idx="380">
                  <c:v>0.09</c:v>
                </c:pt>
                <c:pt idx="381">
                  <c:v>9.0999999999999998E-2</c:v>
                </c:pt>
                <c:pt idx="382">
                  <c:v>8.8999999999999996E-2</c:v>
                </c:pt>
                <c:pt idx="383">
                  <c:v>8.7999999999999995E-2</c:v>
                </c:pt>
                <c:pt idx="384">
                  <c:v>8.5000000000000006E-2</c:v>
                </c:pt>
                <c:pt idx="385">
                  <c:v>8.3000000000000004E-2</c:v>
                </c:pt>
                <c:pt idx="386">
                  <c:v>8.2000000000000003E-2</c:v>
                </c:pt>
                <c:pt idx="387">
                  <c:v>8.2000000000000003E-2</c:v>
                </c:pt>
                <c:pt idx="388">
                  <c:v>0.08</c:v>
                </c:pt>
                <c:pt idx="389">
                  <c:v>0.08</c:v>
                </c:pt>
                <c:pt idx="390">
                  <c:v>0.08</c:v>
                </c:pt>
                <c:pt idx="391">
                  <c:v>7.8E-2</c:v>
                </c:pt>
                <c:pt idx="392">
                  <c:v>7.5999999999999998E-2</c:v>
                </c:pt>
                <c:pt idx="393">
                  <c:v>7.5999999999999998E-2</c:v>
                </c:pt>
                <c:pt idx="394">
                  <c:v>7.3999999999999996E-2</c:v>
                </c:pt>
                <c:pt idx="395">
                  <c:v>7.5999999999999998E-2</c:v>
                </c:pt>
                <c:pt idx="396">
                  <c:v>7.6999999999999999E-2</c:v>
                </c:pt>
                <c:pt idx="397">
                  <c:v>7.6999999999999999E-2</c:v>
                </c:pt>
                <c:pt idx="398">
                  <c:v>7.4999999999999997E-2</c:v>
                </c:pt>
                <c:pt idx="399">
                  <c:v>6.9000000000000006E-2</c:v>
                </c:pt>
                <c:pt idx="400">
                  <c:v>6.9000000000000006E-2</c:v>
                </c:pt>
                <c:pt idx="401">
                  <c:v>6.9000000000000006E-2</c:v>
                </c:pt>
                <c:pt idx="402">
                  <c:v>6.9000000000000006E-2</c:v>
                </c:pt>
                <c:pt idx="403">
                  <c:v>7.0000000000000007E-2</c:v>
                </c:pt>
                <c:pt idx="404">
                  <c:v>7.1999999999999995E-2</c:v>
                </c:pt>
                <c:pt idx="405">
                  <c:v>6.9000000000000006E-2</c:v>
                </c:pt>
                <c:pt idx="406">
                  <c:v>6.7000000000000004E-2</c:v>
                </c:pt>
                <c:pt idx="407">
                  <c:v>6.4000000000000001E-2</c:v>
                </c:pt>
                <c:pt idx="408">
                  <c:v>6.6000000000000003E-2</c:v>
                </c:pt>
                <c:pt idx="409">
                  <c:v>6.6000000000000003E-2</c:v>
                </c:pt>
                <c:pt idx="410">
                  <c:v>6.7000000000000004E-2</c:v>
                </c:pt>
                <c:pt idx="411">
                  <c:v>6.6000000000000003E-2</c:v>
                </c:pt>
                <c:pt idx="412">
                  <c:v>6.6000000000000003E-2</c:v>
                </c:pt>
                <c:pt idx="413">
                  <c:v>6.4000000000000001E-2</c:v>
                </c:pt>
                <c:pt idx="414">
                  <c:v>6.5000000000000002E-2</c:v>
                </c:pt>
                <c:pt idx="415">
                  <c:v>6.5000000000000002E-2</c:v>
                </c:pt>
                <c:pt idx="416">
                  <c:v>6.2E-2</c:v>
                </c:pt>
                <c:pt idx="417">
                  <c:v>6.0999999999999999E-2</c:v>
                </c:pt>
                <c:pt idx="418">
                  <c:v>6.0999999999999999E-2</c:v>
                </c:pt>
                <c:pt idx="419">
                  <c:v>6.3E-2</c:v>
                </c:pt>
                <c:pt idx="420">
                  <c:v>6.4000000000000001E-2</c:v>
                </c:pt>
                <c:pt idx="421">
                  <c:v>6.6000000000000003E-2</c:v>
                </c:pt>
                <c:pt idx="422">
                  <c:v>6.4000000000000001E-2</c:v>
                </c:pt>
                <c:pt idx="423">
                  <c:v>6.2E-2</c:v>
                </c:pt>
                <c:pt idx="424">
                  <c:v>6.0999999999999999E-2</c:v>
                </c:pt>
                <c:pt idx="425">
                  <c:v>6.0999999999999999E-2</c:v>
                </c:pt>
                <c:pt idx="426">
                  <c:v>0.06</c:v>
                </c:pt>
                <c:pt idx="427">
                  <c:v>5.7000000000000002E-2</c:v>
                </c:pt>
                <c:pt idx="428">
                  <c:v>5.5E-2</c:v>
                </c:pt>
                <c:pt idx="429">
                  <c:v>5.5E-2</c:v>
                </c:pt>
                <c:pt idx="430">
                  <c:v>5.3999999999999999E-2</c:v>
                </c:pt>
                <c:pt idx="431">
                  <c:v>5.3999999999999999E-2</c:v>
                </c:pt>
                <c:pt idx="432">
                  <c:v>5.1999999999999998E-2</c:v>
                </c:pt>
                <c:pt idx="433">
                  <c:v>0.05</c:v>
                </c:pt>
                <c:pt idx="434">
                  <c:v>5.0999999999999997E-2</c:v>
                </c:pt>
                <c:pt idx="435">
                  <c:v>4.9000000000000002E-2</c:v>
                </c:pt>
                <c:pt idx="436">
                  <c:v>4.9000000000000002E-2</c:v>
                </c:pt>
                <c:pt idx="437">
                  <c:v>5.1999999999999998E-2</c:v>
                </c:pt>
                <c:pt idx="438">
                  <c:v>5.2999999999999999E-2</c:v>
                </c:pt>
                <c:pt idx="439">
                  <c:v>0.05</c:v>
                </c:pt>
                <c:pt idx="440">
                  <c:v>4.8000000000000001E-2</c:v>
                </c:pt>
                <c:pt idx="441">
                  <c:v>4.9000000000000002E-2</c:v>
                </c:pt>
                <c:pt idx="442">
                  <c:v>5.0999999999999997E-2</c:v>
                </c:pt>
                <c:pt idx="443">
                  <c:v>0.05</c:v>
                </c:pt>
                <c:pt idx="444">
                  <c:v>4.8000000000000001E-2</c:v>
                </c:pt>
                <c:pt idx="445">
                  <c:v>4.8000000000000001E-2</c:v>
                </c:pt>
                <c:pt idx="446">
                  <c:v>4.9000000000000002E-2</c:v>
                </c:pt>
                <c:pt idx="447">
                  <c:v>0.05</c:v>
                </c:pt>
                <c:pt idx="448">
                  <c:v>5.0999999999999997E-2</c:v>
                </c:pt>
                <c:pt idx="449">
                  <c:v>4.8000000000000001E-2</c:v>
                </c:pt>
                <c:pt idx="450">
                  <c:v>4.4999999999999998E-2</c:v>
                </c:pt>
                <c:pt idx="451">
                  <c:v>4.3999999999999997E-2</c:v>
                </c:pt>
                <c:pt idx="452">
                  <c:v>4.3999999999999997E-2</c:v>
                </c:pt>
                <c:pt idx="453">
                  <c:v>4.2999999999999997E-2</c:v>
                </c:pt>
                <c:pt idx="454">
                  <c:v>4.2999999999999997E-2</c:v>
                </c:pt>
                <c:pt idx="455">
                  <c:v>4.2000000000000003E-2</c:v>
                </c:pt>
                <c:pt idx="456">
                  <c:v>4.2000000000000003E-2</c:v>
                </c:pt>
                <c:pt idx="457">
                  <c:v>4.2000000000000003E-2</c:v>
                </c:pt>
                <c:pt idx="458">
                  <c:v>4.1000000000000002E-2</c:v>
                </c:pt>
                <c:pt idx="459">
                  <c:v>4.1000000000000002E-2</c:v>
                </c:pt>
                <c:pt idx="460">
                  <c:v>4.2999999999999997E-2</c:v>
                </c:pt>
                <c:pt idx="461">
                  <c:v>4.2999999999999997E-2</c:v>
                </c:pt>
                <c:pt idx="462">
                  <c:v>4.2999999999999997E-2</c:v>
                </c:pt>
                <c:pt idx="463">
                  <c:v>4.1000000000000002E-2</c:v>
                </c:pt>
                <c:pt idx="464">
                  <c:v>4.1000000000000002E-2</c:v>
                </c:pt>
                <c:pt idx="465">
                  <c:v>4.1000000000000002E-2</c:v>
                </c:pt>
                <c:pt idx="466">
                  <c:v>4.1000000000000002E-2</c:v>
                </c:pt>
                <c:pt idx="467">
                  <c:v>4.1000000000000002E-2</c:v>
                </c:pt>
                <c:pt idx="468">
                  <c:v>3.9E-2</c:v>
                </c:pt>
                <c:pt idx="469">
                  <c:v>3.7999999999999999E-2</c:v>
                </c:pt>
                <c:pt idx="470">
                  <c:v>0.04</c:v>
                </c:pt>
                <c:pt idx="471">
                  <c:v>3.9E-2</c:v>
                </c:pt>
                <c:pt idx="472">
                  <c:v>3.7999999999999999E-2</c:v>
                </c:pt>
                <c:pt idx="473">
                  <c:v>3.9E-2</c:v>
                </c:pt>
                <c:pt idx="474">
                  <c:v>3.9E-2</c:v>
                </c:pt>
                <c:pt idx="475">
                  <c:v>3.5999999999999997E-2</c:v>
                </c:pt>
                <c:pt idx="476">
                  <c:v>3.5999999999999997E-2</c:v>
                </c:pt>
                <c:pt idx="477">
                  <c:v>3.5999999999999997E-2</c:v>
                </c:pt>
                <c:pt idx="478">
                  <c:v>3.5999999999999997E-2</c:v>
                </c:pt>
                <c:pt idx="479">
                  <c:v>3.5999999999999997E-2</c:v>
                </c:pt>
                <c:pt idx="480">
                  <c:v>3.4000000000000002E-2</c:v>
                </c:pt>
                <c:pt idx="481">
                  <c:v>3.5000000000000003E-2</c:v>
                </c:pt>
                <c:pt idx="482">
                  <c:v>3.5999999999999997E-2</c:v>
                </c:pt>
                <c:pt idx="483">
                  <c:v>3.5000000000000003E-2</c:v>
                </c:pt>
                <c:pt idx="484">
                  <c:v>3.5000000000000003E-2</c:v>
                </c:pt>
                <c:pt idx="485">
                  <c:v>3.5000000000000003E-2</c:v>
                </c:pt>
                <c:pt idx="486">
                  <c:v>3.4000000000000002E-2</c:v>
                </c:pt>
                <c:pt idx="487">
                  <c:v>3.5999999999999997E-2</c:v>
                </c:pt>
                <c:pt idx="488">
                  <c:v>3.4000000000000002E-2</c:v>
                </c:pt>
                <c:pt idx="489">
                  <c:v>3.1E-2</c:v>
                </c:pt>
                <c:pt idx="490">
                  <c:v>3.1E-2</c:v>
                </c:pt>
                <c:pt idx="491">
                  <c:v>3.2000000000000001E-2</c:v>
                </c:pt>
                <c:pt idx="492">
                  <c:v>0.03</c:v>
                </c:pt>
                <c:pt idx="493">
                  <c:v>2.9000000000000001E-2</c:v>
                </c:pt>
                <c:pt idx="494">
                  <c:v>0.03</c:v>
                </c:pt>
                <c:pt idx="495">
                  <c:v>2.9000000000000001E-2</c:v>
                </c:pt>
                <c:pt idx="496">
                  <c:v>3.1E-2</c:v>
                </c:pt>
                <c:pt idx="497">
                  <c:v>3.2000000000000001E-2</c:v>
                </c:pt>
                <c:pt idx="498">
                  <c:v>3.2000000000000001E-2</c:v>
                </c:pt>
                <c:pt idx="499">
                  <c:v>3.4000000000000002E-2</c:v>
                </c:pt>
                <c:pt idx="500">
                  <c:v>3.5999999999999997E-2</c:v>
                </c:pt>
                <c:pt idx="501">
                  <c:v>3.3000000000000002E-2</c:v>
                </c:pt>
                <c:pt idx="502">
                  <c:v>3.3000000000000002E-2</c:v>
                </c:pt>
                <c:pt idx="503">
                  <c:v>3.4000000000000002E-2</c:v>
                </c:pt>
                <c:pt idx="504">
                  <c:v>3.5999999999999997E-2</c:v>
                </c:pt>
                <c:pt idx="505">
                  <c:v>3.4000000000000002E-2</c:v>
                </c:pt>
                <c:pt idx="506">
                  <c:v>3.4000000000000002E-2</c:v>
                </c:pt>
                <c:pt idx="507">
                  <c:v>3.5000000000000003E-2</c:v>
                </c:pt>
                <c:pt idx="508">
                  <c:v>3.4000000000000002E-2</c:v>
                </c:pt>
                <c:pt idx="509">
                  <c:v>3.3000000000000002E-2</c:v>
                </c:pt>
                <c:pt idx="510">
                  <c:v>3.4000000000000002E-2</c:v>
                </c:pt>
                <c:pt idx="511">
                  <c:v>3.4000000000000002E-2</c:v>
                </c:pt>
                <c:pt idx="512">
                  <c:v>3.3000000000000002E-2</c:v>
                </c:pt>
                <c:pt idx="513">
                  <c:v>3.4000000000000002E-2</c:v>
                </c:pt>
                <c:pt idx="514">
                  <c:v>3.4000000000000002E-2</c:v>
                </c:pt>
                <c:pt idx="515">
                  <c:v>3.3000000000000002E-2</c:v>
                </c:pt>
                <c:pt idx="516">
                  <c:v>3.3000000000000002E-2</c:v>
                </c:pt>
                <c:pt idx="517">
                  <c:v>3.4000000000000002E-2</c:v>
                </c:pt>
                <c:pt idx="518">
                  <c:v>3.3000000000000002E-2</c:v>
                </c:pt>
                <c:pt idx="519">
                  <c:v>3.3000000000000002E-2</c:v>
                </c:pt>
                <c:pt idx="520">
                  <c:v>3.5000000000000003E-2</c:v>
                </c:pt>
                <c:pt idx="521">
                  <c:v>3.3000000000000002E-2</c:v>
                </c:pt>
                <c:pt idx="522">
                  <c:v>3.3000000000000002E-2</c:v>
                </c:pt>
                <c:pt idx="523">
                  <c:v>3.5000000000000003E-2</c:v>
                </c:pt>
                <c:pt idx="524">
                  <c:v>3.3000000000000002E-2</c:v>
                </c:pt>
                <c:pt idx="525">
                  <c:v>3.2000000000000001E-2</c:v>
                </c:pt>
                <c:pt idx="526">
                  <c:v>3.2000000000000001E-2</c:v>
                </c:pt>
                <c:pt idx="527">
                  <c:v>3.2000000000000001E-2</c:v>
                </c:pt>
                <c:pt idx="528">
                  <c:v>0.03</c:v>
                </c:pt>
                <c:pt idx="529">
                  <c:v>2.9000000000000001E-2</c:v>
                </c:pt>
                <c:pt idx="530">
                  <c:v>0.03</c:v>
                </c:pt>
                <c:pt idx="531">
                  <c:v>0.03</c:v>
                </c:pt>
                <c:pt idx="532">
                  <c:v>3.1E-2</c:v>
                </c:pt>
                <c:pt idx="533">
                  <c:v>3.1E-2</c:v>
                </c:pt>
                <c:pt idx="534">
                  <c:v>3.1E-2</c:v>
                </c:pt>
                <c:pt idx="535">
                  <c:v>3.1E-2</c:v>
                </c:pt>
                <c:pt idx="536">
                  <c:v>3.1E-2</c:v>
                </c:pt>
                <c:pt idx="537">
                  <c:v>3.2000000000000001E-2</c:v>
                </c:pt>
                <c:pt idx="538">
                  <c:v>3.2000000000000001E-2</c:v>
                </c:pt>
                <c:pt idx="539">
                  <c:v>3.1E-2</c:v>
                </c:pt>
                <c:pt idx="540">
                  <c:v>0.03</c:v>
                </c:pt>
                <c:pt idx="541">
                  <c:v>3.1E-2</c:v>
                </c:pt>
                <c:pt idx="542">
                  <c:v>0.03</c:v>
                </c:pt>
                <c:pt idx="543">
                  <c:v>3.1E-2</c:v>
                </c:pt>
                <c:pt idx="544">
                  <c:v>0.03</c:v>
                </c:pt>
                <c:pt idx="545">
                  <c:v>3.1E-2</c:v>
                </c:pt>
                <c:pt idx="546">
                  <c:v>3.1E-2</c:v>
                </c:pt>
                <c:pt idx="547">
                  <c:v>3.1E-2</c:v>
                </c:pt>
                <c:pt idx="548">
                  <c:v>3.2000000000000001E-2</c:v>
                </c:pt>
                <c:pt idx="549">
                  <c:v>0.03</c:v>
                </c:pt>
                <c:pt idx="550">
                  <c:v>2.9000000000000001E-2</c:v>
                </c:pt>
                <c:pt idx="551">
                  <c:v>2.8000000000000001E-2</c:v>
                </c:pt>
                <c:pt idx="552">
                  <c:v>2.8000000000000001E-2</c:v>
                </c:pt>
                <c:pt idx="553">
                  <c:v>3.1E-2</c:v>
                </c:pt>
                <c:pt idx="554">
                  <c:v>3.1E-2</c:v>
                </c:pt>
                <c:pt idx="555">
                  <c:v>3.1E-2</c:v>
                </c:pt>
                <c:pt idx="556">
                  <c:v>0.03</c:v>
                </c:pt>
                <c:pt idx="557">
                  <c:v>2.9000000000000001E-2</c:v>
                </c:pt>
                <c:pt idx="558">
                  <c:v>2.8000000000000001E-2</c:v>
                </c:pt>
                <c:pt idx="559">
                  <c:v>2.9000000000000001E-2</c:v>
                </c:pt>
                <c:pt idx="560">
                  <c:v>3.1E-2</c:v>
                </c:pt>
                <c:pt idx="561">
                  <c:v>0.03</c:v>
                </c:pt>
                <c:pt idx="562">
                  <c:v>3.3000000000000002E-2</c:v>
                </c:pt>
                <c:pt idx="563">
                  <c:v>3.3000000000000002E-2</c:v>
                </c:pt>
                <c:pt idx="564">
                  <c:v>3.1E-2</c:v>
                </c:pt>
                <c:pt idx="565">
                  <c:v>3.3000000000000002E-2</c:v>
                </c:pt>
                <c:pt idx="566">
                  <c:v>3.4000000000000002E-2</c:v>
                </c:pt>
                <c:pt idx="567">
                  <c:v>3.5000000000000003E-2</c:v>
                </c:pt>
                <c:pt idx="568">
                  <c:v>3.4000000000000002E-2</c:v>
                </c:pt>
                <c:pt idx="569">
                  <c:v>3.3000000000000002E-2</c:v>
                </c:pt>
                <c:pt idx="570">
                  <c:v>3.4000000000000002E-2</c:v>
                </c:pt>
                <c:pt idx="571">
                  <c:v>3.4000000000000002E-2</c:v>
                </c:pt>
                <c:pt idx="572">
                  <c:v>3.3000000000000002E-2</c:v>
                </c:pt>
                <c:pt idx="573">
                  <c:v>3.2000000000000001E-2</c:v>
                </c:pt>
                <c:pt idx="574">
                  <c:v>2.9000000000000001E-2</c:v>
                </c:pt>
                <c:pt idx="575">
                  <c:v>2.9000000000000001E-2</c:v>
                </c:pt>
                <c:pt idx="576">
                  <c:v>3.1E-2</c:v>
                </c:pt>
                <c:pt idx="577">
                  <c:v>0.03</c:v>
                </c:pt>
                <c:pt idx="578">
                  <c:v>3.1E-2</c:v>
                </c:pt>
                <c:pt idx="579">
                  <c:v>3.2000000000000001E-2</c:v>
                </c:pt>
                <c:pt idx="580">
                  <c:v>3.1E-2</c:v>
                </c:pt>
                <c:pt idx="581">
                  <c:v>3.1E-2</c:v>
                </c:pt>
                <c:pt idx="582">
                  <c:v>3.1E-2</c:v>
                </c:pt>
                <c:pt idx="583">
                  <c:v>0.03</c:v>
                </c:pt>
                <c:pt idx="584">
                  <c:v>3.3000000000000002E-2</c:v>
                </c:pt>
                <c:pt idx="585">
                  <c:v>3.3000000000000002E-2</c:v>
                </c:pt>
                <c:pt idx="586">
                  <c:v>3.5000000000000003E-2</c:v>
                </c:pt>
                <c:pt idx="587">
                  <c:v>3.7999999999999999E-2</c:v>
                </c:pt>
                <c:pt idx="588">
                  <c:v>3.7999999999999999E-2</c:v>
                </c:pt>
                <c:pt idx="589">
                  <c:v>3.6999999999999998E-2</c:v>
                </c:pt>
                <c:pt idx="590">
                  <c:v>3.5000000000000003E-2</c:v>
                </c:pt>
                <c:pt idx="591">
                  <c:v>3.5000000000000003E-2</c:v>
                </c:pt>
                <c:pt idx="592">
                  <c:v>3.4000000000000002E-2</c:v>
                </c:pt>
                <c:pt idx="593">
                  <c:v>3.5999999999999997E-2</c:v>
                </c:pt>
                <c:pt idx="594">
                  <c:v>3.6999999999999998E-2</c:v>
                </c:pt>
                <c:pt idx="595">
                  <c:v>3.9E-2</c:v>
                </c:pt>
                <c:pt idx="596">
                  <c:v>0.04</c:v>
                </c:pt>
                <c:pt idx="597">
                  <c:v>0.04</c:v>
                </c:pt>
                <c:pt idx="598">
                  <c:v>3.9E-2</c:v>
                </c:pt>
                <c:pt idx="599">
                  <c:v>4.1000000000000002E-2</c:v>
                </c:pt>
                <c:pt idx="600">
                  <c:v>3.9E-2</c:v>
                </c:pt>
                <c:pt idx="601">
                  <c:v>3.9E-2</c:v>
                </c:pt>
                <c:pt idx="602">
                  <c:v>3.9E-2</c:v>
                </c:pt>
                <c:pt idx="603">
                  <c:v>0.04</c:v>
                </c:pt>
                <c:pt idx="604">
                  <c:v>0.04</c:v>
                </c:pt>
                <c:pt idx="605">
                  <c:v>4.1000000000000002E-2</c:v>
                </c:pt>
                <c:pt idx="606">
                  <c:v>3.9E-2</c:v>
                </c:pt>
                <c:pt idx="607">
                  <c:v>3.9E-2</c:v>
                </c:pt>
                <c:pt idx="608">
                  <c:v>4.1000000000000002E-2</c:v>
                </c:pt>
                <c:pt idx="609">
                  <c:v>0.04</c:v>
                </c:pt>
                <c:pt idx="610">
                  <c:v>3.9E-2</c:v>
                </c:pt>
                <c:pt idx="611">
                  <c:v>4.1000000000000002E-2</c:v>
                </c:pt>
                <c:pt idx="612">
                  <c:v>4.1000000000000002E-2</c:v>
                </c:pt>
                <c:pt idx="613">
                  <c:v>4.2000000000000003E-2</c:v>
                </c:pt>
                <c:pt idx="614">
                  <c:v>4.2000000000000003E-2</c:v>
                </c:pt>
                <c:pt idx="615">
                  <c:v>4.2999999999999997E-2</c:v>
                </c:pt>
                <c:pt idx="616">
                  <c:v>4.2999999999999997E-2</c:v>
                </c:pt>
                <c:pt idx="617">
                  <c:v>4.3999999999999997E-2</c:v>
                </c:pt>
                <c:pt idx="618">
                  <c:v>4.3999999999999997E-2</c:v>
                </c:pt>
                <c:pt idx="619">
                  <c:v>4.3999999999999997E-2</c:v>
                </c:pt>
                <c:pt idx="620">
                  <c:v>4.4999999999999998E-2</c:v>
                </c:pt>
                <c:pt idx="621">
                  <c:v>4.4999999999999998E-2</c:v>
                </c:pt>
                <c:pt idx="622">
                  <c:v>4.4999999999999998E-2</c:v>
                </c:pt>
                <c:pt idx="623">
                  <c:v>4.4999999999999998E-2</c:v>
                </c:pt>
                <c:pt idx="624">
                  <c:v>4.7E-2</c:v>
                </c:pt>
                <c:pt idx="625">
                  <c:v>4.7E-2</c:v>
                </c:pt>
                <c:pt idx="626">
                  <c:v>4.9000000000000002E-2</c:v>
                </c:pt>
                <c:pt idx="627">
                  <c:v>5.0999999999999997E-2</c:v>
                </c:pt>
                <c:pt idx="628">
                  <c:v>5.0999999999999997E-2</c:v>
                </c:pt>
                <c:pt idx="629">
                  <c:v>4.9000000000000002E-2</c:v>
                </c:pt>
                <c:pt idx="630">
                  <c:v>4.8000000000000001E-2</c:v>
                </c:pt>
                <c:pt idx="631">
                  <c:v>5.0999999999999997E-2</c:v>
                </c:pt>
                <c:pt idx="632">
                  <c:v>0.05</c:v>
                </c:pt>
                <c:pt idx="633">
                  <c:v>0.05</c:v>
                </c:pt>
                <c:pt idx="634">
                  <c:v>5.0999999999999997E-2</c:v>
                </c:pt>
                <c:pt idx="635">
                  <c:v>0.05</c:v>
                </c:pt>
                <c:pt idx="636">
                  <c:v>5.0999999999999997E-2</c:v>
                </c:pt>
                <c:pt idx="637">
                  <c:v>5.2999999999999999E-2</c:v>
                </c:pt>
                <c:pt idx="638">
                  <c:v>5.2999999999999999E-2</c:v>
                </c:pt>
                <c:pt idx="639">
                  <c:v>5.3999999999999999E-2</c:v>
                </c:pt>
                <c:pt idx="640">
                  <c:v>5.3999999999999999E-2</c:v>
                </c:pt>
                <c:pt idx="641">
                  <c:v>5.5E-2</c:v>
                </c:pt>
                <c:pt idx="642">
                  <c:v>5.6000000000000001E-2</c:v>
                </c:pt>
                <c:pt idx="643">
                  <c:v>5.7000000000000002E-2</c:v>
                </c:pt>
                <c:pt idx="644">
                  <c:v>5.8999999999999997E-2</c:v>
                </c:pt>
                <c:pt idx="645">
                  <c:v>5.8999999999999997E-2</c:v>
                </c:pt>
                <c:pt idx="646">
                  <c:v>5.8999999999999997E-2</c:v>
                </c:pt>
                <c:pt idx="647">
                  <c:v>5.8000000000000003E-2</c:v>
                </c:pt>
                <c:pt idx="648">
                  <c:v>5.8000000000000003E-2</c:v>
                </c:pt>
                <c:pt idx="649">
                  <c:v>5.8999999999999997E-2</c:v>
                </c:pt>
                <c:pt idx="650">
                  <c:v>0.06</c:v>
                </c:pt>
                <c:pt idx="651">
                  <c:v>0.06</c:v>
                </c:pt>
                <c:pt idx="652">
                  <c:v>0.06</c:v>
                </c:pt>
                <c:pt idx="653">
                  <c:v>6.3E-2</c:v>
                </c:pt>
                <c:pt idx="654">
                  <c:v>6.3E-2</c:v>
                </c:pt>
                <c:pt idx="655">
                  <c:v>6.0999999999999999E-2</c:v>
                </c:pt>
                <c:pt idx="656">
                  <c:v>6.2E-2</c:v>
                </c:pt>
                <c:pt idx="657">
                  <c:v>6.3E-2</c:v>
                </c:pt>
                <c:pt idx="658">
                  <c:v>6.3E-2</c:v>
                </c:pt>
                <c:pt idx="659">
                  <c:v>6.5000000000000002E-2</c:v>
                </c:pt>
                <c:pt idx="660">
                  <c:v>6.5000000000000002E-2</c:v>
                </c:pt>
                <c:pt idx="661">
                  <c:v>6.7000000000000004E-2</c:v>
                </c:pt>
                <c:pt idx="662">
                  <c:v>6.9000000000000006E-2</c:v>
                </c:pt>
                <c:pt idx="663">
                  <c:v>7.0999999999999994E-2</c:v>
                </c:pt>
                <c:pt idx="664">
                  <c:v>6.8000000000000005E-2</c:v>
                </c:pt>
                <c:pt idx="665">
                  <c:v>6.7000000000000004E-2</c:v>
                </c:pt>
                <c:pt idx="666">
                  <c:v>6.8000000000000005E-2</c:v>
                </c:pt>
                <c:pt idx="667">
                  <c:v>6.8000000000000005E-2</c:v>
                </c:pt>
                <c:pt idx="668">
                  <c:v>6.8000000000000005E-2</c:v>
                </c:pt>
                <c:pt idx="669">
                  <c:v>6.9000000000000006E-2</c:v>
                </c:pt>
                <c:pt idx="670">
                  <c:v>7.0999999999999994E-2</c:v>
                </c:pt>
                <c:pt idx="671">
                  <c:v>7.1999999999999995E-2</c:v>
                </c:pt>
                <c:pt idx="672">
                  <c:v>7.3999999999999996E-2</c:v>
                </c:pt>
                <c:pt idx="673">
                  <c:v>7.4999999999999997E-2</c:v>
                </c:pt>
                <c:pt idx="674">
                  <c:v>7.6999999999999999E-2</c:v>
                </c:pt>
                <c:pt idx="675">
                  <c:v>7.6999999999999999E-2</c:v>
                </c:pt>
                <c:pt idx="676">
                  <c:v>7.8E-2</c:v>
                </c:pt>
                <c:pt idx="677">
                  <c:v>7.9000000000000001E-2</c:v>
                </c:pt>
                <c:pt idx="678">
                  <c:v>0.08</c:v>
                </c:pt>
                <c:pt idx="679">
                  <c:v>7.9000000000000001E-2</c:v>
                </c:pt>
                <c:pt idx="680">
                  <c:v>7.8E-2</c:v>
                </c:pt>
                <c:pt idx="681">
                  <c:v>7.9000000000000001E-2</c:v>
                </c:pt>
                <c:pt idx="682">
                  <c:v>8.2000000000000003E-2</c:v>
                </c:pt>
                <c:pt idx="683">
                  <c:v>8.4000000000000005E-2</c:v>
                </c:pt>
                <c:pt idx="684">
                  <c:v>8.4000000000000005E-2</c:v>
                </c:pt>
                <c:pt idx="685">
                  <c:v>8.5000000000000006E-2</c:v>
                </c:pt>
                <c:pt idx="686">
                  <c:v>8.5000000000000006E-2</c:v>
                </c:pt>
                <c:pt idx="687">
                  <c:v>8.6999999999999994E-2</c:v>
                </c:pt>
                <c:pt idx="688">
                  <c:v>8.6999999999999994E-2</c:v>
                </c:pt>
                <c:pt idx="689">
                  <c:v>8.7999999999999995E-2</c:v>
                </c:pt>
                <c:pt idx="690">
                  <c:v>8.8999999999999996E-2</c:v>
                </c:pt>
                <c:pt idx="691">
                  <c:v>8.8999999999999996E-2</c:v>
                </c:pt>
                <c:pt idx="692">
                  <c:v>8.8999999999999996E-2</c:v>
                </c:pt>
                <c:pt idx="693">
                  <c:v>8.6999999999999994E-2</c:v>
                </c:pt>
                <c:pt idx="694">
                  <c:v>8.6999999999999994E-2</c:v>
                </c:pt>
                <c:pt idx="695">
                  <c:v>8.8999999999999996E-2</c:v>
                </c:pt>
                <c:pt idx="696">
                  <c:v>9.0999999999999998E-2</c:v>
                </c:pt>
                <c:pt idx="697">
                  <c:v>9.0999999999999998E-2</c:v>
                </c:pt>
                <c:pt idx="698">
                  <c:v>9.1999999999999998E-2</c:v>
                </c:pt>
                <c:pt idx="699">
                  <c:v>9.1999999999999998E-2</c:v>
                </c:pt>
                <c:pt idx="700">
                  <c:v>9.1999999999999998E-2</c:v>
                </c:pt>
                <c:pt idx="701">
                  <c:v>9.2999999999999999E-2</c:v>
                </c:pt>
                <c:pt idx="702">
                  <c:v>9.1999999999999998E-2</c:v>
                </c:pt>
                <c:pt idx="703">
                  <c:v>0.09</c:v>
                </c:pt>
                <c:pt idx="704">
                  <c:v>9.0999999999999998E-2</c:v>
                </c:pt>
                <c:pt idx="705">
                  <c:v>9.1999999999999998E-2</c:v>
                </c:pt>
                <c:pt idx="706">
                  <c:v>9.2999999999999999E-2</c:v>
                </c:pt>
                <c:pt idx="707">
                  <c:v>9.0999999999999998E-2</c:v>
                </c:pt>
                <c:pt idx="708">
                  <c:v>0.09</c:v>
                </c:pt>
                <c:pt idx="709">
                  <c:v>9.0999999999999998E-2</c:v>
                </c:pt>
                <c:pt idx="710">
                  <c:v>9.2999999999999999E-2</c:v>
                </c:pt>
                <c:pt idx="711">
                  <c:v>9.6000000000000002E-2</c:v>
                </c:pt>
                <c:pt idx="712">
                  <c:v>9.8000000000000004E-2</c:v>
                </c:pt>
                <c:pt idx="713">
                  <c:v>9.8000000000000004E-2</c:v>
                </c:pt>
                <c:pt idx="714">
                  <c:v>9.9000000000000005E-2</c:v>
                </c:pt>
                <c:pt idx="715">
                  <c:v>9.9000000000000005E-2</c:v>
                </c:pt>
                <c:pt idx="716">
                  <c:v>9.8000000000000004E-2</c:v>
                </c:pt>
                <c:pt idx="717">
                  <c:v>9.7000000000000003E-2</c:v>
                </c:pt>
                <c:pt idx="718">
                  <c:v>9.8000000000000004E-2</c:v>
                </c:pt>
                <c:pt idx="719">
                  <c:v>9.8000000000000004E-2</c:v>
                </c:pt>
                <c:pt idx="720">
                  <c:v>9.8000000000000004E-2</c:v>
                </c:pt>
                <c:pt idx="721">
                  <c:v>9.8000000000000004E-2</c:v>
                </c:pt>
                <c:pt idx="722">
                  <c:v>9.8000000000000004E-2</c:v>
                </c:pt>
                <c:pt idx="723">
                  <c:v>9.7000000000000003E-2</c:v>
                </c:pt>
                <c:pt idx="724">
                  <c:v>9.8000000000000004E-2</c:v>
                </c:pt>
                <c:pt idx="725">
                  <c:v>9.9000000000000005E-2</c:v>
                </c:pt>
                <c:pt idx="726">
                  <c:v>0.1</c:v>
                </c:pt>
                <c:pt idx="727">
                  <c:v>0.10199999999999999</c:v>
                </c:pt>
                <c:pt idx="728">
                  <c:v>0.10299999999999999</c:v>
                </c:pt>
                <c:pt idx="729">
                  <c:v>0.10299999999999999</c:v>
                </c:pt>
                <c:pt idx="730">
                  <c:v>0.10299999999999999</c:v>
                </c:pt>
                <c:pt idx="731">
                  <c:v>0.1</c:v>
                </c:pt>
                <c:pt idx="732">
                  <c:v>0.10199999999999999</c:v>
                </c:pt>
                <c:pt idx="733">
                  <c:v>0.104</c:v>
                </c:pt>
                <c:pt idx="734">
                  <c:v>0.104</c:v>
                </c:pt>
                <c:pt idx="735">
                  <c:v>0.104</c:v>
                </c:pt>
                <c:pt idx="736">
                  <c:v>0.106</c:v>
                </c:pt>
                <c:pt idx="737">
                  <c:v>0.108</c:v>
                </c:pt>
                <c:pt idx="738">
                  <c:v>0.108</c:v>
                </c:pt>
                <c:pt idx="739">
                  <c:v>0.108</c:v>
                </c:pt>
                <c:pt idx="740">
                  <c:v>0.108</c:v>
                </c:pt>
                <c:pt idx="741">
                  <c:v>0.107</c:v>
                </c:pt>
                <c:pt idx="742">
                  <c:v>0.107</c:v>
                </c:pt>
                <c:pt idx="743">
                  <c:v>0.107</c:v>
                </c:pt>
                <c:pt idx="744">
                  <c:v>0.109</c:v>
                </c:pt>
                <c:pt idx="745">
                  <c:v>0.112</c:v>
                </c:pt>
                <c:pt idx="746">
                  <c:v>0.113</c:v>
                </c:pt>
                <c:pt idx="747">
                  <c:v>0.115</c:v>
                </c:pt>
                <c:pt idx="748">
                  <c:v>0.114</c:v>
                </c:pt>
                <c:pt idx="749">
                  <c:v>0.115</c:v>
                </c:pt>
                <c:pt idx="750">
                  <c:v>0.11600000000000001</c:v>
                </c:pt>
                <c:pt idx="751">
                  <c:v>0.11799999999999999</c:v>
                </c:pt>
                <c:pt idx="752">
                  <c:v>0.11799999999999999</c:v>
                </c:pt>
                <c:pt idx="753">
                  <c:v>0.11700000000000001</c:v>
                </c:pt>
                <c:pt idx="754">
                  <c:v>0.11799999999999999</c:v>
                </c:pt>
                <c:pt idx="755">
                  <c:v>0.11799999999999999</c:v>
                </c:pt>
                <c:pt idx="756">
                  <c:v>0.11899999999999999</c:v>
                </c:pt>
                <c:pt idx="757">
                  <c:v>0.121</c:v>
                </c:pt>
                <c:pt idx="758">
                  <c:v>0.124</c:v>
                </c:pt>
                <c:pt idx="759">
                  <c:v>0.125</c:v>
                </c:pt>
                <c:pt idx="760">
                  <c:v>0.126</c:v>
                </c:pt>
                <c:pt idx="761">
                  <c:v>0.126</c:v>
                </c:pt>
                <c:pt idx="762">
                  <c:v>0.129</c:v>
                </c:pt>
                <c:pt idx="763">
                  <c:v>0.13</c:v>
                </c:pt>
                <c:pt idx="764">
                  <c:v>0.13200000000000001</c:v>
                </c:pt>
                <c:pt idx="765">
                  <c:v>0.13200000000000001</c:v>
                </c:pt>
                <c:pt idx="766">
                  <c:v>0.13400000000000001</c:v>
                </c:pt>
                <c:pt idx="767">
                  <c:v>0.13500000000000001</c:v>
                </c:pt>
                <c:pt idx="768">
                  <c:v>0.13400000000000001</c:v>
                </c:pt>
                <c:pt idx="769">
                  <c:v>0.13700000000000001</c:v>
                </c:pt>
                <c:pt idx="770">
                  <c:v>0.14000000000000001</c:v>
                </c:pt>
                <c:pt idx="771">
                  <c:v>0.14299999999999999</c:v>
                </c:pt>
                <c:pt idx="772">
                  <c:v>0.14499999999999999</c:v>
                </c:pt>
                <c:pt idx="773">
                  <c:v>0.14399999999999999</c:v>
                </c:pt>
                <c:pt idx="774">
                  <c:v>0.14499999999999999</c:v>
                </c:pt>
                <c:pt idx="775">
                  <c:v>0.14799999999999999</c:v>
                </c:pt>
                <c:pt idx="776">
                  <c:v>0.151</c:v>
                </c:pt>
                <c:pt idx="777">
                  <c:v>0.152</c:v>
                </c:pt>
                <c:pt idx="778">
                  <c:v>0.152</c:v>
                </c:pt>
                <c:pt idx="779">
                  <c:v>0.154</c:v>
                </c:pt>
                <c:pt idx="780">
                  <c:v>0.157</c:v>
                </c:pt>
                <c:pt idx="781">
                  <c:v>0.159</c:v>
                </c:pt>
                <c:pt idx="782">
                  <c:v>0.16</c:v>
                </c:pt>
                <c:pt idx="783">
                  <c:v>0.16300000000000001</c:v>
                </c:pt>
                <c:pt idx="784">
                  <c:v>0.16600000000000001</c:v>
                </c:pt>
                <c:pt idx="785">
                  <c:v>0.16600000000000001</c:v>
                </c:pt>
                <c:pt idx="786">
                  <c:v>0.16900000000000001</c:v>
                </c:pt>
                <c:pt idx="787">
                  <c:v>0.17100000000000001</c:v>
                </c:pt>
                <c:pt idx="788">
                  <c:v>0.17199999999999999</c:v>
                </c:pt>
                <c:pt idx="789">
                  <c:v>0.17399999999999999</c:v>
                </c:pt>
                <c:pt idx="790">
                  <c:v>0.17699999999999999</c:v>
                </c:pt>
                <c:pt idx="791">
                  <c:v>0.18099999999999999</c:v>
                </c:pt>
                <c:pt idx="792">
                  <c:v>0.182</c:v>
                </c:pt>
                <c:pt idx="793">
                  <c:v>0.184</c:v>
                </c:pt>
                <c:pt idx="794">
                  <c:v>0.187</c:v>
                </c:pt>
                <c:pt idx="795">
                  <c:v>0.188</c:v>
                </c:pt>
                <c:pt idx="796">
                  <c:v>0.189</c:v>
                </c:pt>
                <c:pt idx="797">
                  <c:v>0.192</c:v>
                </c:pt>
                <c:pt idx="798">
                  <c:v>0.19400000000000001</c:v>
                </c:pt>
                <c:pt idx="799">
                  <c:v>0.19800000000000001</c:v>
                </c:pt>
                <c:pt idx="800">
                  <c:v>0.2</c:v>
                </c:pt>
                <c:pt idx="801">
                  <c:v>0.20100000000000001</c:v>
                </c:pt>
                <c:pt idx="802">
                  <c:v>0.20399999999999999</c:v>
                </c:pt>
                <c:pt idx="803">
                  <c:v>0.20699999999999999</c:v>
                </c:pt>
                <c:pt idx="804">
                  <c:v>0.20799999999999999</c:v>
                </c:pt>
                <c:pt idx="805">
                  <c:v>0.20899999999999999</c:v>
                </c:pt>
                <c:pt idx="806">
                  <c:v>0.21099999999999999</c:v>
                </c:pt>
                <c:pt idx="807">
                  <c:v>0.215</c:v>
                </c:pt>
                <c:pt idx="808">
                  <c:v>0.219</c:v>
                </c:pt>
                <c:pt idx="809">
                  <c:v>0.22</c:v>
                </c:pt>
                <c:pt idx="810">
                  <c:v>0.22500000000000001</c:v>
                </c:pt>
                <c:pt idx="811">
                  <c:v>0.22800000000000001</c:v>
                </c:pt>
                <c:pt idx="812">
                  <c:v>0.22700000000000001</c:v>
                </c:pt>
                <c:pt idx="813">
                  <c:v>0.23</c:v>
                </c:pt>
                <c:pt idx="814">
                  <c:v>0.23200000000000001</c:v>
                </c:pt>
                <c:pt idx="815">
                  <c:v>0.23599999999999999</c:v>
                </c:pt>
                <c:pt idx="816">
                  <c:v>0.23899999999999999</c:v>
                </c:pt>
                <c:pt idx="817">
                  <c:v>0.24099999999999999</c:v>
                </c:pt>
                <c:pt idx="818">
                  <c:v>0.246</c:v>
                </c:pt>
                <c:pt idx="819">
                  <c:v>0.248</c:v>
                </c:pt>
                <c:pt idx="820">
                  <c:v>0.252</c:v>
                </c:pt>
                <c:pt idx="821">
                  <c:v>0.253</c:v>
                </c:pt>
                <c:pt idx="822">
                  <c:v>0.255</c:v>
                </c:pt>
                <c:pt idx="823">
                  <c:v>0.25700000000000001</c:v>
                </c:pt>
                <c:pt idx="824">
                  <c:v>0.26</c:v>
                </c:pt>
                <c:pt idx="825">
                  <c:v>0.26100000000000001</c:v>
                </c:pt>
                <c:pt idx="826">
                  <c:v>0.26300000000000001</c:v>
                </c:pt>
                <c:pt idx="827">
                  <c:v>0.26600000000000001</c:v>
                </c:pt>
                <c:pt idx="828">
                  <c:v>0.27</c:v>
                </c:pt>
                <c:pt idx="829">
                  <c:v>0.27500000000000002</c:v>
                </c:pt>
                <c:pt idx="830">
                  <c:v>0.27700000000000002</c:v>
                </c:pt>
                <c:pt idx="831">
                  <c:v>0.28100000000000003</c:v>
                </c:pt>
                <c:pt idx="832">
                  <c:v>0.28100000000000003</c:v>
                </c:pt>
                <c:pt idx="833">
                  <c:v>0.28299999999999997</c:v>
                </c:pt>
                <c:pt idx="834">
                  <c:v>0.28599999999999998</c:v>
                </c:pt>
                <c:pt idx="835">
                  <c:v>0.28899999999999998</c:v>
                </c:pt>
                <c:pt idx="836">
                  <c:v>0.28999999999999998</c:v>
                </c:pt>
                <c:pt idx="837">
                  <c:v>0.29299999999999998</c:v>
                </c:pt>
                <c:pt idx="838">
                  <c:v>0.29499999999999998</c:v>
                </c:pt>
                <c:pt idx="839">
                  <c:v>0.29899999999999999</c:v>
                </c:pt>
                <c:pt idx="840">
                  <c:v>0.30299999999999999</c:v>
                </c:pt>
                <c:pt idx="841">
                  <c:v>0.30599999999999999</c:v>
                </c:pt>
                <c:pt idx="842">
                  <c:v>0.307</c:v>
                </c:pt>
                <c:pt idx="843">
                  <c:v>0.31</c:v>
                </c:pt>
                <c:pt idx="844">
                  <c:v>0.311</c:v>
                </c:pt>
                <c:pt idx="845">
                  <c:v>0.313</c:v>
                </c:pt>
                <c:pt idx="846">
                  <c:v>0.315</c:v>
                </c:pt>
                <c:pt idx="847">
                  <c:v>0.31900000000000001</c:v>
                </c:pt>
                <c:pt idx="848">
                  <c:v>0.32200000000000001</c:v>
                </c:pt>
                <c:pt idx="849">
                  <c:v>0.32300000000000001</c:v>
                </c:pt>
                <c:pt idx="850">
                  <c:v>0.32600000000000001</c:v>
                </c:pt>
                <c:pt idx="851">
                  <c:v>0.32700000000000001</c:v>
                </c:pt>
                <c:pt idx="852">
                  <c:v>0.32600000000000001</c:v>
                </c:pt>
                <c:pt idx="853">
                  <c:v>0.32900000000000001</c:v>
                </c:pt>
                <c:pt idx="854">
                  <c:v>0.33300000000000002</c:v>
                </c:pt>
                <c:pt idx="855">
                  <c:v>0.33400000000000002</c:v>
                </c:pt>
                <c:pt idx="856">
                  <c:v>0.33600000000000002</c:v>
                </c:pt>
                <c:pt idx="857">
                  <c:v>0.33900000000000002</c:v>
                </c:pt>
                <c:pt idx="858">
                  <c:v>0.34</c:v>
                </c:pt>
                <c:pt idx="859">
                  <c:v>0.34</c:v>
                </c:pt>
                <c:pt idx="860">
                  <c:v>0.34</c:v>
                </c:pt>
                <c:pt idx="861">
                  <c:v>0.34</c:v>
                </c:pt>
                <c:pt idx="862">
                  <c:v>0.34200000000000003</c:v>
                </c:pt>
                <c:pt idx="863">
                  <c:v>0.34300000000000003</c:v>
                </c:pt>
                <c:pt idx="864">
                  <c:v>0.34599999999999997</c:v>
                </c:pt>
                <c:pt idx="865">
                  <c:v>0.34699999999999998</c:v>
                </c:pt>
                <c:pt idx="866">
                  <c:v>0.34799999999999998</c:v>
                </c:pt>
                <c:pt idx="867">
                  <c:v>0.34899999999999998</c:v>
                </c:pt>
                <c:pt idx="868">
                  <c:v>0.34899999999999998</c:v>
                </c:pt>
                <c:pt idx="869">
                  <c:v>0.34699999999999998</c:v>
                </c:pt>
                <c:pt idx="870">
                  <c:v>0.35</c:v>
                </c:pt>
                <c:pt idx="871">
                  <c:v>0.35</c:v>
                </c:pt>
                <c:pt idx="872">
                  <c:v>0.35199999999999998</c:v>
                </c:pt>
                <c:pt idx="873">
                  <c:v>0.35299999999999998</c:v>
                </c:pt>
                <c:pt idx="874">
                  <c:v>0.35499999999999998</c:v>
                </c:pt>
                <c:pt idx="875">
                  <c:v>0.35599999999999998</c:v>
                </c:pt>
                <c:pt idx="876">
                  <c:v>0.35499999999999998</c:v>
                </c:pt>
                <c:pt idx="877">
                  <c:v>0.35499999999999998</c:v>
                </c:pt>
                <c:pt idx="878">
                  <c:v>0.35499999999999998</c:v>
                </c:pt>
                <c:pt idx="879">
                  <c:v>0.35599999999999998</c:v>
                </c:pt>
                <c:pt idx="880">
                  <c:v>0.35499999999999998</c:v>
                </c:pt>
                <c:pt idx="881">
                  <c:v>0.35699999999999998</c:v>
                </c:pt>
                <c:pt idx="882">
                  <c:v>0.35699999999999998</c:v>
                </c:pt>
                <c:pt idx="883">
                  <c:v>0.35599999999999998</c:v>
                </c:pt>
                <c:pt idx="884">
                  <c:v>0.35599999999999998</c:v>
                </c:pt>
                <c:pt idx="885">
                  <c:v>0.35499999999999998</c:v>
                </c:pt>
                <c:pt idx="886">
                  <c:v>0.35599999999999998</c:v>
                </c:pt>
                <c:pt idx="887">
                  <c:v>0.35699999999999998</c:v>
                </c:pt>
                <c:pt idx="888">
                  <c:v>0.35499999999999998</c:v>
                </c:pt>
                <c:pt idx="889">
                  <c:v>0.35399999999999998</c:v>
                </c:pt>
                <c:pt idx="890">
                  <c:v>0.35299999999999998</c:v>
                </c:pt>
                <c:pt idx="891">
                  <c:v>0.35299999999999998</c:v>
                </c:pt>
                <c:pt idx="892">
                  <c:v>0.35399999999999998</c:v>
                </c:pt>
                <c:pt idx="893">
                  <c:v>0.35299999999999998</c:v>
                </c:pt>
                <c:pt idx="894">
                  <c:v>0.35299999999999998</c:v>
                </c:pt>
                <c:pt idx="895">
                  <c:v>0.35099999999999998</c:v>
                </c:pt>
                <c:pt idx="896">
                  <c:v>0.35</c:v>
                </c:pt>
                <c:pt idx="897">
                  <c:v>0.34899999999999998</c:v>
                </c:pt>
                <c:pt idx="898">
                  <c:v>0.35</c:v>
                </c:pt>
                <c:pt idx="899">
                  <c:v>0.35</c:v>
                </c:pt>
                <c:pt idx="900">
                  <c:v>0.35</c:v>
                </c:pt>
                <c:pt idx="901">
                  <c:v>0.34899999999999998</c:v>
                </c:pt>
                <c:pt idx="902">
                  <c:v>0.35</c:v>
                </c:pt>
                <c:pt idx="903">
                  <c:v>0.34599999999999997</c:v>
                </c:pt>
                <c:pt idx="904">
                  <c:v>0.34399999999999997</c:v>
                </c:pt>
                <c:pt idx="905">
                  <c:v>0.34200000000000003</c:v>
                </c:pt>
                <c:pt idx="906">
                  <c:v>0.34200000000000003</c:v>
                </c:pt>
                <c:pt idx="907">
                  <c:v>0.34200000000000003</c:v>
                </c:pt>
                <c:pt idx="908">
                  <c:v>0.34</c:v>
                </c:pt>
                <c:pt idx="909">
                  <c:v>0.34</c:v>
                </c:pt>
                <c:pt idx="910">
                  <c:v>0.33700000000000002</c:v>
                </c:pt>
                <c:pt idx="911">
                  <c:v>0.33500000000000002</c:v>
                </c:pt>
                <c:pt idx="912">
                  <c:v>0.33500000000000002</c:v>
                </c:pt>
                <c:pt idx="913">
                  <c:v>0.33700000000000002</c:v>
                </c:pt>
                <c:pt idx="914">
                  <c:v>0.33600000000000002</c:v>
                </c:pt>
                <c:pt idx="915">
                  <c:v>0.33400000000000002</c:v>
                </c:pt>
                <c:pt idx="916">
                  <c:v>0.33300000000000002</c:v>
                </c:pt>
                <c:pt idx="917">
                  <c:v>0.33400000000000002</c:v>
                </c:pt>
                <c:pt idx="918">
                  <c:v>0.33100000000000002</c:v>
                </c:pt>
                <c:pt idx="919">
                  <c:v>0.33</c:v>
                </c:pt>
                <c:pt idx="920">
                  <c:v>0.32900000000000001</c:v>
                </c:pt>
                <c:pt idx="921">
                  <c:v>0.32900000000000001</c:v>
                </c:pt>
                <c:pt idx="922">
                  <c:v>0.32900000000000001</c:v>
                </c:pt>
                <c:pt idx="923">
                  <c:v>0.32700000000000001</c:v>
                </c:pt>
                <c:pt idx="924">
                  <c:v>0.32800000000000001</c:v>
                </c:pt>
                <c:pt idx="925">
                  <c:v>0.32700000000000001</c:v>
                </c:pt>
                <c:pt idx="926">
                  <c:v>0.32700000000000001</c:v>
                </c:pt>
                <c:pt idx="927">
                  <c:v>0.32900000000000001</c:v>
                </c:pt>
                <c:pt idx="928">
                  <c:v>0.32700000000000001</c:v>
                </c:pt>
                <c:pt idx="929">
                  <c:v>0.32700000000000001</c:v>
                </c:pt>
                <c:pt idx="930">
                  <c:v>0.32600000000000001</c:v>
                </c:pt>
                <c:pt idx="931">
                  <c:v>0.32600000000000001</c:v>
                </c:pt>
                <c:pt idx="932">
                  <c:v>0.32600000000000001</c:v>
                </c:pt>
                <c:pt idx="933">
                  <c:v>0.32600000000000001</c:v>
                </c:pt>
                <c:pt idx="934">
                  <c:v>0.32500000000000001</c:v>
                </c:pt>
                <c:pt idx="935">
                  <c:v>0.32200000000000001</c:v>
                </c:pt>
                <c:pt idx="936">
                  <c:v>0.32200000000000001</c:v>
                </c:pt>
                <c:pt idx="937">
                  <c:v>0.32400000000000001</c:v>
                </c:pt>
                <c:pt idx="938">
                  <c:v>0.32500000000000001</c:v>
                </c:pt>
                <c:pt idx="939">
                  <c:v>0.32600000000000001</c:v>
                </c:pt>
                <c:pt idx="940">
                  <c:v>0.32400000000000001</c:v>
                </c:pt>
                <c:pt idx="941">
                  <c:v>0.32300000000000001</c:v>
                </c:pt>
                <c:pt idx="942">
                  <c:v>0.32500000000000001</c:v>
                </c:pt>
                <c:pt idx="943">
                  <c:v>0.32600000000000001</c:v>
                </c:pt>
                <c:pt idx="944">
                  <c:v>0.32700000000000001</c:v>
                </c:pt>
                <c:pt idx="945">
                  <c:v>0.32700000000000001</c:v>
                </c:pt>
                <c:pt idx="946">
                  <c:v>0.32800000000000001</c:v>
                </c:pt>
                <c:pt idx="947">
                  <c:v>0.32800000000000001</c:v>
                </c:pt>
                <c:pt idx="948">
                  <c:v>0.32900000000000001</c:v>
                </c:pt>
                <c:pt idx="949">
                  <c:v>0.33</c:v>
                </c:pt>
                <c:pt idx="950">
                  <c:v>0.33</c:v>
                </c:pt>
                <c:pt idx="951">
                  <c:v>0.33100000000000002</c:v>
                </c:pt>
                <c:pt idx="952">
                  <c:v>0.33100000000000002</c:v>
                </c:pt>
                <c:pt idx="953">
                  <c:v>0.33300000000000002</c:v>
                </c:pt>
                <c:pt idx="954">
                  <c:v>0.33500000000000002</c:v>
                </c:pt>
                <c:pt idx="955">
                  <c:v>0.33500000000000002</c:v>
                </c:pt>
                <c:pt idx="956">
                  <c:v>0.33600000000000002</c:v>
                </c:pt>
                <c:pt idx="957">
                  <c:v>0.33700000000000002</c:v>
                </c:pt>
                <c:pt idx="958">
                  <c:v>0.34</c:v>
                </c:pt>
                <c:pt idx="959">
                  <c:v>0.34300000000000003</c:v>
                </c:pt>
                <c:pt idx="960">
                  <c:v>0.34399999999999997</c:v>
                </c:pt>
                <c:pt idx="961">
                  <c:v>0.34699999999999998</c:v>
                </c:pt>
                <c:pt idx="962">
                  <c:v>0.34799999999999998</c:v>
                </c:pt>
                <c:pt idx="963">
                  <c:v>0.35099999999999998</c:v>
                </c:pt>
                <c:pt idx="964">
                  <c:v>0.35099999999999998</c:v>
                </c:pt>
                <c:pt idx="965">
                  <c:v>0.35199999999999998</c:v>
                </c:pt>
                <c:pt idx="966">
                  <c:v>0.35499999999999998</c:v>
                </c:pt>
                <c:pt idx="967">
                  <c:v>0.35699999999999998</c:v>
                </c:pt>
                <c:pt idx="968">
                  <c:v>0.35799999999999998</c:v>
                </c:pt>
                <c:pt idx="969">
                  <c:v>0.36099999999999999</c:v>
                </c:pt>
                <c:pt idx="970">
                  <c:v>0.36299999999999999</c:v>
                </c:pt>
                <c:pt idx="971">
                  <c:v>0.36599999999999999</c:v>
                </c:pt>
                <c:pt idx="972">
                  <c:v>0.36799999999999999</c:v>
                </c:pt>
                <c:pt idx="973">
                  <c:v>0.373</c:v>
                </c:pt>
                <c:pt idx="974">
                  <c:v>0.379</c:v>
                </c:pt>
                <c:pt idx="975">
                  <c:v>0.38400000000000001</c:v>
                </c:pt>
                <c:pt idx="976">
                  <c:v>0.38400000000000001</c:v>
                </c:pt>
                <c:pt idx="977">
                  <c:v>0.38700000000000001</c:v>
                </c:pt>
                <c:pt idx="978">
                  <c:v>0.39</c:v>
                </c:pt>
                <c:pt idx="979">
                  <c:v>0.39400000000000002</c:v>
                </c:pt>
                <c:pt idx="980">
                  <c:v>0.39600000000000002</c:v>
                </c:pt>
                <c:pt idx="981">
                  <c:v>0.4</c:v>
                </c:pt>
                <c:pt idx="982">
                  <c:v>0.40300000000000002</c:v>
                </c:pt>
                <c:pt idx="983">
                  <c:v>0.40600000000000003</c:v>
                </c:pt>
                <c:pt idx="984">
                  <c:v>0.41</c:v>
                </c:pt>
                <c:pt idx="985">
                  <c:v>0.41299999999999998</c:v>
                </c:pt>
                <c:pt idx="986">
                  <c:v>0.41499999999999998</c:v>
                </c:pt>
                <c:pt idx="987">
                  <c:v>0.42</c:v>
                </c:pt>
                <c:pt idx="988">
                  <c:v>0.42699999999999999</c:v>
                </c:pt>
                <c:pt idx="989">
                  <c:v>0.432</c:v>
                </c:pt>
                <c:pt idx="990">
                  <c:v>0.436</c:v>
                </c:pt>
                <c:pt idx="991">
                  <c:v>0.44</c:v>
                </c:pt>
                <c:pt idx="992">
                  <c:v>0.443</c:v>
                </c:pt>
                <c:pt idx="993">
                  <c:v>0.44800000000000001</c:v>
                </c:pt>
                <c:pt idx="994">
                  <c:v>0.45400000000000001</c:v>
                </c:pt>
                <c:pt idx="995">
                  <c:v>0.45700000000000002</c:v>
                </c:pt>
                <c:pt idx="996">
                  <c:v>0.46200000000000002</c:v>
                </c:pt>
                <c:pt idx="997">
                  <c:v>0.46700000000000003</c:v>
                </c:pt>
                <c:pt idx="998">
                  <c:v>0.47399999999999998</c:v>
                </c:pt>
                <c:pt idx="999">
                  <c:v>0.48</c:v>
                </c:pt>
                <c:pt idx="1000">
                  <c:v>0.48699999999999999</c:v>
                </c:pt>
                <c:pt idx="1001">
                  <c:v>0.495</c:v>
                </c:pt>
                <c:pt idx="1002">
                  <c:v>0.5</c:v>
                </c:pt>
                <c:pt idx="1003">
                  <c:v>0.503</c:v>
                </c:pt>
                <c:pt idx="1004">
                  <c:v>0.50800000000000001</c:v>
                </c:pt>
                <c:pt idx="1005">
                  <c:v>0.51200000000000001</c:v>
                </c:pt>
                <c:pt idx="1006">
                  <c:v>0.51900000000000002</c:v>
                </c:pt>
                <c:pt idx="1007">
                  <c:v>0.52500000000000002</c:v>
                </c:pt>
                <c:pt idx="1008">
                  <c:v>0.53100000000000003</c:v>
                </c:pt>
                <c:pt idx="1009">
                  <c:v>0.53500000000000003</c:v>
                </c:pt>
                <c:pt idx="1010">
                  <c:v>0.54500000000000004</c:v>
                </c:pt>
                <c:pt idx="1011">
                  <c:v>0.55400000000000005</c:v>
                </c:pt>
                <c:pt idx="1012">
                  <c:v>0.56000000000000005</c:v>
                </c:pt>
                <c:pt idx="1013">
                  <c:v>0.56499999999999995</c:v>
                </c:pt>
                <c:pt idx="1014">
                  <c:v>0.57199999999999995</c:v>
                </c:pt>
                <c:pt idx="1015">
                  <c:v>0.57799999999999996</c:v>
                </c:pt>
                <c:pt idx="1016">
                  <c:v>0.58399999999999996</c:v>
                </c:pt>
                <c:pt idx="1017">
                  <c:v>0.58899999999999997</c:v>
                </c:pt>
                <c:pt idx="1018">
                  <c:v>0.59699999999999998</c:v>
                </c:pt>
                <c:pt idx="1019">
                  <c:v>0.60199999999999998</c:v>
                </c:pt>
                <c:pt idx="1020">
                  <c:v>0.60799999999999998</c:v>
                </c:pt>
                <c:pt idx="1021">
                  <c:v>0.61699999999999999</c:v>
                </c:pt>
                <c:pt idx="1022">
                  <c:v>0.624</c:v>
                </c:pt>
                <c:pt idx="1023">
                  <c:v>0.627</c:v>
                </c:pt>
                <c:pt idx="1024">
                  <c:v>0.63300000000000001</c:v>
                </c:pt>
                <c:pt idx="1025">
                  <c:v>0.63900000000000001</c:v>
                </c:pt>
                <c:pt idx="1026">
                  <c:v>0.64500000000000002</c:v>
                </c:pt>
                <c:pt idx="1027">
                  <c:v>0.64700000000000002</c:v>
                </c:pt>
                <c:pt idx="1028">
                  <c:v>0.65100000000000002</c:v>
                </c:pt>
                <c:pt idx="1029">
                  <c:v>0.65800000000000003</c:v>
                </c:pt>
                <c:pt idx="1030">
                  <c:v>0.66500000000000004</c:v>
                </c:pt>
                <c:pt idx="1031">
                  <c:v>0.67300000000000004</c:v>
                </c:pt>
                <c:pt idx="1032">
                  <c:v>0.67700000000000005</c:v>
                </c:pt>
                <c:pt idx="1033">
                  <c:v>0.68300000000000005</c:v>
                </c:pt>
                <c:pt idx="1034">
                  <c:v>0.68700000000000006</c:v>
                </c:pt>
                <c:pt idx="1035">
                  <c:v>0.69199999999999995</c:v>
                </c:pt>
                <c:pt idx="1036">
                  <c:v>0.7</c:v>
                </c:pt>
                <c:pt idx="1037">
                  <c:v>0.70699999999999996</c:v>
                </c:pt>
                <c:pt idx="1038">
                  <c:v>0.71099999999999997</c:v>
                </c:pt>
                <c:pt idx="1039">
                  <c:v>0.71399999999999997</c:v>
                </c:pt>
                <c:pt idx="1040">
                  <c:v>0.72199999999999998</c:v>
                </c:pt>
                <c:pt idx="1041">
                  <c:v>0.73199999999999998</c:v>
                </c:pt>
                <c:pt idx="1042">
                  <c:v>0.73799999999999999</c:v>
                </c:pt>
                <c:pt idx="1043">
                  <c:v>0.745</c:v>
                </c:pt>
                <c:pt idx="1044">
                  <c:v>0.749</c:v>
                </c:pt>
                <c:pt idx="1045">
                  <c:v>0.751</c:v>
                </c:pt>
                <c:pt idx="1046">
                  <c:v>0.75700000000000001</c:v>
                </c:pt>
                <c:pt idx="1047">
                  <c:v>0.76400000000000001</c:v>
                </c:pt>
                <c:pt idx="1048">
                  <c:v>0.76900000000000002</c:v>
                </c:pt>
                <c:pt idx="1049">
                  <c:v>0.77</c:v>
                </c:pt>
                <c:pt idx="1050">
                  <c:v>0.77700000000000002</c:v>
                </c:pt>
                <c:pt idx="1051">
                  <c:v>0.78300000000000003</c:v>
                </c:pt>
                <c:pt idx="1052">
                  <c:v>0.78900000000000003</c:v>
                </c:pt>
                <c:pt idx="1053">
                  <c:v>0.79400000000000004</c:v>
                </c:pt>
                <c:pt idx="1054">
                  <c:v>0.79900000000000004</c:v>
                </c:pt>
                <c:pt idx="1055">
                  <c:v>0.80400000000000005</c:v>
                </c:pt>
                <c:pt idx="1056">
                  <c:v>0.80900000000000005</c:v>
                </c:pt>
                <c:pt idx="1057">
                  <c:v>0.81299999999999994</c:v>
                </c:pt>
                <c:pt idx="1058">
                  <c:v>0.81699999999999995</c:v>
                </c:pt>
                <c:pt idx="1059">
                  <c:v>0.82099999999999995</c:v>
                </c:pt>
                <c:pt idx="1060">
                  <c:v>0.82599999999999996</c:v>
                </c:pt>
                <c:pt idx="1061">
                  <c:v>0.83099999999999996</c:v>
                </c:pt>
                <c:pt idx="1062">
                  <c:v>0.83399999999999996</c:v>
                </c:pt>
                <c:pt idx="1063">
                  <c:v>0.83799999999999997</c:v>
                </c:pt>
                <c:pt idx="1064">
                  <c:v>0.84299999999999997</c:v>
                </c:pt>
                <c:pt idx="1065">
                  <c:v>0.85</c:v>
                </c:pt>
                <c:pt idx="1066">
                  <c:v>0.85299999999999998</c:v>
                </c:pt>
                <c:pt idx="1067">
                  <c:v>0.85499999999999998</c:v>
                </c:pt>
                <c:pt idx="1068">
                  <c:v>0.86</c:v>
                </c:pt>
                <c:pt idx="1069">
                  <c:v>0.86</c:v>
                </c:pt>
                <c:pt idx="1070">
                  <c:v>0.85799999999999998</c:v>
                </c:pt>
                <c:pt idx="1071">
                  <c:v>0.86</c:v>
                </c:pt>
                <c:pt idx="1072">
                  <c:v>0.86199999999999999</c:v>
                </c:pt>
                <c:pt idx="1073">
                  <c:v>0.86599999999999999</c:v>
                </c:pt>
                <c:pt idx="1074">
                  <c:v>0.86799999999999999</c:v>
                </c:pt>
                <c:pt idx="1075">
                  <c:v>0.871</c:v>
                </c:pt>
                <c:pt idx="1076">
                  <c:v>0.86899999999999999</c:v>
                </c:pt>
                <c:pt idx="1077">
                  <c:v>0.86799999999999999</c:v>
                </c:pt>
                <c:pt idx="1078">
                  <c:v>0.86699999999999999</c:v>
                </c:pt>
                <c:pt idx="1079">
                  <c:v>0.874</c:v>
                </c:pt>
                <c:pt idx="1080">
                  <c:v>0.874</c:v>
                </c:pt>
                <c:pt idx="1081">
                  <c:v>0.873</c:v>
                </c:pt>
                <c:pt idx="1082">
                  <c:v>0.86899999999999999</c:v>
                </c:pt>
                <c:pt idx="1083">
                  <c:v>0.86599999999999999</c:v>
                </c:pt>
                <c:pt idx="1084">
                  <c:v>0.86899999999999999</c:v>
                </c:pt>
                <c:pt idx="1085">
                  <c:v>0.871</c:v>
                </c:pt>
                <c:pt idx="1086">
                  <c:v>0.86899999999999999</c:v>
                </c:pt>
                <c:pt idx="1087">
                  <c:v>0.86699999999999999</c:v>
                </c:pt>
                <c:pt idx="1088">
                  <c:v>0.871</c:v>
                </c:pt>
                <c:pt idx="1089">
                  <c:v>0.86899999999999999</c:v>
                </c:pt>
                <c:pt idx="1090">
                  <c:v>0.86399999999999999</c:v>
                </c:pt>
                <c:pt idx="1091">
                  <c:v>0.86199999999999999</c:v>
                </c:pt>
                <c:pt idx="1092">
                  <c:v>0.86399999999999999</c:v>
                </c:pt>
                <c:pt idx="1093">
                  <c:v>0.86099999999999999</c:v>
                </c:pt>
                <c:pt idx="1094">
                  <c:v>0.85599999999999998</c:v>
                </c:pt>
                <c:pt idx="1095">
                  <c:v>0.85499999999999998</c:v>
                </c:pt>
                <c:pt idx="1096">
                  <c:v>0.85199999999999998</c:v>
                </c:pt>
                <c:pt idx="1097">
                  <c:v>0.85399999999999998</c:v>
                </c:pt>
                <c:pt idx="1098">
                  <c:v>0.85299999999999998</c:v>
                </c:pt>
                <c:pt idx="1099">
                  <c:v>0.85</c:v>
                </c:pt>
                <c:pt idx="1100">
                  <c:v>0.84799999999999998</c:v>
                </c:pt>
                <c:pt idx="1101">
                  <c:v>0.84799999999999998</c:v>
                </c:pt>
                <c:pt idx="1102">
                  <c:v>0.84499999999999997</c:v>
                </c:pt>
                <c:pt idx="1103">
                  <c:v>0.84499999999999997</c:v>
                </c:pt>
                <c:pt idx="1104">
                  <c:v>0.84199999999999997</c:v>
                </c:pt>
                <c:pt idx="1105">
                  <c:v>0.83799999999999997</c:v>
                </c:pt>
                <c:pt idx="1106">
                  <c:v>0.83</c:v>
                </c:pt>
                <c:pt idx="1107">
                  <c:v>0.82799999999999996</c:v>
                </c:pt>
                <c:pt idx="1108">
                  <c:v>0.82499999999999996</c:v>
                </c:pt>
                <c:pt idx="1109">
                  <c:v>0.82299999999999995</c:v>
                </c:pt>
                <c:pt idx="1110">
                  <c:v>0.81599999999999995</c:v>
                </c:pt>
                <c:pt idx="1111">
                  <c:v>0.80900000000000005</c:v>
                </c:pt>
                <c:pt idx="1112">
                  <c:v>0.81</c:v>
                </c:pt>
                <c:pt idx="1113">
                  <c:v>0.80500000000000005</c:v>
                </c:pt>
                <c:pt idx="1114">
                  <c:v>0.79900000000000004</c:v>
                </c:pt>
                <c:pt idx="1115">
                  <c:v>0.79700000000000004</c:v>
                </c:pt>
                <c:pt idx="1116">
                  <c:v>0.79200000000000004</c:v>
                </c:pt>
                <c:pt idx="1117">
                  <c:v>0.78700000000000003</c:v>
                </c:pt>
                <c:pt idx="1118">
                  <c:v>0.78100000000000003</c:v>
                </c:pt>
                <c:pt idx="1119">
                  <c:v>0.77400000000000002</c:v>
                </c:pt>
                <c:pt idx="1120">
                  <c:v>0.77</c:v>
                </c:pt>
                <c:pt idx="1121">
                  <c:v>0.76200000000000001</c:v>
                </c:pt>
                <c:pt idx="1122">
                  <c:v>0.75800000000000001</c:v>
                </c:pt>
                <c:pt idx="1123">
                  <c:v>0.752</c:v>
                </c:pt>
                <c:pt idx="1124">
                  <c:v>0.74399999999999999</c:v>
                </c:pt>
                <c:pt idx="1125">
                  <c:v>0.74099999999999999</c:v>
                </c:pt>
                <c:pt idx="1126">
                  <c:v>0.73399999999999999</c:v>
                </c:pt>
                <c:pt idx="1127">
                  <c:v>0.72499999999999998</c:v>
                </c:pt>
                <c:pt idx="1128">
                  <c:v>0.71499999999999997</c:v>
                </c:pt>
                <c:pt idx="1129">
                  <c:v>0.71</c:v>
                </c:pt>
                <c:pt idx="1130">
                  <c:v>0.70299999999999996</c:v>
                </c:pt>
                <c:pt idx="1131">
                  <c:v>0.69699999999999995</c:v>
                </c:pt>
                <c:pt idx="1132">
                  <c:v>0.69199999999999995</c:v>
                </c:pt>
                <c:pt idx="1133">
                  <c:v>0.68600000000000005</c:v>
                </c:pt>
                <c:pt idx="1134">
                  <c:v>0.68100000000000005</c:v>
                </c:pt>
                <c:pt idx="1135">
                  <c:v>0.67200000000000004</c:v>
                </c:pt>
                <c:pt idx="1136">
                  <c:v>0.66300000000000003</c:v>
                </c:pt>
                <c:pt idx="1137">
                  <c:v>0.65300000000000002</c:v>
                </c:pt>
                <c:pt idx="1138">
                  <c:v>0.64100000000000001</c:v>
                </c:pt>
                <c:pt idx="1139">
                  <c:v>0.63400000000000001</c:v>
                </c:pt>
                <c:pt idx="1140">
                  <c:v>0.626</c:v>
                </c:pt>
                <c:pt idx="1141">
                  <c:v>0.621</c:v>
                </c:pt>
                <c:pt idx="1142">
                  <c:v>0.61099999999999999</c:v>
                </c:pt>
                <c:pt idx="1143">
                  <c:v>0.60199999999999998</c:v>
                </c:pt>
                <c:pt idx="1144">
                  <c:v>0.59499999999999997</c:v>
                </c:pt>
                <c:pt idx="1145">
                  <c:v>0.58799999999999997</c:v>
                </c:pt>
                <c:pt idx="1146">
                  <c:v>0.57999999999999996</c:v>
                </c:pt>
                <c:pt idx="1147">
                  <c:v>0.57099999999999995</c:v>
                </c:pt>
                <c:pt idx="1148">
                  <c:v>0.56399999999999995</c:v>
                </c:pt>
                <c:pt idx="1149">
                  <c:v>0.55800000000000005</c:v>
                </c:pt>
                <c:pt idx="1150">
                  <c:v>0.55100000000000005</c:v>
                </c:pt>
                <c:pt idx="1151">
                  <c:v>0.54300000000000004</c:v>
                </c:pt>
                <c:pt idx="1152">
                  <c:v>0.53500000000000003</c:v>
                </c:pt>
                <c:pt idx="1153">
                  <c:v>0.52600000000000002</c:v>
                </c:pt>
                <c:pt idx="1154">
                  <c:v>0.51600000000000001</c:v>
                </c:pt>
                <c:pt idx="1155">
                  <c:v>0.50600000000000001</c:v>
                </c:pt>
                <c:pt idx="1156">
                  <c:v>0.5</c:v>
                </c:pt>
                <c:pt idx="1157">
                  <c:v>0.49299999999999999</c:v>
                </c:pt>
                <c:pt idx="1158">
                  <c:v>0.48599999999999999</c:v>
                </c:pt>
                <c:pt idx="1159">
                  <c:v>0.47799999999999998</c:v>
                </c:pt>
                <c:pt idx="1160">
                  <c:v>0.47</c:v>
                </c:pt>
                <c:pt idx="1161">
                  <c:v>0.46100000000000002</c:v>
                </c:pt>
                <c:pt idx="1162">
                  <c:v>0.45400000000000001</c:v>
                </c:pt>
                <c:pt idx="1163">
                  <c:v>0.44600000000000001</c:v>
                </c:pt>
                <c:pt idx="1164">
                  <c:v>0.436</c:v>
                </c:pt>
                <c:pt idx="1165">
                  <c:v>0.42899999999999999</c:v>
                </c:pt>
                <c:pt idx="1166">
                  <c:v>0.42199999999999999</c:v>
                </c:pt>
                <c:pt idx="1167">
                  <c:v>0.41499999999999998</c:v>
                </c:pt>
                <c:pt idx="1168">
                  <c:v>0.40699999999999997</c:v>
                </c:pt>
                <c:pt idx="1169">
                  <c:v>0.4</c:v>
                </c:pt>
                <c:pt idx="1170">
                  <c:v>0.39200000000000002</c:v>
                </c:pt>
                <c:pt idx="1171">
                  <c:v>0.38400000000000001</c:v>
                </c:pt>
                <c:pt idx="1172">
                  <c:v>0.376</c:v>
                </c:pt>
                <c:pt idx="1173">
                  <c:v>0.36799999999999999</c:v>
                </c:pt>
                <c:pt idx="1174">
                  <c:v>0.35899999999999999</c:v>
                </c:pt>
                <c:pt idx="1175">
                  <c:v>0.35299999999999998</c:v>
                </c:pt>
                <c:pt idx="1176">
                  <c:v>0.34799999999999998</c:v>
                </c:pt>
                <c:pt idx="1177">
                  <c:v>0.34300000000000003</c:v>
                </c:pt>
                <c:pt idx="1178">
                  <c:v>0.33700000000000002</c:v>
                </c:pt>
                <c:pt idx="1179">
                  <c:v>0.32900000000000001</c:v>
                </c:pt>
                <c:pt idx="1180">
                  <c:v>0.32200000000000001</c:v>
                </c:pt>
                <c:pt idx="1181">
                  <c:v>0.314</c:v>
                </c:pt>
                <c:pt idx="1182">
                  <c:v>0.307</c:v>
                </c:pt>
                <c:pt idx="1183">
                  <c:v>0.3</c:v>
                </c:pt>
                <c:pt idx="1184">
                  <c:v>0.29299999999999998</c:v>
                </c:pt>
                <c:pt idx="1185">
                  <c:v>0.28599999999999998</c:v>
                </c:pt>
                <c:pt idx="1186">
                  <c:v>0.28000000000000003</c:v>
                </c:pt>
                <c:pt idx="1187">
                  <c:v>0.27400000000000002</c:v>
                </c:pt>
                <c:pt idx="1188">
                  <c:v>0.27</c:v>
                </c:pt>
                <c:pt idx="1189">
                  <c:v>0.26300000000000001</c:v>
                </c:pt>
                <c:pt idx="1190">
                  <c:v>0.25600000000000001</c:v>
                </c:pt>
                <c:pt idx="1191">
                  <c:v>0.252</c:v>
                </c:pt>
                <c:pt idx="1192">
                  <c:v>0.245</c:v>
                </c:pt>
                <c:pt idx="1193">
                  <c:v>0.23899999999999999</c:v>
                </c:pt>
                <c:pt idx="1194">
                  <c:v>0.23400000000000001</c:v>
                </c:pt>
                <c:pt idx="1195">
                  <c:v>0.23</c:v>
                </c:pt>
                <c:pt idx="1196">
                  <c:v>0.22500000000000001</c:v>
                </c:pt>
                <c:pt idx="1197">
                  <c:v>0.22</c:v>
                </c:pt>
                <c:pt idx="1198">
                  <c:v>0.214</c:v>
                </c:pt>
                <c:pt idx="1199">
                  <c:v>0.20799999999999999</c:v>
                </c:pt>
                <c:pt idx="1200">
                  <c:v>0.20200000000000001</c:v>
                </c:pt>
                <c:pt idx="1201">
                  <c:v>0.19800000000000001</c:v>
                </c:pt>
                <c:pt idx="1202">
                  <c:v>0.19500000000000001</c:v>
                </c:pt>
                <c:pt idx="1203">
                  <c:v>0.188</c:v>
                </c:pt>
                <c:pt idx="1204">
                  <c:v>0.185</c:v>
                </c:pt>
                <c:pt idx="1205">
                  <c:v>0.17799999999999999</c:v>
                </c:pt>
                <c:pt idx="1206">
                  <c:v>0.17199999999999999</c:v>
                </c:pt>
                <c:pt idx="1207">
                  <c:v>0.17100000000000001</c:v>
                </c:pt>
                <c:pt idx="1208">
                  <c:v>0.16600000000000001</c:v>
                </c:pt>
                <c:pt idx="1209">
                  <c:v>0.16300000000000001</c:v>
                </c:pt>
                <c:pt idx="1210">
                  <c:v>0.16</c:v>
                </c:pt>
                <c:pt idx="1211">
                  <c:v>0.156</c:v>
                </c:pt>
                <c:pt idx="1212">
                  <c:v>0.153</c:v>
                </c:pt>
                <c:pt idx="1213">
                  <c:v>0.14799999999999999</c:v>
                </c:pt>
                <c:pt idx="1214">
                  <c:v>0.14399999999999999</c:v>
                </c:pt>
                <c:pt idx="1215">
                  <c:v>0.14099999999999999</c:v>
                </c:pt>
                <c:pt idx="1216">
                  <c:v>0.13800000000000001</c:v>
                </c:pt>
                <c:pt idx="1217">
                  <c:v>0.13500000000000001</c:v>
                </c:pt>
                <c:pt idx="1218">
                  <c:v>0.13200000000000001</c:v>
                </c:pt>
                <c:pt idx="1219">
                  <c:v>0.127</c:v>
                </c:pt>
                <c:pt idx="1220">
                  <c:v>0.123</c:v>
                </c:pt>
                <c:pt idx="1221">
                  <c:v>0.11899999999999999</c:v>
                </c:pt>
                <c:pt idx="1222">
                  <c:v>0.114</c:v>
                </c:pt>
                <c:pt idx="1223">
                  <c:v>0.112</c:v>
                </c:pt>
                <c:pt idx="1224">
                  <c:v>0.111</c:v>
                </c:pt>
                <c:pt idx="1225">
                  <c:v>0.108</c:v>
                </c:pt>
                <c:pt idx="1226">
                  <c:v>0.107</c:v>
                </c:pt>
                <c:pt idx="1227">
                  <c:v>0.106</c:v>
                </c:pt>
                <c:pt idx="1228">
                  <c:v>0.10199999999999999</c:v>
                </c:pt>
                <c:pt idx="1229">
                  <c:v>9.8000000000000004E-2</c:v>
                </c:pt>
                <c:pt idx="1230">
                  <c:v>9.8000000000000004E-2</c:v>
                </c:pt>
                <c:pt idx="1231">
                  <c:v>9.8000000000000004E-2</c:v>
                </c:pt>
                <c:pt idx="1232">
                  <c:v>9.6000000000000002E-2</c:v>
                </c:pt>
                <c:pt idx="1233">
                  <c:v>9.0999999999999998E-2</c:v>
                </c:pt>
                <c:pt idx="1234">
                  <c:v>8.4000000000000005E-2</c:v>
                </c:pt>
                <c:pt idx="1235">
                  <c:v>8.1000000000000003E-2</c:v>
                </c:pt>
                <c:pt idx="1236">
                  <c:v>7.9000000000000001E-2</c:v>
                </c:pt>
                <c:pt idx="1237">
                  <c:v>0.08</c:v>
                </c:pt>
                <c:pt idx="1238">
                  <c:v>7.4999999999999997E-2</c:v>
                </c:pt>
                <c:pt idx="1239">
                  <c:v>7.1999999999999995E-2</c:v>
                </c:pt>
                <c:pt idx="1240">
                  <c:v>7.0999999999999994E-2</c:v>
                </c:pt>
                <c:pt idx="1241">
                  <c:v>7.0999999999999994E-2</c:v>
                </c:pt>
                <c:pt idx="1242">
                  <c:v>7.0000000000000007E-2</c:v>
                </c:pt>
                <c:pt idx="1243">
                  <c:v>6.8000000000000005E-2</c:v>
                </c:pt>
                <c:pt idx="1244">
                  <c:v>6.7000000000000004E-2</c:v>
                </c:pt>
                <c:pt idx="1245">
                  <c:v>6.6000000000000003E-2</c:v>
                </c:pt>
                <c:pt idx="1246">
                  <c:v>6.6000000000000003E-2</c:v>
                </c:pt>
                <c:pt idx="1247">
                  <c:v>6.3E-2</c:v>
                </c:pt>
                <c:pt idx="1248">
                  <c:v>6.2E-2</c:v>
                </c:pt>
                <c:pt idx="1249">
                  <c:v>0.06</c:v>
                </c:pt>
                <c:pt idx="1250">
                  <c:v>5.7000000000000002E-2</c:v>
                </c:pt>
                <c:pt idx="1251">
                  <c:v>5.3999999999999999E-2</c:v>
                </c:pt>
                <c:pt idx="1252">
                  <c:v>5.0999999999999997E-2</c:v>
                </c:pt>
                <c:pt idx="1253">
                  <c:v>5.0999999999999997E-2</c:v>
                </c:pt>
                <c:pt idx="1254">
                  <c:v>4.8000000000000001E-2</c:v>
                </c:pt>
                <c:pt idx="1255">
                  <c:v>4.5999999999999999E-2</c:v>
                </c:pt>
                <c:pt idx="1256">
                  <c:v>4.4999999999999998E-2</c:v>
                </c:pt>
                <c:pt idx="1257">
                  <c:v>4.3999999999999997E-2</c:v>
                </c:pt>
                <c:pt idx="1258">
                  <c:v>4.2000000000000003E-2</c:v>
                </c:pt>
                <c:pt idx="1259">
                  <c:v>0.04</c:v>
                </c:pt>
                <c:pt idx="1260">
                  <c:v>3.9E-2</c:v>
                </c:pt>
                <c:pt idx="1261">
                  <c:v>4.1000000000000002E-2</c:v>
                </c:pt>
                <c:pt idx="1262">
                  <c:v>3.9E-2</c:v>
                </c:pt>
                <c:pt idx="1263">
                  <c:v>3.7999999999999999E-2</c:v>
                </c:pt>
                <c:pt idx="1264">
                  <c:v>3.7999999999999999E-2</c:v>
                </c:pt>
                <c:pt idx="1265">
                  <c:v>3.9E-2</c:v>
                </c:pt>
                <c:pt idx="1266">
                  <c:v>3.9E-2</c:v>
                </c:pt>
                <c:pt idx="1267">
                  <c:v>3.5999999999999997E-2</c:v>
                </c:pt>
                <c:pt idx="1268">
                  <c:v>3.5000000000000003E-2</c:v>
                </c:pt>
                <c:pt idx="1269">
                  <c:v>3.3000000000000002E-2</c:v>
                </c:pt>
                <c:pt idx="1270">
                  <c:v>3.1E-2</c:v>
                </c:pt>
                <c:pt idx="1271">
                  <c:v>2.7E-2</c:v>
                </c:pt>
                <c:pt idx="1272">
                  <c:v>2.5999999999999999E-2</c:v>
                </c:pt>
                <c:pt idx="1273">
                  <c:v>2.4E-2</c:v>
                </c:pt>
                <c:pt idx="1274">
                  <c:v>2.3E-2</c:v>
                </c:pt>
                <c:pt idx="1275">
                  <c:v>2.1999999999999999E-2</c:v>
                </c:pt>
                <c:pt idx="1276">
                  <c:v>2.1999999999999999E-2</c:v>
                </c:pt>
                <c:pt idx="1277">
                  <c:v>2.3E-2</c:v>
                </c:pt>
                <c:pt idx="1278">
                  <c:v>2.4E-2</c:v>
                </c:pt>
                <c:pt idx="1279">
                  <c:v>2.4E-2</c:v>
                </c:pt>
                <c:pt idx="1280">
                  <c:v>2.3E-2</c:v>
                </c:pt>
                <c:pt idx="1281">
                  <c:v>0.02</c:v>
                </c:pt>
                <c:pt idx="1282">
                  <c:v>0.02</c:v>
                </c:pt>
                <c:pt idx="1283">
                  <c:v>1.7999999999999999E-2</c:v>
                </c:pt>
                <c:pt idx="1284">
                  <c:v>1.4999999999999999E-2</c:v>
                </c:pt>
                <c:pt idx="1285">
                  <c:v>1.4E-2</c:v>
                </c:pt>
                <c:pt idx="1286">
                  <c:v>1.2999999999999999E-2</c:v>
                </c:pt>
                <c:pt idx="1287">
                  <c:v>1.4E-2</c:v>
                </c:pt>
                <c:pt idx="1288">
                  <c:v>1.4999999999999999E-2</c:v>
                </c:pt>
                <c:pt idx="1289">
                  <c:v>1.4999999999999999E-2</c:v>
                </c:pt>
                <c:pt idx="1290">
                  <c:v>1.4E-2</c:v>
                </c:pt>
                <c:pt idx="1291">
                  <c:v>1.2999999999999999E-2</c:v>
                </c:pt>
                <c:pt idx="1292">
                  <c:v>1.4E-2</c:v>
                </c:pt>
                <c:pt idx="1293">
                  <c:v>1.4E-2</c:v>
                </c:pt>
                <c:pt idx="1294">
                  <c:v>1.4E-2</c:v>
                </c:pt>
                <c:pt idx="1295">
                  <c:v>1.4E-2</c:v>
                </c:pt>
                <c:pt idx="1296">
                  <c:v>1.0999999999999999E-2</c:v>
                </c:pt>
                <c:pt idx="1297">
                  <c:v>1.0999999999999999E-2</c:v>
                </c:pt>
                <c:pt idx="1298">
                  <c:v>8.9999999999999993E-3</c:v>
                </c:pt>
                <c:pt idx="1299">
                  <c:v>7.0000000000000001E-3</c:v>
                </c:pt>
                <c:pt idx="1300">
                  <c:v>5.0000000000000001E-3</c:v>
                </c:pt>
                <c:pt idx="1301">
                  <c:v>6.0000000000000001E-3</c:v>
                </c:pt>
                <c:pt idx="1302">
                  <c:v>4.0000000000000001E-3</c:v>
                </c:pt>
                <c:pt idx="1303">
                  <c:v>4.0000000000000001E-3</c:v>
                </c:pt>
                <c:pt idx="1304">
                  <c:v>5.0000000000000001E-3</c:v>
                </c:pt>
                <c:pt idx="1305">
                  <c:v>7.0000000000000001E-3</c:v>
                </c:pt>
                <c:pt idx="1306">
                  <c:v>8.0000000000000002E-3</c:v>
                </c:pt>
                <c:pt idx="1307">
                  <c:v>7.0000000000000001E-3</c:v>
                </c:pt>
                <c:pt idx="1308">
                  <c:v>7.0000000000000001E-3</c:v>
                </c:pt>
                <c:pt idx="1309">
                  <c:v>7.0000000000000001E-3</c:v>
                </c:pt>
                <c:pt idx="1310">
                  <c:v>5.0000000000000001E-3</c:v>
                </c:pt>
                <c:pt idx="1311">
                  <c:v>6.0000000000000001E-3</c:v>
                </c:pt>
                <c:pt idx="1312">
                  <c:v>7.0000000000000001E-3</c:v>
                </c:pt>
                <c:pt idx="1313">
                  <c:v>5.0000000000000001E-3</c:v>
                </c:pt>
                <c:pt idx="1314">
                  <c:v>4.0000000000000001E-3</c:v>
                </c:pt>
                <c:pt idx="1315">
                  <c:v>3.0000000000000001E-3</c:v>
                </c:pt>
                <c:pt idx="1316">
                  <c:v>2E-3</c:v>
                </c:pt>
                <c:pt idx="1317">
                  <c:v>3.0000000000000001E-3</c:v>
                </c:pt>
                <c:pt idx="1318">
                  <c:v>3.0000000000000001E-3</c:v>
                </c:pt>
                <c:pt idx="1319">
                  <c:v>2E-3</c:v>
                </c:pt>
                <c:pt idx="1320" formatCode="0.00E+00">
                  <c:v>7.9549999999999998E-4</c:v>
                </c:pt>
                <c:pt idx="1321">
                  <c:v>1E-3</c:v>
                </c:pt>
                <c:pt idx="1322" formatCode="0.00E+00">
                  <c:v>8.4610000000000002E-4</c:v>
                </c:pt>
                <c:pt idx="1323" formatCode="0.00E+00">
                  <c:v>6.0899999999999995E-4</c:v>
                </c:pt>
                <c:pt idx="1324">
                  <c:v>0</c:v>
                </c:pt>
                <c:pt idx="1325">
                  <c:v>0</c:v>
                </c:pt>
                <c:pt idx="1326">
                  <c:v>0</c:v>
                </c:pt>
                <c:pt idx="1327">
                  <c:v>0</c:v>
                </c:pt>
              </c:numCache>
            </c:numRef>
          </c:yVal>
          <c:smooth val="1"/>
          <c:extLst>
            <c:ext xmlns:c16="http://schemas.microsoft.com/office/drawing/2014/chart" uri="{C3380CC4-5D6E-409C-BE32-E72D297353CC}">
              <c16:uniqueId val="{00000000-6904-408B-8D97-A613B7612412}"/>
            </c:ext>
          </c:extLst>
        </c:ser>
        <c:dLbls>
          <c:showLegendKey val="0"/>
          <c:showVal val="0"/>
          <c:showCatName val="0"/>
          <c:showSerName val="0"/>
          <c:showPercent val="0"/>
          <c:showBubbleSize val="0"/>
        </c:dLbls>
        <c:axId val="1379441632"/>
        <c:axId val="1379444960"/>
      </c:scatterChart>
      <c:valAx>
        <c:axId val="1379441632"/>
        <c:scaling>
          <c:orientation val="minMax"/>
          <c:max val="760"/>
          <c:min val="40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layout>
            <c:manualLayout>
              <c:xMode val="edge"/>
              <c:yMode val="edge"/>
              <c:x val="0.43427993375828022"/>
              <c:y val="0.89322303813146953"/>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444960"/>
        <c:crosses val="autoZero"/>
        <c:crossBetween val="midCat"/>
        <c:majorUnit val="20"/>
      </c:valAx>
      <c:valAx>
        <c:axId val="1379444960"/>
        <c:scaling>
          <c:orientation val="minMax"/>
          <c:min val="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794416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9680977377827778E-2"/>
          <c:y val="7.3627844712182061E-2"/>
          <c:w val="0.87492219722534681"/>
          <c:h val="0.81121124919626009"/>
        </c:manualLayout>
      </c:layout>
      <c:scatterChart>
        <c:scatterStyle val="smoothMarker"/>
        <c:varyColors val="0"/>
        <c:ser>
          <c:idx val="0"/>
          <c:order val="0"/>
          <c:spPr>
            <a:ln w="19050" cap="rnd">
              <a:solidFill>
                <a:schemeClr val="accent1"/>
              </a:solidFill>
              <a:round/>
            </a:ln>
            <a:effectLst/>
          </c:spPr>
          <c:marker>
            <c:symbol val="none"/>
          </c:marker>
          <c:xVal>
            <c:numRef>
              <c:f>'1 - cyanine Iodide'!$A$6:$A$712</c:f>
              <c:numCache>
                <c:formatCode>General</c:formatCode>
                <c:ptCount val="707"/>
                <c:pt idx="0">
                  <c:v>380.7</c:v>
                </c:pt>
                <c:pt idx="1">
                  <c:v>380.91399999999999</c:v>
                </c:pt>
                <c:pt idx="2">
                  <c:v>381.12900000000002</c:v>
                </c:pt>
                <c:pt idx="3">
                  <c:v>381.34500000000003</c:v>
                </c:pt>
                <c:pt idx="4">
                  <c:v>381.56200000000001</c:v>
                </c:pt>
                <c:pt idx="5">
                  <c:v>381.78</c:v>
                </c:pt>
                <c:pt idx="6">
                  <c:v>381.99900000000002</c:v>
                </c:pt>
                <c:pt idx="7">
                  <c:v>382.21899999999999</c:v>
                </c:pt>
                <c:pt idx="8">
                  <c:v>382.43900000000002</c:v>
                </c:pt>
                <c:pt idx="9">
                  <c:v>382.661</c:v>
                </c:pt>
                <c:pt idx="10">
                  <c:v>382.88400000000001</c:v>
                </c:pt>
                <c:pt idx="11">
                  <c:v>383.108</c:v>
                </c:pt>
                <c:pt idx="12">
                  <c:v>383.33199999999999</c:v>
                </c:pt>
                <c:pt idx="13">
                  <c:v>383.55799999999999</c:v>
                </c:pt>
                <c:pt idx="14">
                  <c:v>383.78399999999999</c:v>
                </c:pt>
                <c:pt idx="15">
                  <c:v>384.01100000000002</c:v>
                </c:pt>
                <c:pt idx="16">
                  <c:v>384.23899999999998</c:v>
                </c:pt>
                <c:pt idx="17">
                  <c:v>384.46800000000002</c:v>
                </c:pt>
                <c:pt idx="18">
                  <c:v>384.69799999999998</c:v>
                </c:pt>
                <c:pt idx="19">
                  <c:v>384.928</c:v>
                </c:pt>
                <c:pt idx="20">
                  <c:v>385.16</c:v>
                </c:pt>
                <c:pt idx="21">
                  <c:v>385.392</c:v>
                </c:pt>
                <c:pt idx="22">
                  <c:v>385.625</c:v>
                </c:pt>
                <c:pt idx="23">
                  <c:v>385.858</c:v>
                </c:pt>
                <c:pt idx="24">
                  <c:v>386.09300000000002</c:v>
                </c:pt>
                <c:pt idx="25">
                  <c:v>386.32799999999997</c:v>
                </c:pt>
                <c:pt idx="26">
                  <c:v>386.56400000000002</c:v>
                </c:pt>
                <c:pt idx="27">
                  <c:v>386.80099999999999</c:v>
                </c:pt>
                <c:pt idx="28">
                  <c:v>387.03899999999999</c:v>
                </c:pt>
                <c:pt idx="29">
                  <c:v>387.27699999999999</c:v>
                </c:pt>
                <c:pt idx="30">
                  <c:v>387.51600000000002</c:v>
                </c:pt>
                <c:pt idx="31">
                  <c:v>387.75599999999997</c:v>
                </c:pt>
                <c:pt idx="32">
                  <c:v>387.99599999999998</c:v>
                </c:pt>
                <c:pt idx="33">
                  <c:v>388.23700000000002</c:v>
                </c:pt>
                <c:pt idx="34">
                  <c:v>388.47899999999998</c:v>
                </c:pt>
                <c:pt idx="35">
                  <c:v>388.72199999999998</c:v>
                </c:pt>
                <c:pt idx="36">
                  <c:v>388.96499999999997</c:v>
                </c:pt>
                <c:pt idx="37">
                  <c:v>389.209</c:v>
                </c:pt>
                <c:pt idx="38">
                  <c:v>389.45299999999997</c:v>
                </c:pt>
                <c:pt idx="39">
                  <c:v>389.69799999999998</c:v>
                </c:pt>
                <c:pt idx="40">
                  <c:v>389.94400000000002</c:v>
                </c:pt>
                <c:pt idx="41">
                  <c:v>390.19099999999997</c:v>
                </c:pt>
                <c:pt idx="42">
                  <c:v>390.43799999999999</c:v>
                </c:pt>
                <c:pt idx="43">
                  <c:v>390.685</c:v>
                </c:pt>
                <c:pt idx="44">
                  <c:v>390.93400000000003</c:v>
                </c:pt>
                <c:pt idx="45">
                  <c:v>391.18200000000002</c:v>
                </c:pt>
                <c:pt idx="46">
                  <c:v>391.43200000000002</c:v>
                </c:pt>
                <c:pt idx="47">
                  <c:v>391.68200000000002</c:v>
                </c:pt>
                <c:pt idx="48">
                  <c:v>391.93200000000002</c:v>
                </c:pt>
                <c:pt idx="49">
                  <c:v>392.18400000000003</c:v>
                </c:pt>
                <c:pt idx="50">
                  <c:v>392.435</c:v>
                </c:pt>
                <c:pt idx="51">
                  <c:v>392.68700000000001</c:v>
                </c:pt>
                <c:pt idx="52">
                  <c:v>392.94</c:v>
                </c:pt>
                <c:pt idx="53">
                  <c:v>393.19400000000002</c:v>
                </c:pt>
                <c:pt idx="54">
                  <c:v>393.447</c:v>
                </c:pt>
                <c:pt idx="55">
                  <c:v>393.702</c:v>
                </c:pt>
                <c:pt idx="56">
                  <c:v>393.95699999999999</c:v>
                </c:pt>
                <c:pt idx="57">
                  <c:v>394.21199999999999</c:v>
                </c:pt>
                <c:pt idx="58">
                  <c:v>394.46800000000002</c:v>
                </c:pt>
                <c:pt idx="59">
                  <c:v>394.72399999999999</c:v>
                </c:pt>
                <c:pt idx="60">
                  <c:v>394.98099999999999</c:v>
                </c:pt>
                <c:pt idx="61">
                  <c:v>395.23899999999998</c:v>
                </c:pt>
                <c:pt idx="62">
                  <c:v>395.49599999999998</c:v>
                </c:pt>
                <c:pt idx="63">
                  <c:v>395.755</c:v>
                </c:pt>
                <c:pt idx="64">
                  <c:v>396.01299999999998</c:v>
                </c:pt>
                <c:pt idx="65">
                  <c:v>396.27199999999999</c:v>
                </c:pt>
                <c:pt idx="66">
                  <c:v>396.53199999999998</c:v>
                </c:pt>
                <c:pt idx="67">
                  <c:v>396.79199999999997</c:v>
                </c:pt>
                <c:pt idx="68">
                  <c:v>397.053</c:v>
                </c:pt>
                <c:pt idx="69">
                  <c:v>397.31299999999999</c:v>
                </c:pt>
                <c:pt idx="70">
                  <c:v>397.57499999999999</c:v>
                </c:pt>
                <c:pt idx="71">
                  <c:v>397.83600000000001</c:v>
                </c:pt>
                <c:pt idx="72">
                  <c:v>398.09899999999999</c:v>
                </c:pt>
                <c:pt idx="73">
                  <c:v>398.36099999999999</c:v>
                </c:pt>
                <c:pt idx="74">
                  <c:v>398.62400000000002</c:v>
                </c:pt>
                <c:pt idx="75">
                  <c:v>398.887</c:v>
                </c:pt>
                <c:pt idx="76">
                  <c:v>399.15100000000001</c:v>
                </c:pt>
                <c:pt idx="77">
                  <c:v>399.41500000000002</c:v>
                </c:pt>
                <c:pt idx="78">
                  <c:v>399.67899999999997</c:v>
                </c:pt>
                <c:pt idx="79">
                  <c:v>399.94400000000002</c:v>
                </c:pt>
                <c:pt idx="80">
                  <c:v>400.209</c:v>
                </c:pt>
                <c:pt idx="81">
                  <c:v>400.47500000000002</c:v>
                </c:pt>
                <c:pt idx="82">
                  <c:v>400.74</c:v>
                </c:pt>
                <c:pt idx="83">
                  <c:v>401.00700000000001</c:v>
                </c:pt>
                <c:pt idx="84">
                  <c:v>401.27300000000002</c:v>
                </c:pt>
                <c:pt idx="85">
                  <c:v>401.54</c:v>
                </c:pt>
                <c:pt idx="86">
                  <c:v>401.80700000000002</c:v>
                </c:pt>
                <c:pt idx="87">
                  <c:v>402.07400000000001</c:v>
                </c:pt>
                <c:pt idx="88">
                  <c:v>402.34199999999998</c:v>
                </c:pt>
                <c:pt idx="89">
                  <c:v>402.61</c:v>
                </c:pt>
                <c:pt idx="90">
                  <c:v>402.87799999999999</c:v>
                </c:pt>
                <c:pt idx="91">
                  <c:v>403.14699999999999</c:v>
                </c:pt>
                <c:pt idx="92">
                  <c:v>403.416</c:v>
                </c:pt>
                <c:pt idx="93">
                  <c:v>403.685</c:v>
                </c:pt>
                <c:pt idx="94">
                  <c:v>403.95499999999998</c:v>
                </c:pt>
                <c:pt idx="95">
                  <c:v>404.22399999999999</c:v>
                </c:pt>
                <c:pt idx="96">
                  <c:v>404.49400000000003</c:v>
                </c:pt>
                <c:pt idx="97">
                  <c:v>404.76499999999999</c:v>
                </c:pt>
                <c:pt idx="98">
                  <c:v>405.03500000000003</c:v>
                </c:pt>
                <c:pt idx="99">
                  <c:v>405.30599999999998</c:v>
                </c:pt>
                <c:pt idx="100">
                  <c:v>405.577</c:v>
                </c:pt>
                <c:pt idx="101">
                  <c:v>405.84800000000001</c:v>
                </c:pt>
                <c:pt idx="102">
                  <c:v>406.12</c:v>
                </c:pt>
                <c:pt idx="103">
                  <c:v>406.39100000000002</c:v>
                </c:pt>
                <c:pt idx="104">
                  <c:v>406.66300000000001</c:v>
                </c:pt>
                <c:pt idx="105">
                  <c:v>406.93599999999998</c:v>
                </c:pt>
                <c:pt idx="106">
                  <c:v>407.20800000000003</c:v>
                </c:pt>
                <c:pt idx="107">
                  <c:v>407.48099999999999</c:v>
                </c:pt>
                <c:pt idx="108">
                  <c:v>407.75299999999999</c:v>
                </c:pt>
                <c:pt idx="109">
                  <c:v>408.02600000000001</c:v>
                </c:pt>
                <c:pt idx="110">
                  <c:v>408.3</c:v>
                </c:pt>
                <c:pt idx="111">
                  <c:v>408.57299999999998</c:v>
                </c:pt>
                <c:pt idx="112">
                  <c:v>408.84699999999998</c:v>
                </c:pt>
                <c:pt idx="113">
                  <c:v>409.12099999999998</c:v>
                </c:pt>
                <c:pt idx="114">
                  <c:v>409.39499999999998</c:v>
                </c:pt>
                <c:pt idx="115">
                  <c:v>409.66899999999998</c:v>
                </c:pt>
                <c:pt idx="116">
                  <c:v>409.94299999999998</c:v>
                </c:pt>
                <c:pt idx="117">
                  <c:v>410.21800000000002</c:v>
                </c:pt>
                <c:pt idx="118">
                  <c:v>410.49200000000002</c:v>
                </c:pt>
                <c:pt idx="119">
                  <c:v>410.767</c:v>
                </c:pt>
                <c:pt idx="120">
                  <c:v>411.04199999999997</c:v>
                </c:pt>
                <c:pt idx="121">
                  <c:v>411.31700000000001</c:v>
                </c:pt>
                <c:pt idx="122">
                  <c:v>411.59300000000002</c:v>
                </c:pt>
                <c:pt idx="123">
                  <c:v>411.86799999999999</c:v>
                </c:pt>
                <c:pt idx="124">
                  <c:v>412.14400000000001</c:v>
                </c:pt>
                <c:pt idx="125">
                  <c:v>412.41899999999998</c:v>
                </c:pt>
                <c:pt idx="126">
                  <c:v>412.69499999999999</c:v>
                </c:pt>
                <c:pt idx="127">
                  <c:v>412.971</c:v>
                </c:pt>
                <c:pt idx="128">
                  <c:v>413.24700000000001</c:v>
                </c:pt>
                <c:pt idx="129">
                  <c:v>413.524</c:v>
                </c:pt>
                <c:pt idx="130">
                  <c:v>413.8</c:v>
                </c:pt>
                <c:pt idx="131">
                  <c:v>414.077</c:v>
                </c:pt>
                <c:pt idx="132">
                  <c:v>414.35300000000001</c:v>
                </c:pt>
                <c:pt idx="133">
                  <c:v>414.63</c:v>
                </c:pt>
                <c:pt idx="134">
                  <c:v>414.90699999999998</c:v>
                </c:pt>
                <c:pt idx="135">
                  <c:v>415.18400000000003</c:v>
                </c:pt>
                <c:pt idx="136">
                  <c:v>415.46100000000001</c:v>
                </c:pt>
                <c:pt idx="137">
                  <c:v>415.738</c:v>
                </c:pt>
                <c:pt idx="138">
                  <c:v>416.01499999999999</c:v>
                </c:pt>
                <c:pt idx="139">
                  <c:v>416.29300000000001</c:v>
                </c:pt>
                <c:pt idx="140">
                  <c:v>416.57</c:v>
                </c:pt>
                <c:pt idx="141">
                  <c:v>416.84800000000001</c:v>
                </c:pt>
                <c:pt idx="142">
                  <c:v>417.125</c:v>
                </c:pt>
                <c:pt idx="143">
                  <c:v>417.40300000000002</c:v>
                </c:pt>
                <c:pt idx="144">
                  <c:v>417.68099999999998</c:v>
                </c:pt>
                <c:pt idx="145">
                  <c:v>417.959</c:v>
                </c:pt>
                <c:pt idx="146">
                  <c:v>418.23599999999999</c:v>
                </c:pt>
                <c:pt idx="147">
                  <c:v>418.51400000000001</c:v>
                </c:pt>
                <c:pt idx="148">
                  <c:v>418.79199999999997</c:v>
                </c:pt>
                <c:pt idx="149">
                  <c:v>419.07100000000003</c:v>
                </c:pt>
                <c:pt idx="150">
                  <c:v>419.34899999999999</c:v>
                </c:pt>
                <c:pt idx="151">
                  <c:v>419.62700000000001</c:v>
                </c:pt>
                <c:pt idx="152">
                  <c:v>419.90499999999997</c:v>
                </c:pt>
                <c:pt idx="153">
                  <c:v>420.18400000000003</c:v>
                </c:pt>
                <c:pt idx="154">
                  <c:v>420.46199999999999</c:v>
                </c:pt>
                <c:pt idx="155">
                  <c:v>420.74</c:v>
                </c:pt>
                <c:pt idx="156">
                  <c:v>421.01900000000001</c:v>
                </c:pt>
                <c:pt idx="157">
                  <c:v>421.29700000000003</c:v>
                </c:pt>
                <c:pt idx="158">
                  <c:v>421.57600000000002</c:v>
                </c:pt>
                <c:pt idx="159">
                  <c:v>421.85500000000002</c:v>
                </c:pt>
                <c:pt idx="160">
                  <c:v>422.13299999999998</c:v>
                </c:pt>
                <c:pt idx="161">
                  <c:v>422.41199999999998</c:v>
                </c:pt>
                <c:pt idx="162">
                  <c:v>422.69099999999997</c:v>
                </c:pt>
                <c:pt idx="163">
                  <c:v>422.96899999999999</c:v>
                </c:pt>
                <c:pt idx="164">
                  <c:v>423.24799999999999</c:v>
                </c:pt>
                <c:pt idx="165">
                  <c:v>423.52699999999999</c:v>
                </c:pt>
                <c:pt idx="166">
                  <c:v>423.80599999999998</c:v>
                </c:pt>
                <c:pt idx="167">
                  <c:v>424.084</c:v>
                </c:pt>
                <c:pt idx="168">
                  <c:v>424.363</c:v>
                </c:pt>
                <c:pt idx="169">
                  <c:v>424.642</c:v>
                </c:pt>
                <c:pt idx="170">
                  <c:v>424.92099999999999</c:v>
                </c:pt>
                <c:pt idx="171">
                  <c:v>425.2</c:v>
                </c:pt>
                <c:pt idx="172">
                  <c:v>425.47899999999998</c:v>
                </c:pt>
                <c:pt idx="173">
                  <c:v>425.75799999999998</c:v>
                </c:pt>
                <c:pt idx="174">
                  <c:v>426.036</c:v>
                </c:pt>
                <c:pt idx="175">
                  <c:v>426.315</c:v>
                </c:pt>
                <c:pt idx="176">
                  <c:v>426.59399999999999</c:v>
                </c:pt>
                <c:pt idx="177">
                  <c:v>426.87299999999999</c:v>
                </c:pt>
                <c:pt idx="178">
                  <c:v>427.15199999999999</c:v>
                </c:pt>
                <c:pt idx="179">
                  <c:v>427.43099999999998</c:v>
                </c:pt>
                <c:pt idx="180">
                  <c:v>427.71</c:v>
                </c:pt>
                <c:pt idx="181">
                  <c:v>427.98899999999998</c:v>
                </c:pt>
                <c:pt idx="182">
                  <c:v>428.267</c:v>
                </c:pt>
                <c:pt idx="183">
                  <c:v>428.54599999999999</c:v>
                </c:pt>
                <c:pt idx="184">
                  <c:v>428.82499999999999</c:v>
                </c:pt>
                <c:pt idx="185">
                  <c:v>429.10399999999998</c:v>
                </c:pt>
                <c:pt idx="186">
                  <c:v>429.38299999999998</c:v>
                </c:pt>
                <c:pt idx="187">
                  <c:v>429.661</c:v>
                </c:pt>
                <c:pt idx="188">
                  <c:v>429.94</c:v>
                </c:pt>
                <c:pt idx="189">
                  <c:v>430.21899999999999</c:v>
                </c:pt>
                <c:pt idx="190">
                  <c:v>430.49799999999999</c:v>
                </c:pt>
                <c:pt idx="191">
                  <c:v>430.77600000000001</c:v>
                </c:pt>
                <c:pt idx="192">
                  <c:v>431.05500000000001</c:v>
                </c:pt>
                <c:pt idx="193">
                  <c:v>431.334</c:v>
                </c:pt>
                <c:pt idx="194">
                  <c:v>431.61200000000002</c:v>
                </c:pt>
                <c:pt idx="195">
                  <c:v>431.89100000000002</c:v>
                </c:pt>
                <c:pt idx="196">
                  <c:v>432.16899999999998</c:v>
                </c:pt>
                <c:pt idx="197">
                  <c:v>432.44799999999998</c:v>
                </c:pt>
                <c:pt idx="198">
                  <c:v>432.726</c:v>
                </c:pt>
                <c:pt idx="199">
                  <c:v>433.005</c:v>
                </c:pt>
                <c:pt idx="200">
                  <c:v>433.28300000000002</c:v>
                </c:pt>
                <c:pt idx="201">
                  <c:v>433.56200000000001</c:v>
                </c:pt>
                <c:pt idx="202">
                  <c:v>433.84</c:v>
                </c:pt>
                <c:pt idx="203">
                  <c:v>434.11799999999999</c:v>
                </c:pt>
                <c:pt idx="204">
                  <c:v>434.39600000000002</c:v>
                </c:pt>
                <c:pt idx="205">
                  <c:v>434.67500000000001</c:v>
                </c:pt>
                <c:pt idx="206">
                  <c:v>434.95299999999997</c:v>
                </c:pt>
                <c:pt idx="207">
                  <c:v>435.23099999999999</c:v>
                </c:pt>
                <c:pt idx="208">
                  <c:v>435.50900000000001</c:v>
                </c:pt>
                <c:pt idx="209">
                  <c:v>435.78699999999998</c:v>
                </c:pt>
                <c:pt idx="210">
                  <c:v>436.065</c:v>
                </c:pt>
                <c:pt idx="211">
                  <c:v>436.34300000000002</c:v>
                </c:pt>
                <c:pt idx="212">
                  <c:v>436.62099999999998</c:v>
                </c:pt>
                <c:pt idx="213">
                  <c:v>436.89800000000002</c:v>
                </c:pt>
                <c:pt idx="214">
                  <c:v>437.17599999999999</c:v>
                </c:pt>
                <c:pt idx="215">
                  <c:v>437.45400000000001</c:v>
                </c:pt>
                <c:pt idx="216">
                  <c:v>437.73200000000003</c:v>
                </c:pt>
                <c:pt idx="217">
                  <c:v>438.00900000000001</c:v>
                </c:pt>
                <c:pt idx="218">
                  <c:v>438.28699999999998</c:v>
                </c:pt>
                <c:pt idx="219">
                  <c:v>438.56400000000002</c:v>
                </c:pt>
                <c:pt idx="220">
                  <c:v>438.84199999999998</c:v>
                </c:pt>
                <c:pt idx="221">
                  <c:v>439.11900000000003</c:v>
                </c:pt>
                <c:pt idx="222">
                  <c:v>439.39600000000002</c:v>
                </c:pt>
                <c:pt idx="223">
                  <c:v>439.673</c:v>
                </c:pt>
                <c:pt idx="224">
                  <c:v>439.95100000000002</c:v>
                </c:pt>
                <c:pt idx="225">
                  <c:v>440.22800000000001</c:v>
                </c:pt>
                <c:pt idx="226">
                  <c:v>440.505</c:v>
                </c:pt>
                <c:pt idx="227">
                  <c:v>440.78199999999998</c:v>
                </c:pt>
                <c:pt idx="228">
                  <c:v>441.05900000000003</c:v>
                </c:pt>
                <c:pt idx="229">
                  <c:v>441.33600000000001</c:v>
                </c:pt>
                <c:pt idx="230">
                  <c:v>441.61200000000002</c:v>
                </c:pt>
                <c:pt idx="231">
                  <c:v>441.88900000000001</c:v>
                </c:pt>
                <c:pt idx="232">
                  <c:v>442.166</c:v>
                </c:pt>
                <c:pt idx="233">
                  <c:v>442.44200000000001</c:v>
                </c:pt>
                <c:pt idx="234">
                  <c:v>442.71899999999999</c:v>
                </c:pt>
                <c:pt idx="235">
                  <c:v>442.995</c:v>
                </c:pt>
                <c:pt idx="236">
                  <c:v>443.27199999999999</c:v>
                </c:pt>
                <c:pt idx="237">
                  <c:v>443.548</c:v>
                </c:pt>
                <c:pt idx="238">
                  <c:v>443.82400000000001</c:v>
                </c:pt>
                <c:pt idx="239">
                  <c:v>444.1</c:v>
                </c:pt>
                <c:pt idx="240">
                  <c:v>444.37700000000001</c:v>
                </c:pt>
                <c:pt idx="241">
                  <c:v>444.65300000000002</c:v>
                </c:pt>
                <c:pt idx="242">
                  <c:v>444.92899999999997</c:v>
                </c:pt>
                <c:pt idx="243">
                  <c:v>445.20400000000001</c:v>
                </c:pt>
                <c:pt idx="244">
                  <c:v>445.48</c:v>
                </c:pt>
                <c:pt idx="245">
                  <c:v>445.75599999999997</c:v>
                </c:pt>
                <c:pt idx="246">
                  <c:v>446.03199999999998</c:v>
                </c:pt>
                <c:pt idx="247">
                  <c:v>446.30700000000002</c:v>
                </c:pt>
                <c:pt idx="248">
                  <c:v>446.58300000000003</c:v>
                </c:pt>
                <c:pt idx="249">
                  <c:v>446.858</c:v>
                </c:pt>
                <c:pt idx="250">
                  <c:v>447.13400000000001</c:v>
                </c:pt>
                <c:pt idx="251">
                  <c:v>447.40899999999999</c:v>
                </c:pt>
                <c:pt idx="252">
                  <c:v>447.68400000000003</c:v>
                </c:pt>
                <c:pt idx="253">
                  <c:v>447.959</c:v>
                </c:pt>
                <c:pt idx="254">
                  <c:v>448.23399999999998</c:v>
                </c:pt>
                <c:pt idx="255">
                  <c:v>448.50900000000001</c:v>
                </c:pt>
                <c:pt idx="256">
                  <c:v>448.78399999999999</c:v>
                </c:pt>
                <c:pt idx="257">
                  <c:v>449.05900000000003</c:v>
                </c:pt>
                <c:pt idx="258">
                  <c:v>449.334</c:v>
                </c:pt>
                <c:pt idx="259">
                  <c:v>449.608</c:v>
                </c:pt>
                <c:pt idx="260">
                  <c:v>449.88299999999998</c:v>
                </c:pt>
                <c:pt idx="261">
                  <c:v>450.15800000000002</c:v>
                </c:pt>
                <c:pt idx="262">
                  <c:v>450.43200000000002</c:v>
                </c:pt>
                <c:pt idx="263">
                  <c:v>450.70600000000002</c:v>
                </c:pt>
                <c:pt idx="264">
                  <c:v>450.98099999999999</c:v>
                </c:pt>
                <c:pt idx="265">
                  <c:v>451.255</c:v>
                </c:pt>
                <c:pt idx="266">
                  <c:v>451.529</c:v>
                </c:pt>
                <c:pt idx="267">
                  <c:v>451.803</c:v>
                </c:pt>
                <c:pt idx="268">
                  <c:v>452.077</c:v>
                </c:pt>
                <c:pt idx="269">
                  <c:v>452.351</c:v>
                </c:pt>
                <c:pt idx="270">
                  <c:v>452.625</c:v>
                </c:pt>
                <c:pt idx="271">
                  <c:v>452.899</c:v>
                </c:pt>
                <c:pt idx="272">
                  <c:v>453.17200000000003</c:v>
                </c:pt>
                <c:pt idx="273">
                  <c:v>453.44600000000003</c:v>
                </c:pt>
                <c:pt idx="274">
                  <c:v>453.71899999999999</c:v>
                </c:pt>
                <c:pt idx="275">
                  <c:v>453.99299999999999</c:v>
                </c:pt>
                <c:pt idx="276">
                  <c:v>454.26600000000002</c:v>
                </c:pt>
                <c:pt idx="277">
                  <c:v>454.53899999999999</c:v>
                </c:pt>
                <c:pt idx="278">
                  <c:v>454.81299999999999</c:v>
                </c:pt>
                <c:pt idx="279">
                  <c:v>455.08600000000001</c:v>
                </c:pt>
                <c:pt idx="280">
                  <c:v>455.35899999999998</c:v>
                </c:pt>
                <c:pt idx="281">
                  <c:v>455.63200000000001</c:v>
                </c:pt>
                <c:pt idx="282">
                  <c:v>455.90499999999997</c:v>
                </c:pt>
                <c:pt idx="283">
                  <c:v>456.17700000000002</c:v>
                </c:pt>
                <c:pt idx="284">
                  <c:v>456.45</c:v>
                </c:pt>
                <c:pt idx="285">
                  <c:v>456.72300000000001</c:v>
                </c:pt>
                <c:pt idx="286">
                  <c:v>456.995</c:v>
                </c:pt>
                <c:pt idx="287">
                  <c:v>457.26799999999997</c:v>
                </c:pt>
                <c:pt idx="288">
                  <c:v>457.54</c:v>
                </c:pt>
                <c:pt idx="289">
                  <c:v>457.81299999999999</c:v>
                </c:pt>
                <c:pt idx="290">
                  <c:v>458.08499999999998</c:v>
                </c:pt>
                <c:pt idx="291">
                  <c:v>458.35700000000003</c:v>
                </c:pt>
                <c:pt idx="292">
                  <c:v>458.62900000000002</c:v>
                </c:pt>
                <c:pt idx="293">
                  <c:v>458.90100000000001</c:v>
                </c:pt>
                <c:pt idx="294">
                  <c:v>459.173</c:v>
                </c:pt>
                <c:pt idx="295">
                  <c:v>459.44499999999999</c:v>
                </c:pt>
                <c:pt idx="296">
                  <c:v>459.71699999999998</c:v>
                </c:pt>
                <c:pt idx="297">
                  <c:v>459.98899999999998</c:v>
                </c:pt>
                <c:pt idx="298">
                  <c:v>460.26</c:v>
                </c:pt>
                <c:pt idx="299">
                  <c:v>460.53199999999998</c:v>
                </c:pt>
                <c:pt idx="300">
                  <c:v>460.803</c:v>
                </c:pt>
                <c:pt idx="301">
                  <c:v>461.07499999999999</c:v>
                </c:pt>
                <c:pt idx="302">
                  <c:v>461.346</c:v>
                </c:pt>
                <c:pt idx="303">
                  <c:v>461.61700000000002</c:v>
                </c:pt>
                <c:pt idx="304">
                  <c:v>461.88900000000001</c:v>
                </c:pt>
                <c:pt idx="305">
                  <c:v>462.16</c:v>
                </c:pt>
                <c:pt idx="306">
                  <c:v>462.43099999999998</c:v>
                </c:pt>
                <c:pt idx="307">
                  <c:v>462.702</c:v>
                </c:pt>
                <c:pt idx="308">
                  <c:v>462.97300000000001</c:v>
                </c:pt>
                <c:pt idx="309">
                  <c:v>463.24299999999999</c:v>
                </c:pt>
                <c:pt idx="310">
                  <c:v>463.51400000000001</c:v>
                </c:pt>
                <c:pt idx="311">
                  <c:v>463.78500000000003</c:v>
                </c:pt>
                <c:pt idx="312">
                  <c:v>464.05599999999998</c:v>
                </c:pt>
                <c:pt idx="313">
                  <c:v>464.32600000000002</c:v>
                </c:pt>
                <c:pt idx="314">
                  <c:v>464.59699999999998</c:v>
                </c:pt>
                <c:pt idx="315">
                  <c:v>464.86700000000002</c:v>
                </c:pt>
                <c:pt idx="316">
                  <c:v>465.137</c:v>
                </c:pt>
                <c:pt idx="317">
                  <c:v>465.40800000000002</c:v>
                </c:pt>
                <c:pt idx="318">
                  <c:v>465.678</c:v>
                </c:pt>
                <c:pt idx="319">
                  <c:v>465.94799999999998</c:v>
                </c:pt>
                <c:pt idx="320">
                  <c:v>466.21800000000002</c:v>
                </c:pt>
                <c:pt idx="321">
                  <c:v>466.488</c:v>
                </c:pt>
                <c:pt idx="322">
                  <c:v>466.75799999999998</c:v>
                </c:pt>
                <c:pt idx="323">
                  <c:v>467.02800000000002</c:v>
                </c:pt>
                <c:pt idx="324">
                  <c:v>467.298</c:v>
                </c:pt>
                <c:pt idx="325">
                  <c:v>467.56700000000001</c:v>
                </c:pt>
                <c:pt idx="326">
                  <c:v>467.83699999999999</c:v>
                </c:pt>
                <c:pt idx="327">
                  <c:v>468.10700000000003</c:v>
                </c:pt>
                <c:pt idx="328">
                  <c:v>468.37599999999998</c:v>
                </c:pt>
                <c:pt idx="329">
                  <c:v>468.64600000000002</c:v>
                </c:pt>
                <c:pt idx="330">
                  <c:v>468.91500000000002</c:v>
                </c:pt>
                <c:pt idx="331">
                  <c:v>469.18400000000003</c:v>
                </c:pt>
                <c:pt idx="332">
                  <c:v>469.45400000000001</c:v>
                </c:pt>
                <c:pt idx="333">
                  <c:v>469.72300000000001</c:v>
                </c:pt>
                <c:pt idx="334">
                  <c:v>469.99200000000002</c:v>
                </c:pt>
                <c:pt idx="335">
                  <c:v>470.26100000000002</c:v>
                </c:pt>
                <c:pt idx="336">
                  <c:v>470.53</c:v>
                </c:pt>
                <c:pt idx="337">
                  <c:v>470.79899999999998</c:v>
                </c:pt>
                <c:pt idx="338">
                  <c:v>471.06799999999998</c:v>
                </c:pt>
                <c:pt idx="339">
                  <c:v>471.33699999999999</c:v>
                </c:pt>
                <c:pt idx="340">
                  <c:v>471.60599999999999</c:v>
                </c:pt>
                <c:pt idx="341">
                  <c:v>471.87400000000002</c:v>
                </c:pt>
                <c:pt idx="342">
                  <c:v>472.14299999999997</c:v>
                </c:pt>
                <c:pt idx="343">
                  <c:v>472.41199999999998</c:v>
                </c:pt>
                <c:pt idx="344">
                  <c:v>472.68</c:v>
                </c:pt>
                <c:pt idx="345">
                  <c:v>472.94900000000001</c:v>
                </c:pt>
                <c:pt idx="346">
                  <c:v>473.21699999999998</c:v>
                </c:pt>
                <c:pt idx="347">
                  <c:v>473.48500000000001</c:v>
                </c:pt>
                <c:pt idx="348">
                  <c:v>473.75400000000002</c:v>
                </c:pt>
                <c:pt idx="349">
                  <c:v>474.02199999999999</c:v>
                </c:pt>
                <c:pt idx="350">
                  <c:v>474.29</c:v>
                </c:pt>
                <c:pt idx="351">
                  <c:v>474.55799999999999</c:v>
                </c:pt>
                <c:pt idx="352">
                  <c:v>474.827</c:v>
                </c:pt>
                <c:pt idx="353">
                  <c:v>475.09500000000003</c:v>
                </c:pt>
                <c:pt idx="354">
                  <c:v>475.363</c:v>
                </c:pt>
                <c:pt idx="355">
                  <c:v>475.63099999999997</c:v>
                </c:pt>
                <c:pt idx="356">
                  <c:v>475.89800000000002</c:v>
                </c:pt>
                <c:pt idx="357">
                  <c:v>476.166</c:v>
                </c:pt>
                <c:pt idx="358">
                  <c:v>476.43400000000003</c:v>
                </c:pt>
                <c:pt idx="359">
                  <c:v>476.702</c:v>
                </c:pt>
                <c:pt idx="360">
                  <c:v>476.97</c:v>
                </c:pt>
                <c:pt idx="361">
                  <c:v>477.23700000000002</c:v>
                </c:pt>
                <c:pt idx="362">
                  <c:v>477.505</c:v>
                </c:pt>
                <c:pt idx="363">
                  <c:v>477.77199999999999</c:v>
                </c:pt>
                <c:pt idx="364">
                  <c:v>478.04</c:v>
                </c:pt>
                <c:pt idx="365">
                  <c:v>478.30700000000002</c:v>
                </c:pt>
                <c:pt idx="366">
                  <c:v>478.57499999999999</c:v>
                </c:pt>
                <c:pt idx="367">
                  <c:v>478.84199999999998</c:v>
                </c:pt>
                <c:pt idx="368">
                  <c:v>479.11</c:v>
                </c:pt>
                <c:pt idx="369">
                  <c:v>479.37700000000001</c:v>
                </c:pt>
                <c:pt idx="370">
                  <c:v>479.64400000000001</c:v>
                </c:pt>
                <c:pt idx="371">
                  <c:v>479.911</c:v>
                </c:pt>
                <c:pt idx="372">
                  <c:v>480.17899999999997</c:v>
                </c:pt>
                <c:pt idx="373">
                  <c:v>480.44600000000003</c:v>
                </c:pt>
                <c:pt idx="374">
                  <c:v>480.71300000000002</c:v>
                </c:pt>
                <c:pt idx="375">
                  <c:v>480.98</c:v>
                </c:pt>
                <c:pt idx="376">
                  <c:v>481.24700000000001</c:v>
                </c:pt>
                <c:pt idx="377">
                  <c:v>481.51400000000001</c:v>
                </c:pt>
                <c:pt idx="378">
                  <c:v>481.78100000000001</c:v>
                </c:pt>
                <c:pt idx="379">
                  <c:v>482.048</c:v>
                </c:pt>
                <c:pt idx="380">
                  <c:v>482.315</c:v>
                </c:pt>
                <c:pt idx="381">
                  <c:v>482.58100000000002</c:v>
                </c:pt>
                <c:pt idx="382">
                  <c:v>482.84800000000001</c:v>
                </c:pt>
                <c:pt idx="383">
                  <c:v>483.11500000000001</c:v>
                </c:pt>
                <c:pt idx="384">
                  <c:v>483.38200000000001</c:v>
                </c:pt>
                <c:pt idx="385">
                  <c:v>483.64800000000002</c:v>
                </c:pt>
                <c:pt idx="386">
                  <c:v>483.91500000000002</c:v>
                </c:pt>
                <c:pt idx="387">
                  <c:v>484.18200000000002</c:v>
                </c:pt>
                <c:pt idx="388">
                  <c:v>484.44799999999998</c:v>
                </c:pt>
                <c:pt idx="389">
                  <c:v>484.71499999999997</c:v>
                </c:pt>
                <c:pt idx="390">
                  <c:v>484.98099999999999</c:v>
                </c:pt>
                <c:pt idx="391">
                  <c:v>485.24799999999999</c:v>
                </c:pt>
                <c:pt idx="392">
                  <c:v>485.51400000000001</c:v>
                </c:pt>
                <c:pt idx="393">
                  <c:v>485.78100000000001</c:v>
                </c:pt>
                <c:pt idx="394">
                  <c:v>486.04700000000003</c:v>
                </c:pt>
                <c:pt idx="395">
                  <c:v>486.31299999999999</c:v>
                </c:pt>
                <c:pt idx="396">
                  <c:v>486.58</c:v>
                </c:pt>
                <c:pt idx="397">
                  <c:v>486.846</c:v>
                </c:pt>
                <c:pt idx="398">
                  <c:v>487.11200000000002</c:v>
                </c:pt>
                <c:pt idx="399">
                  <c:v>487.37900000000002</c:v>
                </c:pt>
                <c:pt idx="400">
                  <c:v>487.64499999999998</c:v>
                </c:pt>
                <c:pt idx="401">
                  <c:v>487.911</c:v>
                </c:pt>
                <c:pt idx="402">
                  <c:v>488.17700000000002</c:v>
                </c:pt>
                <c:pt idx="403">
                  <c:v>488.44299999999998</c:v>
                </c:pt>
                <c:pt idx="404">
                  <c:v>488.71</c:v>
                </c:pt>
                <c:pt idx="405">
                  <c:v>488.976</c:v>
                </c:pt>
                <c:pt idx="406">
                  <c:v>489.24200000000002</c:v>
                </c:pt>
                <c:pt idx="407">
                  <c:v>489.50799999999998</c:v>
                </c:pt>
                <c:pt idx="408">
                  <c:v>489.774</c:v>
                </c:pt>
                <c:pt idx="409">
                  <c:v>490.04</c:v>
                </c:pt>
                <c:pt idx="410">
                  <c:v>490.30599999999998</c:v>
                </c:pt>
                <c:pt idx="411">
                  <c:v>490.572</c:v>
                </c:pt>
                <c:pt idx="412">
                  <c:v>490.83800000000002</c:v>
                </c:pt>
                <c:pt idx="413">
                  <c:v>491.10399999999998</c:v>
                </c:pt>
                <c:pt idx="414">
                  <c:v>491.37</c:v>
                </c:pt>
                <c:pt idx="415">
                  <c:v>491.63600000000002</c:v>
                </c:pt>
                <c:pt idx="416">
                  <c:v>491.90199999999999</c:v>
                </c:pt>
                <c:pt idx="417">
                  <c:v>492.16800000000001</c:v>
                </c:pt>
                <c:pt idx="418">
                  <c:v>492.43400000000003</c:v>
                </c:pt>
                <c:pt idx="419">
                  <c:v>492.7</c:v>
                </c:pt>
                <c:pt idx="420">
                  <c:v>492.96499999999997</c:v>
                </c:pt>
                <c:pt idx="421">
                  <c:v>493.23099999999999</c:v>
                </c:pt>
                <c:pt idx="422">
                  <c:v>493.49700000000001</c:v>
                </c:pt>
                <c:pt idx="423">
                  <c:v>493.76299999999998</c:v>
                </c:pt>
                <c:pt idx="424">
                  <c:v>494.029</c:v>
                </c:pt>
                <c:pt idx="425">
                  <c:v>494.29500000000002</c:v>
                </c:pt>
                <c:pt idx="426">
                  <c:v>494.56</c:v>
                </c:pt>
                <c:pt idx="427">
                  <c:v>494.82600000000002</c:v>
                </c:pt>
                <c:pt idx="428">
                  <c:v>495.09199999999998</c:v>
                </c:pt>
                <c:pt idx="429">
                  <c:v>495.358</c:v>
                </c:pt>
                <c:pt idx="430">
                  <c:v>495.62400000000002</c:v>
                </c:pt>
                <c:pt idx="431">
                  <c:v>495.88900000000001</c:v>
                </c:pt>
                <c:pt idx="432">
                  <c:v>496.15499999999997</c:v>
                </c:pt>
                <c:pt idx="433">
                  <c:v>496.42099999999999</c:v>
                </c:pt>
                <c:pt idx="434">
                  <c:v>496.68700000000001</c:v>
                </c:pt>
                <c:pt idx="435">
                  <c:v>496.952</c:v>
                </c:pt>
                <c:pt idx="436">
                  <c:v>497.21800000000002</c:v>
                </c:pt>
                <c:pt idx="437">
                  <c:v>497.48399999999998</c:v>
                </c:pt>
                <c:pt idx="438">
                  <c:v>497.75</c:v>
                </c:pt>
                <c:pt idx="439">
                  <c:v>498.01499999999999</c:v>
                </c:pt>
                <c:pt idx="440">
                  <c:v>498.28100000000001</c:v>
                </c:pt>
                <c:pt idx="441">
                  <c:v>498.54700000000003</c:v>
                </c:pt>
                <c:pt idx="442">
                  <c:v>498.81299999999999</c:v>
                </c:pt>
                <c:pt idx="443">
                  <c:v>499.07799999999997</c:v>
                </c:pt>
                <c:pt idx="444">
                  <c:v>499.34399999999999</c:v>
                </c:pt>
                <c:pt idx="445">
                  <c:v>499.61</c:v>
                </c:pt>
                <c:pt idx="446">
                  <c:v>499.87599999999998</c:v>
                </c:pt>
                <c:pt idx="447">
                  <c:v>500.14100000000002</c:v>
                </c:pt>
                <c:pt idx="448">
                  <c:v>500.40699999999998</c:v>
                </c:pt>
                <c:pt idx="449">
                  <c:v>500.673</c:v>
                </c:pt>
                <c:pt idx="450">
                  <c:v>500.93900000000002</c:v>
                </c:pt>
                <c:pt idx="451">
                  <c:v>501.20400000000001</c:v>
                </c:pt>
                <c:pt idx="452">
                  <c:v>501.47</c:v>
                </c:pt>
                <c:pt idx="453">
                  <c:v>501.73599999999999</c:v>
                </c:pt>
                <c:pt idx="454">
                  <c:v>502.00200000000001</c:v>
                </c:pt>
                <c:pt idx="455">
                  <c:v>502.267</c:v>
                </c:pt>
                <c:pt idx="456">
                  <c:v>502.53300000000002</c:v>
                </c:pt>
                <c:pt idx="457">
                  <c:v>502.79899999999998</c:v>
                </c:pt>
                <c:pt idx="458">
                  <c:v>503.065</c:v>
                </c:pt>
                <c:pt idx="459">
                  <c:v>503.33100000000002</c:v>
                </c:pt>
                <c:pt idx="460">
                  <c:v>503.596</c:v>
                </c:pt>
                <c:pt idx="461">
                  <c:v>503.86200000000002</c:v>
                </c:pt>
                <c:pt idx="462">
                  <c:v>504.12799999999999</c:v>
                </c:pt>
                <c:pt idx="463">
                  <c:v>504.39400000000001</c:v>
                </c:pt>
                <c:pt idx="464">
                  <c:v>504.66</c:v>
                </c:pt>
                <c:pt idx="465">
                  <c:v>504.92599999999999</c:v>
                </c:pt>
                <c:pt idx="466">
                  <c:v>505.19200000000001</c:v>
                </c:pt>
                <c:pt idx="467">
                  <c:v>505.45800000000003</c:v>
                </c:pt>
                <c:pt idx="468">
                  <c:v>505.72300000000001</c:v>
                </c:pt>
                <c:pt idx="469">
                  <c:v>505.98899999999998</c:v>
                </c:pt>
                <c:pt idx="470">
                  <c:v>506.255</c:v>
                </c:pt>
                <c:pt idx="471">
                  <c:v>506.52100000000002</c:v>
                </c:pt>
                <c:pt idx="472">
                  <c:v>506.78699999999998</c:v>
                </c:pt>
                <c:pt idx="473">
                  <c:v>507.053</c:v>
                </c:pt>
                <c:pt idx="474">
                  <c:v>507.31900000000002</c:v>
                </c:pt>
                <c:pt idx="475">
                  <c:v>507.58499999999998</c:v>
                </c:pt>
                <c:pt idx="476">
                  <c:v>507.851</c:v>
                </c:pt>
                <c:pt idx="477">
                  <c:v>508.11700000000002</c:v>
                </c:pt>
                <c:pt idx="478">
                  <c:v>508.38299999999998</c:v>
                </c:pt>
                <c:pt idx="479">
                  <c:v>508.65</c:v>
                </c:pt>
                <c:pt idx="480">
                  <c:v>508.916</c:v>
                </c:pt>
                <c:pt idx="481">
                  <c:v>509.18200000000002</c:v>
                </c:pt>
                <c:pt idx="482">
                  <c:v>509.44799999999998</c:v>
                </c:pt>
                <c:pt idx="483">
                  <c:v>509.714</c:v>
                </c:pt>
                <c:pt idx="484">
                  <c:v>509.98</c:v>
                </c:pt>
                <c:pt idx="485">
                  <c:v>510.24700000000001</c:v>
                </c:pt>
                <c:pt idx="486">
                  <c:v>510.51299999999998</c:v>
                </c:pt>
                <c:pt idx="487">
                  <c:v>510.779</c:v>
                </c:pt>
                <c:pt idx="488">
                  <c:v>511.04500000000002</c:v>
                </c:pt>
                <c:pt idx="489">
                  <c:v>511.31200000000001</c:v>
                </c:pt>
                <c:pt idx="490">
                  <c:v>511.57799999999997</c:v>
                </c:pt>
                <c:pt idx="491">
                  <c:v>511.84399999999999</c:v>
                </c:pt>
                <c:pt idx="492">
                  <c:v>512.11099999999999</c:v>
                </c:pt>
                <c:pt idx="493">
                  <c:v>512.37699999999995</c:v>
                </c:pt>
                <c:pt idx="494">
                  <c:v>512.64300000000003</c:v>
                </c:pt>
                <c:pt idx="495">
                  <c:v>512.91</c:v>
                </c:pt>
                <c:pt idx="496">
                  <c:v>513.17600000000004</c:v>
                </c:pt>
                <c:pt idx="497">
                  <c:v>513.44299999999998</c:v>
                </c:pt>
                <c:pt idx="498">
                  <c:v>513.70899999999995</c:v>
                </c:pt>
                <c:pt idx="499">
                  <c:v>513.976</c:v>
                </c:pt>
                <c:pt idx="500">
                  <c:v>514.24300000000005</c:v>
                </c:pt>
                <c:pt idx="501">
                  <c:v>514.50900000000001</c:v>
                </c:pt>
                <c:pt idx="502">
                  <c:v>514.77599999999995</c:v>
                </c:pt>
                <c:pt idx="503">
                  <c:v>515.04200000000003</c:v>
                </c:pt>
                <c:pt idx="504">
                  <c:v>515.30899999999997</c:v>
                </c:pt>
                <c:pt idx="505">
                  <c:v>515.57600000000002</c:v>
                </c:pt>
                <c:pt idx="506">
                  <c:v>515.84299999999996</c:v>
                </c:pt>
                <c:pt idx="507">
                  <c:v>516.10900000000004</c:v>
                </c:pt>
                <c:pt idx="508">
                  <c:v>516.37599999999998</c:v>
                </c:pt>
                <c:pt idx="509">
                  <c:v>516.64300000000003</c:v>
                </c:pt>
                <c:pt idx="510">
                  <c:v>516.91</c:v>
                </c:pt>
                <c:pt idx="511">
                  <c:v>517.17700000000002</c:v>
                </c:pt>
                <c:pt idx="512">
                  <c:v>517.44399999999996</c:v>
                </c:pt>
                <c:pt idx="513">
                  <c:v>517.71100000000001</c:v>
                </c:pt>
                <c:pt idx="514">
                  <c:v>517.97799999999995</c:v>
                </c:pt>
                <c:pt idx="515">
                  <c:v>518.245</c:v>
                </c:pt>
                <c:pt idx="516">
                  <c:v>518.51199999999994</c:v>
                </c:pt>
                <c:pt idx="517">
                  <c:v>518.779</c:v>
                </c:pt>
                <c:pt idx="518">
                  <c:v>519.04600000000005</c:v>
                </c:pt>
                <c:pt idx="519">
                  <c:v>519.31299999999999</c:v>
                </c:pt>
                <c:pt idx="520">
                  <c:v>519.58100000000002</c:v>
                </c:pt>
                <c:pt idx="521">
                  <c:v>519.84799999999996</c:v>
                </c:pt>
                <c:pt idx="522">
                  <c:v>520.11500000000001</c:v>
                </c:pt>
                <c:pt idx="523">
                  <c:v>520.38199999999995</c:v>
                </c:pt>
                <c:pt idx="524">
                  <c:v>520.65</c:v>
                </c:pt>
                <c:pt idx="525">
                  <c:v>520.91700000000003</c:v>
                </c:pt>
                <c:pt idx="526">
                  <c:v>521.18499999999995</c:v>
                </c:pt>
                <c:pt idx="527">
                  <c:v>521.452</c:v>
                </c:pt>
                <c:pt idx="528">
                  <c:v>521.71900000000005</c:v>
                </c:pt>
                <c:pt idx="529">
                  <c:v>521.98699999999997</c:v>
                </c:pt>
                <c:pt idx="530">
                  <c:v>522.255</c:v>
                </c:pt>
                <c:pt idx="531">
                  <c:v>522.52200000000005</c:v>
                </c:pt>
                <c:pt idx="532">
                  <c:v>522.79</c:v>
                </c:pt>
                <c:pt idx="533">
                  <c:v>523.05700000000002</c:v>
                </c:pt>
                <c:pt idx="534">
                  <c:v>523.32500000000005</c:v>
                </c:pt>
                <c:pt idx="535">
                  <c:v>523.59299999999996</c:v>
                </c:pt>
                <c:pt idx="536">
                  <c:v>523.86099999999999</c:v>
                </c:pt>
                <c:pt idx="537">
                  <c:v>524.12900000000002</c:v>
                </c:pt>
                <c:pt idx="538">
                  <c:v>524.39599999999996</c:v>
                </c:pt>
                <c:pt idx="539">
                  <c:v>524.66399999999999</c:v>
                </c:pt>
                <c:pt idx="540">
                  <c:v>524.93200000000002</c:v>
                </c:pt>
                <c:pt idx="541">
                  <c:v>525.20000000000005</c:v>
                </c:pt>
                <c:pt idx="542">
                  <c:v>525.46799999999996</c:v>
                </c:pt>
                <c:pt idx="543">
                  <c:v>525.73599999999999</c:v>
                </c:pt>
                <c:pt idx="544">
                  <c:v>526.005</c:v>
                </c:pt>
                <c:pt idx="545">
                  <c:v>526.27300000000002</c:v>
                </c:pt>
                <c:pt idx="546">
                  <c:v>526.54100000000005</c:v>
                </c:pt>
                <c:pt idx="547">
                  <c:v>526.80899999999997</c:v>
                </c:pt>
                <c:pt idx="548">
                  <c:v>527.077</c:v>
                </c:pt>
                <c:pt idx="549">
                  <c:v>527.346</c:v>
                </c:pt>
                <c:pt idx="550">
                  <c:v>527.61400000000003</c:v>
                </c:pt>
                <c:pt idx="551">
                  <c:v>527.88300000000004</c:v>
                </c:pt>
                <c:pt idx="552">
                  <c:v>528.15099999999995</c:v>
                </c:pt>
                <c:pt idx="553">
                  <c:v>528.41899999999998</c:v>
                </c:pt>
                <c:pt idx="554">
                  <c:v>528.68799999999999</c:v>
                </c:pt>
                <c:pt idx="555">
                  <c:v>528.95699999999999</c:v>
                </c:pt>
                <c:pt idx="556">
                  <c:v>529.22500000000002</c:v>
                </c:pt>
                <c:pt idx="557">
                  <c:v>529.49400000000003</c:v>
                </c:pt>
                <c:pt idx="558">
                  <c:v>529.76300000000003</c:v>
                </c:pt>
                <c:pt idx="559">
                  <c:v>530.03099999999995</c:v>
                </c:pt>
                <c:pt idx="560">
                  <c:v>530.29999999999995</c:v>
                </c:pt>
                <c:pt idx="561">
                  <c:v>530.56899999999996</c:v>
                </c:pt>
                <c:pt idx="562">
                  <c:v>530.83799999999997</c:v>
                </c:pt>
                <c:pt idx="563">
                  <c:v>531.10699999999997</c:v>
                </c:pt>
                <c:pt idx="564">
                  <c:v>531.37599999999998</c:v>
                </c:pt>
                <c:pt idx="565">
                  <c:v>531.64499999999998</c:v>
                </c:pt>
                <c:pt idx="566">
                  <c:v>531.91399999999999</c:v>
                </c:pt>
                <c:pt idx="567">
                  <c:v>532.18299999999999</c:v>
                </c:pt>
                <c:pt idx="568">
                  <c:v>532.452</c:v>
                </c:pt>
                <c:pt idx="569">
                  <c:v>532.721</c:v>
                </c:pt>
                <c:pt idx="570">
                  <c:v>532.99099999999999</c:v>
                </c:pt>
                <c:pt idx="571">
                  <c:v>533.26</c:v>
                </c:pt>
                <c:pt idx="572">
                  <c:v>533.529</c:v>
                </c:pt>
                <c:pt idx="573">
                  <c:v>533.79899999999998</c:v>
                </c:pt>
                <c:pt idx="574">
                  <c:v>534.06799999999998</c:v>
                </c:pt>
                <c:pt idx="575">
                  <c:v>534.33699999999999</c:v>
                </c:pt>
                <c:pt idx="576">
                  <c:v>534.60699999999997</c:v>
                </c:pt>
                <c:pt idx="577">
                  <c:v>534.87699999999995</c:v>
                </c:pt>
                <c:pt idx="578">
                  <c:v>535.14599999999996</c:v>
                </c:pt>
                <c:pt idx="579">
                  <c:v>535.41600000000005</c:v>
                </c:pt>
                <c:pt idx="580">
                  <c:v>535.68499999999995</c:v>
                </c:pt>
                <c:pt idx="581">
                  <c:v>535.95500000000004</c:v>
                </c:pt>
                <c:pt idx="582">
                  <c:v>536.22500000000002</c:v>
                </c:pt>
                <c:pt idx="583">
                  <c:v>536.495</c:v>
                </c:pt>
                <c:pt idx="584">
                  <c:v>536.76499999999999</c:v>
                </c:pt>
                <c:pt idx="585">
                  <c:v>537.03499999999997</c:v>
                </c:pt>
                <c:pt idx="586">
                  <c:v>537.30499999999995</c:v>
                </c:pt>
                <c:pt idx="587">
                  <c:v>537.57500000000005</c:v>
                </c:pt>
                <c:pt idx="588">
                  <c:v>537.84500000000003</c:v>
                </c:pt>
                <c:pt idx="589">
                  <c:v>538.11500000000001</c:v>
                </c:pt>
                <c:pt idx="590">
                  <c:v>538.38499999999999</c:v>
                </c:pt>
                <c:pt idx="591">
                  <c:v>538.65499999999997</c:v>
                </c:pt>
                <c:pt idx="592">
                  <c:v>538.92600000000004</c:v>
                </c:pt>
                <c:pt idx="593">
                  <c:v>539.19600000000003</c:v>
                </c:pt>
                <c:pt idx="594">
                  <c:v>539.46600000000001</c:v>
                </c:pt>
                <c:pt idx="595">
                  <c:v>539.73699999999997</c:v>
                </c:pt>
                <c:pt idx="596">
                  <c:v>540.00699999999995</c:v>
                </c:pt>
                <c:pt idx="597">
                  <c:v>540.27800000000002</c:v>
                </c:pt>
                <c:pt idx="598">
                  <c:v>540.548</c:v>
                </c:pt>
                <c:pt idx="599">
                  <c:v>540.81899999999996</c:v>
                </c:pt>
                <c:pt idx="600">
                  <c:v>541.08900000000006</c:v>
                </c:pt>
                <c:pt idx="601">
                  <c:v>541.36</c:v>
                </c:pt>
                <c:pt idx="602">
                  <c:v>541.63099999999997</c:v>
                </c:pt>
                <c:pt idx="603">
                  <c:v>541.90200000000004</c:v>
                </c:pt>
                <c:pt idx="604">
                  <c:v>542.17200000000003</c:v>
                </c:pt>
                <c:pt idx="605">
                  <c:v>542.44299999999998</c:v>
                </c:pt>
                <c:pt idx="606">
                  <c:v>542.71400000000006</c:v>
                </c:pt>
                <c:pt idx="607">
                  <c:v>542.98500000000001</c:v>
                </c:pt>
                <c:pt idx="608">
                  <c:v>543.25599999999997</c:v>
                </c:pt>
                <c:pt idx="609">
                  <c:v>543.52700000000004</c:v>
                </c:pt>
                <c:pt idx="610">
                  <c:v>543.798</c:v>
                </c:pt>
                <c:pt idx="611">
                  <c:v>544.06899999999996</c:v>
                </c:pt>
                <c:pt idx="612">
                  <c:v>544.34100000000001</c:v>
                </c:pt>
                <c:pt idx="613">
                  <c:v>544.61199999999997</c:v>
                </c:pt>
                <c:pt idx="614">
                  <c:v>544.88300000000004</c:v>
                </c:pt>
                <c:pt idx="615">
                  <c:v>545.15499999999997</c:v>
                </c:pt>
                <c:pt idx="616">
                  <c:v>545.42600000000004</c:v>
                </c:pt>
                <c:pt idx="617">
                  <c:v>545.697</c:v>
                </c:pt>
                <c:pt idx="618">
                  <c:v>545.96900000000005</c:v>
                </c:pt>
                <c:pt idx="619">
                  <c:v>546.24</c:v>
                </c:pt>
                <c:pt idx="620">
                  <c:v>546.51199999999994</c:v>
                </c:pt>
                <c:pt idx="621">
                  <c:v>546.78399999999999</c:v>
                </c:pt>
                <c:pt idx="622">
                  <c:v>547.05499999999995</c:v>
                </c:pt>
                <c:pt idx="623">
                  <c:v>547.327</c:v>
                </c:pt>
                <c:pt idx="624">
                  <c:v>547.59900000000005</c:v>
                </c:pt>
                <c:pt idx="625">
                  <c:v>547.87099999999998</c:v>
                </c:pt>
                <c:pt idx="626">
                  <c:v>548.14200000000005</c:v>
                </c:pt>
                <c:pt idx="627">
                  <c:v>548.41399999999999</c:v>
                </c:pt>
                <c:pt idx="628">
                  <c:v>548.68600000000004</c:v>
                </c:pt>
                <c:pt idx="629">
                  <c:v>548.95799999999997</c:v>
                </c:pt>
                <c:pt idx="630">
                  <c:v>549.23</c:v>
                </c:pt>
                <c:pt idx="631">
                  <c:v>549.50199999999995</c:v>
                </c:pt>
                <c:pt idx="632">
                  <c:v>549.77499999999998</c:v>
                </c:pt>
                <c:pt idx="633">
                  <c:v>550.04700000000003</c:v>
                </c:pt>
                <c:pt idx="634">
                  <c:v>550.31899999999996</c:v>
                </c:pt>
                <c:pt idx="635">
                  <c:v>550.59100000000001</c:v>
                </c:pt>
                <c:pt idx="636">
                  <c:v>550.86400000000003</c:v>
                </c:pt>
                <c:pt idx="637">
                  <c:v>551.13599999999997</c:v>
                </c:pt>
                <c:pt idx="638">
                  <c:v>551.40800000000002</c:v>
                </c:pt>
                <c:pt idx="639">
                  <c:v>551.68100000000004</c:v>
                </c:pt>
                <c:pt idx="640">
                  <c:v>551.95299999999997</c:v>
                </c:pt>
                <c:pt idx="641">
                  <c:v>552.226</c:v>
                </c:pt>
                <c:pt idx="642">
                  <c:v>552.49800000000005</c:v>
                </c:pt>
                <c:pt idx="643">
                  <c:v>552.77099999999996</c:v>
                </c:pt>
                <c:pt idx="644">
                  <c:v>553.04399999999998</c:v>
                </c:pt>
                <c:pt idx="645">
                  <c:v>553.31600000000003</c:v>
                </c:pt>
                <c:pt idx="646">
                  <c:v>553.58900000000006</c:v>
                </c:pt>
                <c:pt idx="647">
                  <c:v>553.86199999999997</c:v>
                </c:pt>
                <c:pt idx="648">
                  <c:v>554.13499999999999</c:v>
                </c:pt>
                <c:pt idx="649">
                  <c:v>554.40800000000002</c:v>
                </c:pt>
                <c:pt idx="650">
                  <c:v>554.68100000000004</c:v>
                </c:pt>
                <c:pt idx="651">
                  <c:v>554.95399999999995</c:v>
                </c:pt>
                <c:pt idx="652">
                  <c:v>555.22699999999998</c:v>
                </c:pt>
                <c:pt idx="653">
                  <c:v>555.5</c:v>
                </c:pt>
                <c:pt idx="654">
                  <c:v>555.77300000000002</c:v>
                </c:pt>
                <c:pt idx="655">
                  <c:v>556.04600000000005</c:v>
                </c:pt>
                <c:pt idx="656">
                  <c:v>556.31899999999996</c:v>
                </c:pt>
                <c:pt idx="657">
                  <c:v>556.59199999999998</c:v>
                </c:pt>
                <c:pt idx="658">
                  <c:v>556.86599999999999</c:v>
                </c:pt>
                <c:pt idx="659">
                  <c:v>557.13900000000001</c:v>
                </c:pt>
                <c:pt idx="660">
                  <c:v>557.41200000000003</c:v>
                </c:pt>
                <c:pt idx="661">
                  <c:v>557.68600000000004</c:v>
                </c:pt>
                <c:pt idx="662">
                  <c:v>557.95899999999995</c:v>
                </c:pt>
                <c:pt idx="663">
                  <c:v>558.23299999999995</c:v>
                </c:pt>
                <c:pt idx="664">
                  <c:v>558.50599999999997</c:v>
                </c:pt>
                <c:pt idx="665">
                  <c:v>558.78</c:v>
                </c:pt>
                <c:pt idx="666">
                  <c:v>559.053</c:v>
                </c:pt>
                <c:pt idx="667">
                  <c:v>559.327</c:v>
                </c:pt>
                <c:pt idx="668">
                  <c:v>559.601</c:v>
                </c:pt>
                <c:pt idx="669">
                  <c:v>559.875</c:v>
                </c:pt>
                <c:pt idx="670">
                  <c:v>560.14800000000002</c:v>
                </c:pt>
                <c:pt idx="671">
                  <c:v>560.42200000000003</c:v>
                </c:pt>
                <c:pt idx="672">
                  <c:v>560.69600000000003</c:v>
                </c:pt>
                <c:pt idx="673">
                  <c:v>560.97</c:v>
                </c:pt>
                <c:pt idx="674">
                  <c:v>561.24400000000003</c:v>
                </c:pt>
                <c:pt idx="675">
                  <c:v>561.51800000000003</c:v>
                </c:pt>
                <c:pt idx="676">
                  <c:v>561.79200000000003</c:v>
                </c:pt>
                <c:pt idx="677">
                  <c:v>562.06600000000003</c:v>
                </c:pt>
                <c:pt idx="678">
                  <c:v>562.34</c:v>
                </c:pt>
                <c:pt idx="679">
                  <c:v>562.61400000000003</c:v>
                </c:pt>
                <c:pt idx="680">
                  <c:v>562.88800000000003</c:v>
                </c:pt>
                <c:pt idx="681">
                  <c:v>563.16200000000003</c:v>
                </c:pt>
                <c:pt idx="682">
                  <c:v>563.43700000000001</c:v>
                </c:pt>
                <c:pt idx="683">
                  <c:v>563.71100000000001</c:v>
                </c:pt>
                <c:pt idx="684">
                  <c:v>563.98500000000001</c:v>
                </c:pt>
                <c:pt idx="685">
                  <c:v>564.26</c:v>
                </c:pt>
                <c:pt idx="686">
                  <c:v>564.53399999999999</c:v>
                </c:pt>
                <c:pt idx="687">
                  <c:v>564.80799999999999</c:v>
                </c:pt>
                <c:pt idx="688">
                  <c:v>565.08299999999997</c:v>
                </c:pt>
                <c:pt idx="689">
                  <c:v>565.35699999999997</c:v>
                </c:pt>
                <c:pt idx="690">
                  <c:v>565.63199999999995</c:v>
                </c:pt>
                <c:pt idx="691">
                  <c:v>565.90599999999995</c:v>
                </c:pt>
                <c:pt idx="692">
                  <c:v>566.18100000000004</c:v>
                </c:pt>
                <c:pt idx="693">
                  <c:v>566.45600000000002</c:v>
                </c:pt>
                <c:pt idx="694">
                  <c:v>566.73</c:v>
                </c:pt>
                <c:pt idx="695">
                  <c:v>567.005</c:v>
                </c:pt>
                <c:pt idx="696">
                  <c:v>567.28</c:v>
                </c:pt>
                <c:pt idx="697">
                  <c:v>567.55399999999997</c:v>
                </c:pt>
                <c:pt idx="698">
                  <c:v>567.82899999999995</c:v>
                </c:pt>
                <c:pt idx="699">
                  <c:v>568.10400000000004</c:v>
                </c:pt>
                <c:pt idx="700">
                  <c:v>568.37900000000002</c:v>
                </c:pt>
                <c:pt idx="701">
                  <c:v>568.654</c:v>
                </c:pt>
                <c:pt idx="702">
                  <c:v>568.92899999999997</c:v>
                </c:pt>
                <c:pt idx="703">
                  <c:v>569.20399999999995</c:v>
                </c:pt>
                <c:pt idx="704">
                  <c:v>569.47900000000004</c:v>
                </c:pt>
                <c:pt idx="705">
                  <c:v>569.75400000000002</c:v>
                </c:pt>
                <c:pt idx="706">
                  <c:v>570.029</c:v>
                </c:pt>
              </c:numCache>
            </c:numRef>
          </c:xVal>
          <c:yVal>
            <c:numRef>
              <c:f>'1 - cyanine Iodide'!$D$6:$D$712</c:f>
              <c:numCache>
                <c:formatCode>General</c:formatCode>
                <c:ptCount val="707"/>
                <c:pt idx="0">
                  <c:v>-7.0000000000000062E-3</c:v>
                </c:pt>
                <c:pt idx="1">
                  <c:v>-1.3000000000000005E-2</c:v>
                </c:pt>
                <c:pt idx="2">
                  <c:v>-1.8000000000000009E-2</c:v>
                </c:pt>
                <c:pt idx="3">
                  <c:v>-3.9E-2</c:v>
                </c:pt>
                <c:pt idx="4">
                  <c:v>-5.0999999999999997E-2</c:v>
                </c:pt>
                <c:pt idx="5">
                  <c:v>-5.2000000000000005E-2</c:v>
                </c:pt>
                <c:pt idx="6">
                  <c:v>-4.8000000000000001E-2</c:v>
                </c:pt>
                <c:pt idx="7">
                  <c:v>-4.5999999999999992E-2</c:v>
                </c:pt>
                <c:pt idx="8">
                  <c:v>-3.4999999999999996E-2</c:v>
                </c:pt>
                <c:pt idx="9">
                  <c:v>-2.1999999999999999E-2</c:v>
                </c:pt>
                <c:pt idx="10">
                  <c:v>-1.3999999999999999E-2</c:v>
                </c:pt>
                <c:pt idx="11">
                  <c:v>-8.0000000000000002E-3</c:v>
                </c:pt>
                <c:pt idx="12">
                  <c:v>-3.0000000000000001E-3</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3.0000000000000001E-3</c:v>
                </c:pt>
                <c:pt idx="80">
                  <c:v>6.0000000000000001E-3</c:v>
                </c:pt>
                <c:pt idx="81">
                  <c:v>9.0000000000000011E-3</c:v>
                </c:pt>
                <c:pt idx="82">
                  <c:v>1.4000000000000002E-2</c:v>
                </c:pt>
                <c:pt idx="83">
                  <c:v>2.0000000000000004E-2</c:v>
                </c:pt>
                <c:pt idx="84">
                  <c:v>2.2000000000000002E-2</c:v>
                </c:pt>
                <c:pt idx="85">
                  <c:v>2.3E-2</c:v>
                </c:pt>
                <c:pt idx="86">
                  <c:v>2.3E-2</c:v>
                </c:pt>
                <c:pt idx="87">
                  <c:v>2.2000000000000002E-2</c:v>
                </c:pt>
                <c:pt idx="88">
                  <c:v>1.9999999999999997E-2</c:v>
                </c:pt>
                <c:pt idx="89">
                  <c:v>2.0999999999999998E-2</c:v>
                </c:pt>
                <c:pt idx="90">
                  <c:v>2.5000000000000001E-2</c:v>
                </c:pt>
                <c:pt idx="91">
                  <c:v>3.3000000000000002E-2</c:v>
                </c:pt>
                <c:pt idx="92">
                  <c:v>3.7999999999999992E-2</c:v>
                </c:pt>
                <c:pt idx="93">
                  <c:v>4.3000000000000003E-2</c:v>
                </c:pt>
                <c:pt idx="94">
                  <c:v>4.300000000000001E-2</c:v>
                </c:pt>
                <c:pt idx="95">
                  <c:v>4.0000000000000015E-2</c:v>
                </c:pt>
                <c:pt idx="96">
                  <c:v>3.4000000000000002E-2</c:v>
                </c:pt>
                <c:pt idx="97">
                  <c:v>3.0999999999999986E-2</c:v>
                </c:pt>
                <c:pt idx="98">
                  <c:v>2.5999999999999981E-2</c:v>
                </c:pt>
                <c:pt idx="99">
                  <c:v>2.2999999999999979E-2</c:v>
                </c:pt>
                <c:pt idx="100">
                  <c:v>2.1999999999999978E-2</c:v>
                </c:pt>
                <c:pt idx="101">
                  <c:v>2.0999999999999991E-2</c:v>
                </c:pt>
                <c:pt idx="102">
                  <c:v>1.9000000000000017E-2</c:v>
                </c:pt>
                <c:pt idx="103">
                  <c:v>2.200000000000002E-2</c:v>
                </c:pt>
                <c:pt idx="104">
                  <c:v>2.6000000000000023E-2</c:v>
                </c:pt>
                <c:pt idx="105">
                  <c:v>3.1E-2</c:v>
                </c:pt>
                <c:pt idx="106">
                  <c:v>3.5000000000000003E-2</c:v>
                </c:pt>
                <c:pt idx="107">
                  <c:v>3.8000000000000006E-2</c:v>
                </c:pt>
                <c:pt idx="108">
                  <c:v>3.8000000000000006E-2</c:v>
                </c:pt>
                <c:pt idx="109">
                  <c:v>3.7000000000000005E-2</c:v>
                </c:pt>
                <c:pt idx="110">
                  <c:v>3.2000000000000028E-2</c:v>
                </c:pt>
                <c:pt idx="111">
                  <c:v>2.8000000000000025E-2</c:v>
                </c:pt>
                <c:pt idx="112">
                  <c:v>2.3999999999999994E-2</c:v>
                </c:pt>
                <c:pt idx="113">
                  <c:v>1.6999999999999987E-2</c:v>
                </c:pt>
                <c:pt idx="114">
                  <c:v>1.2999999999999984E-2</c:v>
                </c:pt>
                <c:pt idx="115">
                  <c:v>1.0999999999999982E-2</c:v>
                </c:pt>
                <c:pt idx="116">
                  <c:v>9.9999999999999811E-3</c:v>
                </c:pt>
                <c:pt idx="117">
                  <c:v>1.100000000000001E-2</c:v>
                </c:pt>
                <c:pt idx="118">
                  <c:v>1.6000000000000014E-2</c:v>
                </c:pt>
                <c:pt idx="119">
                  <c:v>1.9000000000000017E-2</c:v>
                </c:pt>
                <c:pt idx="120">
                  <c:v>2.0999999999999963E-2</c:v>
                </c:pt>
                <c:pt idx="121">
                  <c:v>2.1999999999999964E-2</c:v>
                </c:pt>
                <c:pt idx="122">
                  <c:v>2.3999999999999966E-2</c:v>
                </c:pt>
                <c:pt idx="123">
                  <c:v>2.5999999999999968E-2</c:v>
                </c:pt>
                <c:pt idx="124">
                  <c:v>2.6999999999999968E-2</c:v>
                </c:pt>
                <c:pt idx="125">
                  <c:v>2.9000000000000026E-2</c:v>
                </c:pt>
                <c:pt idx="126">
                  <c:v>3.0000000000000027E-2</c:v>
                </c:pt>
                <c:pt idx="127">
                  <c:v>2.6000000000000023E-2</c:v>
                </c:pt>
                <c:pt idx="128">
                  <c:v>2.1000000000000019E-2</c:v>
                </c:pt>
                <c:pt idx="129">
                  <c:v>1.7000000000000015E-2</c:v>
                </c:pt>
                <c:pt idx="130">
                  <c:v>1.5000000000000013E-2</c:v>
                </c:pt>
                <c:pt idx="131">
                  <c:v>1.4000000000000012E-2</c:v>
                </c:pt>
                <c:pt idx="132">
                  <c:v>1.8000000000000016E-2</c:v>
                </c:pt>
                <c:pt idx="133">
                  <c:v>2.1000000000000019E-2</c:v>
                </c:pt>
                <c:pt idx="134">
                  <c:v>2.5000000000000022E-2</c:v>
                </c:pt>
                <c:pt idx="135">
                  <c:v>2.6000000000000023E-2</c:v>
                </c:pt>
                <c:pt idx="136">
                  <c:v>2.7000000000000024E-2</c:v>
                </c:pt>
                <c:pt idx="137">
                  <c:v>2.6000000000000023E-2</c:v>
                </c:pt>
                <c:pt idx="138">
                  <c:v>2.6999999999999968E-2</c:v>
                </c:pt>
                <c:pt idx="139">
                  <c:v>2.5999999999999968E-2</c:v>
                </c:pt>
                <c:pt idx="140">
                  <c:v>2.6999999999999968E-2</c:v>
                </c:pt>
                <c:pt idx="141">
                  <c:v>2.899999999999997E-2</c:v>
                </c:pt>
                <c:pt idx="142">
                  <c:v>3.0999999999999972E-2</c:v>
                </c:pt>
                <c:pt idx="143">
                  <c:v>3.2000000000000028E-2</c:v>
                </c:pt>
                <c:pt idx="144">
                  <c:v>3.6000000000000032E-2</c:v>
                </c:pt>
                <c:pt idx="145">
                  <c:v>3.8000000000000034E-2</c:v>
                </c:pt>
                <c:pt idx="146">
                  <c:v>3.9000000000000035E-2</c:v>
                </c:pt>
                <c:pt idx="147">
                  <c:v>3.9000000000000035E-2</c:v>
                </c:pt>
                <c:pt idx="148">
                  <c:v>3.999999999999998E-2</c:v>
                </c:pt>
                <c:pt idx="149">
                  <c:v>3.7999999999999978E-2</c:v>
                </c:pt>
                <c:pt idx="150">
                  <c:v>3.7999999999999978E-2</c:v>
                </c:pt>
                <c:pt idx="151">
                  <c:v>3.7999999999999978E-2</c:v>
                </c:pt>
                <c:pt idx="152">
                  <c:v>3.999999999999998E-2</c:v>
                </c:pt>
                <c:pt idx="153">
                  <c:v>4.1000000000000036E-2</c:v>
                </c:pt>
                <c:pt idx="154">
                  <c:v>4.3999999999999928E-2</c:v>
                </c:pt>
                <c:pt idx="155">
                  <c:v>4.3999999999999928E-2</c:v>
                </c:pt>
                <c:pt idx="156">
                  <c:v>4.3999999999999928E-2</c:v>
                </c:pt>
                <c:pt idx="157">
                  <c:v>4.2999999999999927E-2</c:v>
                </c:pt>
                <c:pt idx="158">
                  <c:v>4.1999999999999926E-2</c:v>
                </c:pt>
                <c:pt idx="159">
                  <c:v>4.1000000000000036E-2</c:v>
                </c:pt>
                <c:pt idx="160">
                  <c:v>4.3000000000000038E-2</c:v>
                </c:pt>
                <c:pt idx="161">
                  <c:v>4.3000000000000038E-2</c:v>
                </c:pt>
                <c:pt idx="162">
                  <c:v>4.1000000000000036E-2</c:v>
                </c:pt>
                <c:pt idx="163">
                  <c:v>4.0000000000000036E-2</c:v>
                </c:pt>
                <c:pt idx="164">
                  <c:v>3.7000000000000033E-2</c:v>
                </c:pt>
                <c:pt idx="165">
                  <c:v>3.400000000000003E-2</c:v>
                </c:pt>
                <c:pt idx="166">
                  <c:v>3.400000000000003E-2</c:v>
                </c:pt>
                <c:pt idx="167">
                  <c:v>3.8000000000000034E-2</c:v>
                </c:pt>
                <c:pt idx="168">
                  <c:v>4.0000000000000036E-2</c:v>
                </c:pt>
                <c:pt idx="169">
                  <c:v>4.3000000000000038E-2</c:v>
                </c:pt>
                <c:pt idx="170">
                  <c:v>4.4000000000000039E-2</c:v>
                </c:pt>
                <c:pt idx="171">
                  <c:v>4.6000000000000041E-2</c:v>
                </c:pt>
                <c:pt idx="172">
                  <c:v>4.599999999999993E-2</c:v>
                </c:pt>
                <c:pt idx="173">
                  <c:v>4.6999999999999931E-2</c:v>
                </c:pt>
                <c:pt idx="174">
                  <c:v>4.6999999999999931E-2</c:v>
                </c:pt>
                <c:pt idx="175">
                  <c:v>4.8999999999999932E-2</c:v>
                </c:pt>
                <c:pt idx="176">
                  <c:v>4.7999999999999932E-2</c:v>
                </c:pt>
                <c:pt idx="177">
                  <c:v>4.8000000000000043E-2</c:v>
                </c:pt>
                <c:pt idx="178">
                  <c:v>4.8000000000000043E-2</c:v>
                </c:pt>
                <c:pt idx="179">
                  <c:v>5.1000000000000045E-2</c:v>
                </c:pt>
                <c:pt idx="180">
                  <c:v>5.3000000000000047E-2</c:v>
                </c:pt>
                <c:pt idx="181">
                  <c:v>5.600000000000005E-2</c:v>
                </c:pt>
                <c:pt idx="182">
                  <c:v>6.0000000000000053E-2</c:v>
                </c:pt>
                <c:pt idx="183">
                  <c:v>6.5000000000000058E-2</c:v>
                </c:pt>
                <c:pt idx="184">
                  <c:v>6.800000000000006E-2</c:v>
                </c:pt>
                <c:pt idx="185">
                  <c:v>7.2000000000000064E-2</c:v>
                </c:pt>
                <c:pt idx="186">
                  <c:v>7.7999999999999958E-2</c:v>
                </c:pt>
                <c:pt idx="187">
                  <c:v>7.999999999999996E-2</c:v>
                </c:pt>
                <c:pt idx="188">
                  <c:v>8.0999999999999961E-2</c:v>
                </c:pt>
                <c:pt idx="189">
                  <c:v>8.2999999999999963E-2</c:v>
                </c:pt>
                <c:pt idx="190">
                  <c:v>8.2999999999999963E-2</c:v>
                </c:pt>
                <c:pt idx="191">
                  <c:v>8.0000000000000071E-2</c:v>
                </c:pt>
                <c:pt idx="192">
                  <c:v>7.900000000000007E-2</c:v>
                </c:pt>
                <c:pt idx="193">
                  <c:v>7.900000000000007E-2</c:v>
                </c:pt>
                <c:pt idx="194">
                  <c:v>7.8000000000000069E-2</c:v>
                </c:pt>
                <c:pt idx="195">
                  <c:v>7.8999999999999959E-2</c:v>
                </c:pt>
                <c:pt idx="196">
                  <c:v>8.2999999999999852E-2</c:v>
                </c:pt>
                <c:pt idx="197">
                  <c:v>8.6000000000000076E-2</c:v>
                </c:pt>
                <c:pt idx="198">
                  <c:v>8.6999999999999966E-2</c:v>
                </c:pt>
                <c:pt idx="199">
                  <c:v>8.6999999999999966E-2</c:v>
                </c:pt>
                <c:pt idx="200">
                  <c:v>8.7000000000000188E-2</c:v>
                </c:pt>
                <c:pt idx="201">
                  <c:v>8.5000000000000187E-2</c:v>
                </c:pt>
                <c:pt idx="202">
                  <c:v>8.5999999999999854E-2</c:v>
                </c:pt>
                <c:pt idx="203">
                  <c:v>8.6999999999999966E-2</c:v>
                </c:pt>
                <c:pt idx="204">
                  <c:v>8.7999999999999856E-2</c:v>
                </c:pt>
                <c:pt idx="205">
                  <c:v>8.6999999999999744E-2</c:v>
                </c:pt>
                <c:pt idx="206">
                  <c:v>8.4999999999999964E-2</c:v>
                </c:pt>
                <c:pt idx="207">
                  <c:v>8.0000000000000071E-2</c:v>
                </c:pt>
                <c:pt idx="208">
                  <c:v>7.6000000000000068E-2</c:v>
                </c:pt>
                <c:pt idx="209">
                  <c:v>7.5000000000000178E-2</c:v>
                </c:pt>
                <c:pt idx="210">
                  <c:v>7.7000000000000179E-2</c:v>
                </c:pt>
                <c:pt idx="211">
                  <c:v>7.8999999999999959E-2</c:v>
                </c:pt>
                <c:pt idx="212">
                  <c:v>8.1999999999999851E-2</c:v>
                </c:pt>
                <c:pt idx="213">
                  <c:v>8.5999999999999854E-2</c:v>
                </c:pt>
                <c:pt idx="214">
                  <c:v>8.7999999999999856E-2</c:v>
                </c:pt>
                <c:pt idx="215">
                  <c:v>8.5999999999999854E-2</c:v>
                </c:pt>
                <c:pt idx="216">
                  <c:v>8.5999999999999854E-2</c:v>
                </c:pt>
                <c:pt idx="217">
                  <c:v>8.6000000000000076E-2</c:v>
                </c:pt>
                <c:pt idx="218">
                  <c:v>8.900000000000019E-2</c:v>
                </c:pt>
                <c:pt idx="219">
                  <c:v>9.099999999999997E-2</c:v>
                </c:pt>
                <c:pt idx="220">
                  <c:v>9.6000000000000085E-2</c:v>
                </c:pt>
                <c:pt idx="221">
                  <c:v>0.10100000000000042</c:v>
                </c:pt>
                <c:pt idx="222">
                  <c:v>0.10699999999999998</c:v>
                </c:pt>
                <c:pt idx="223">
                  <c:v>0.10699999999999998</c:v>
                </c:pt>
                <c:pt idx="224">
                  <c:v>0.11100000000000021</c:v>
                </c:pt>
                <c:pt idx="225">
                  <c:v>0.11299999999999999</c:v>
                </c:pt>
                <c:pt idx="226">
                  <c:v>0.11299999999999955</c:v>
                </c:pt>
                <c:pt idx="227">
                  <c:v>0.11499999999999999</c:v>
                </c:pt>
                <c:pt idx="228">
                  <c:v>0.12099999999999977</c:v>
                </c:pt>
                <c:pt idx="229">
                  <c:v>0.12499999999999978</c:v>
                </c:pt>
                <c:pt idx="230">
                  <c:v>0.1339999999999999</c:v>
                </c:pt>
                <c:pt idx="231">
                  <c:v>0.14700000000000024</c:v>
                </c:pt>
                <c:pt idx="232">
                  <c:v>0.15300000000000002</c:v>
                </c:pt>
                <c:pt idx="233">
                  <c:v>0.15700000000000003</c:v>
                </c:pt>
                <c:pt idx="234">
                  <c:v>0.15800000000000014</c:v>
                </c:pt>
                <c:pt idx="235">
                  <c:v>0.15400000000000014</c:v>
                </c:pt>
                <c:pt idx="236">
                  <c:v>0.14799999999999991</c:v>
                </c:pt>
                <c:pt idx="237">
                  <c:v>0.15100000000000002</c:v>
                </c:pt>
                <c:pt idx="238">
                  <c:v>0.15399999999999991</c:v>
                </c:pt>
                <c:pt idx="239">
                  <c:v>0.15999999999999992</c:v>
                </c:pt>
                <c:pt idx="240">
                  <c:v>0.16799999999999993</c:v>
                </c:pt>
                <c:pt idx="241">
                  <c:v>0.17700000000000005</c:v>
                </c:pt>
                <c:pt idx="242">
                  <c:v>0.17999999999999994</c:v>
                </c:pt>
                <c:pt idx="243">
                  <c:v>0.18400000000000016</c:v>
                </c:pt>
                <c:pt idx="244">
                  <c:v>0.18900000000000006</c:v>
                </c:pt>
                <c:pt idx="245">
                  <c:v>0.19599999999999973</c:v>
                </c:pt>
                <c:pt idx="246">
                  <c:v>0.19699999999999984</c:v>
                </c:pt>
                <c:pt idx="247">
                  <c:v>0.19800000000000018</c:v>
                </c:pt>
                <c:pt idx="248">
                  <c:v>0.19899999999999984</c:v>
                </c:pt>
                <c:pt idx="249">
                  <c:v>0.19700000000000006</c:v>
                </c:pt>
                <c:pt idx="250">
                  <c:v>0.18800000000000017</c:v>
                </c:pt>
                <c:pt idx="251">
                  <c:v>0.18700000000000028</c:v>
                </c:pt>
                <c:pt idx="252">
                  <c:v>0.18900000000000006</c:v>
                </c:pt>
                <c:pt idx="253">
                  <c:v>0.18800000000000017</c:v>
                </c:pt>
                <c:pt idx="254">
                  <c:v>0.1899999999999995</c:v>
                </c:pt>
                <c:pt idx="255">
                  <c:v>0.20100000000000007</c:v>
                </c:pt>
                <c:pt idx="256">
                  <c:v>0.20799999999999974</c:v>
                </c:pt>
                <c:pt idx="257">
                  <c:v>0.21399999999999997</c:v>
                </c:pt>
                <c:pt idx="258">
                  <c:v>0.22300000000000031</c:v>
                </c:pt>
                <c:pt idx="259">
                  <c:v>0.23300000000000054</c:v>
                </c:pt>
                <c:pt idx="260">
                  <c:v>0.23400000000000043</c:v>
                </c:pt>
                <c:pt idx="261">
                  <c:v>0.23200000000000021</c:v>
                </c:pt>
                <c:pt idx="262">
                  <c:v>0.22899999999999965</c:v>
                </c:pt>
                <c:pt idx="263">
                  <c:v>0.22499999999999964</c:v>
                </c:pt>
                <c:pt idx="264">
                  <c:v>0.21399999999999952</c:v>
                </c:pt>
                <c:pt idx="265">
                  <c:v>0.20599999999999952</c:v>
                </c:pt>
                <c:pt idx="266">
                  <c:v>0.20400000000000018</c:v>
                </c:pt>
                <c:pt idx="267">
                  <c:v>0.20000000000000018</c:v>
                </c:pt>
                <c:pt idx="268">
                  <c:v>0.19899999999999984</c:v>
                </c:pt>
                <c:pt idx="269">
                  <c:v>0.20300000000000029</c:v>
                </c:pt>
                <c:pt idx="270">
                  <c:v>0.21300000000000008</c:v>
                </c:pt>
                <c:pt idx="271">
                  <c:v>0.21799999999999953</c:v>
                </c:pt>
                <c:pt idx="272">
                  <c:v>0.22299999999999986</c:v>
                </c:pt>
                <c:pt idx="273">
                  <c:v>0.22100000000000009</c:v>
                </c:pt>
                <c:pt idx="274">
                  <c:v>0.21600000000000019</c:v>
                </c:pt>
                <c:pt idx="275">
                  <c:v>0.20300000000000029</c:v>
                </c:pt>
                <c:pt idx="276">
                  <c:v>0.1890000000000005</c:v>
                </c:pt>
                <c:pt idx="277">
                  <c:v>0.18300000000000072</c:v>
                </c:pt>
                <c:pt idx="278">
                  <c:v>0.1819999999999995</c:v>
                </c:pt>
                <c:pt idx="279">
                  <c:v>0.18399999999999928</c:v>
                </c:pt>
                <c:pt idx="280">
                  <c:v>0.18799999999999928</c:v>
                </c:pt>
                <c:pt idx="281">
                  <c:v>0.19699999999999962</c:v>
                </c:pt>
                <c:pt idx="282">
                  <c:v>0.1949999999999994</c:v>
                </c:pt>
                <c:pt idx="283">
                  <c:v>0.19000000000000083</c:v>
                </c:pt>
                <c:pt idx="284">
                  <c:v>0.18000000000000016</c:v>
                </c:pt>
                <c:pt idx="285">
                  <c:v>0.16800000000000015</c:v>
                </c:pt>
                <c:pt idx="286">
                  <c:v>0.15300000000000002</c:v>
                </c:pt>
                <c:pt idx="287">
                  <c:v>0.13999999999999968</c:v>
                </c:pt>
                <c:pt idx="288">
                  <c:v>0.12799999999999967</c:v>
                </c:pt>
                <c:pt idx="289">
                  <c:v>0.12000000000000055</c:v>
                </c:pt>
                <c:pt idx="290">
                  <c:v>0.1190000000000011</c:v>
                </c:pt>
                <c:pt idx="291">
                  <c:v>0.12300000000000022</c:v>
                </c:pt>
                <c:pt idx="292">
                  <c:v>0.13000000000000078</c:v>
                </c:pt>
                <c:pt idx="293">
                  <c:v>0.13400000000000034</c:v>
                </c:pt>
                <c:pt idx="294">
                  <c:v>0.13600000000000012</c:v>
                </c:pt>
                <c:pt idx="295">
                  <c:v>0.12499999999999911</c:v>
                </c:pt>
                <c:pt idx="296">
                  <c:v>9.9999999999999645E-2</c:v>
                </c:pt>
                <c:pt idx="297">
                  <c:v>7.199999999999962E-2</c:v>
                </c:pt>
                <c:pt idx="298">
                  <c:v>4.9999999999999822E-2</c:v>
                </c:pt>
                <c:pt idx="299">
                  <c:v>3.1000000000000139E-2</c:v>
                </c:pt>
                <c:pt idx="300">
                  <c:v>2.4000000000000021E-2</c:v>
                </c:pt>
                <c:pt idx="301">
                  <c:v>3.1000000000000139E-2</c:v>
                </c:pt>
                <c:pt idx="302">
                  <c:v>4.3000000000000149E-2</c:v>
                </c:pt>
                <c:pt idx="303">
                  <c:v>5.400000000000027E-2</c:v>
                </c:pt>
                <c:pt idx="304">
                  <c:v>6.0999999999999499E-2</c:v>
                </c:pt>
                <c:pt idx="305">
                  <c:v>6.2000000000000277E-2</c:v>
                </c:pt>
                <c:pt idx="306">
                  <c:v>5.500000000000016E-2</c:v>
                </c:pt>
                <c:pt idx="307">
                  <c:v>4.0999999999999925E-2</c:v>
                </c:pt>
                <c:pt idx="308">
                  <c:v>2.0999999999999908E-2</c:v>
                </c:pt>
                <c:pt idx="309">
                  <c:v>8.0000000000008953E-3</c:v>
                </c:pt>
                <c:pt idx="310">
                  <c:v>3.0000000000001137E-3</c:v>
                </c:pt>
                <c:pt idx="311">
                  <c:v>-1.000000000000334E-3</c:v>
                </c:pt>
                <c:pt idx="312">
                  <c:v>3.0000000000001137E-3</c:v>
                </c:pt>
                <c:pt idx="313">
                  <c:v>1.6000000000000014E-2</c:v>
                </c:pt>
                <c:pt idx="314">
                  <c:v>1.5999999999999126E-2</c:v>
                </c:pt>
                <c:pt idx="315">
                  <c:v>5.9999999999993392E-3</c:v>
                </c:pt>
                <c:pt idx="316">
                  <c:v>1.000000000000334E-3</c:v>
                </c:pt>
                <c:pt idx="317">
                  <c:v>-8.9999999999994529E-3</c:v>
                </c:pt>
                <c:pt idx="318">
                  <c:v>-2.2000000000000242E-2</c:v>
                </c:pt>
                <c:pt idx="319">
                  <c:v>-2.2999999999999687E-2</c:v>
                </c:pt>
                <c:pt idx="320">
                  <c:v>-2.0999999999999019E-2</c:v>
                </c:pt>
                <c:pt idx="321">
                  <c:v>-2.0999999999999908E-2</c:v>
                </c:pt>
                <c:pt idx="322">
                  <c:v>-1.4000000000000234E-2</c:v>
                </c:pt>
                <c:pt idx="323">
                  <c:v>-1.4999999999999236E-2</c:v>
                </c:pt>
                <c:pt idx="324">
                  <c:v>-1.9999999999999574E-2</c:v>
                </c:pt>
                <c:pt idx="325">
                  <c:v>-2.2000000000000242E-2</c:v>
                </c:pt>
                <c:pt idx="326">
                  <c:v>-2.2000000000000242E-2</c:v>
                </c:pt>
                <c:pt idx="327">
                  <c:v>-2.8000000000000469E-2</c:v>
                </c:pt>
                <c:pt idx="328">
                  <c:v>-2.2000000000000686E-2</c:v>
                </c:pt>
                <c:pt idx="329">
                  <c:v>-1.3000000000000789E-2</c:v>
                </c:pt>
                <c:pt idx="330">
                  <c:v>9.9999999999944578E-4</c:v>
                </c:pt>
                <c:pt idx="331">
                  <c:v>1.6000000000000014E-2</c:v>
                </c:pt>
                <c:pt idx="332">
                  <c:v>3.2000000000000028E-2</c:v>
                </c:pt>
                <c:pt idx="333">
                  <c:v>4.2000000000000703E-2</c:v>
                </c:pt>
                <c:pt idx="334">
                  <c:v>5.2999999999999936E-2</c:v>
                </c:pt>
                <c:pt idx="335">
                  <c:v>5.8000000000000718E-2</c:v>
                </c:pt>
                <c:pt idx="336">
                  <c:v>6.0999999999999943E-2</c:v>
                </c:pt>
                <c:pt idx="337">
                  <c:v>6.5999999999999837E-2</c:v>
                </c:pt>
                <c:pt idx="338">
                  <c:v>8.1999999999998963E-2</c:v>
                </c:pt>
                <c:pt idx="339">
                  <c:v>9.6999999999999531E-2</c:v>
                </c:pt>
                <c:pt idx="340">
                  <c:v>0.11399999999999899</c:v>
                </c:pt>
                <c:pt idx="341">
                  <c:v>0.12999999999999989</c:v>
                </c:pt>
                <c:pt idx="342">
                  <c:v>0.14999999999999947</c:v>
                </c:pt>
                <c:pt idx="343">
                  <c:v>0.15100000000000069</c:v>
                </c:pt>
                <c:pt idx="344">
                  <c:v>0.13900000000000023</c:v>
                </c:pt>
                <c:pt idx="345">
                  <c:v>0.12199999999999989</c:v>
                </c:pt>
                <c:pt idx="346">
                  <c:v>0.10499999999999954</c:v>
                </c:pt>
                <c:pt idx="347">
                  <c:v>8.4000000000000519E-2</c:v>
                </c:pt>
                <c:pt idx="348">
                  <c:v>7.3999999999999844E-2</c:v>
                </c:pt>
                <c:pt idx="349">
                  <c:v>8.6000000000000298E-2</c:v>
                </c:pt>
                <c:pt idx="350">
                  <c:v>0.10400000000000009</c:v>
                </c:pt>
                <c:pt idx="351">
                  <c:v>0.12500000000000089</c:v>
                </c:pt>
                <c:pt idx="352">
                  <c:v>0.13200000000000056</c:v>
                </c:pt>
                <c:pt idx="353">
                  <c:v>0.13499999999999979</c:v>
                </c:pt>
                <c:pt idx="354">
                  <c:v>0.125</c:v>
                </c:pt>
                <c:pt idx="355">
                  <c:v>0.10700000000000109</c:v>
                </c:pt>
                <c:pt idx="356">
                  <c:v>8.599999999999941E-2</c:v>
                </c:pt>
                <c:pt idx="357">
                  <c:v>8.0999999999999517E-2</c:v>
                </c:pt>
                <c:pt idx="358">
                  <c:v>7.8999999999999737E-2</c:v>
                </c:pt>
                <c:pt idx="359">
                  <c:v>7.7000000000000846E-2</c:v>
                </c:pt>
                <c:pt idx="360">
                  <c:v>7.2000000000000064E-2</c:v>
                </c:pt>
                <c:pt idx="361">
                  <c:v>5.9000000000000163E-2</c:v>
                </c:pt>
                <c:pt idx="362">
                  <c:v>4.1999999999999815E-2</c:v>
                </c:pt>
                <c:pt idx="363">
                  <c:v>2.0000000000000462E-2</c:v>
                </c:pt>
                <c:pt idx="364">
                  <c:v>0</c:v>
                </c:pt>
                <c:pt idx="365">
                  <c:v>-1.2000000000000455E-2</c:v>
                </c:pt>
                <c:pt idx="366">
                  <c:v>-1.7999999999999794E-2</c:v>
                </c:pt>
                <c:pt idx="367">
                  <c:v>-2.4000000000000021E-2</c:v>
                </c:pt>
                <c:pt idx="368">
                  <c:v>-2.2000000000000242E-2</c:v>
                </c:pt>
                <c:pt idx="369">
                  <c:v>-2.0000000000000462E-2</c:v>
                </c:pt>
                <c:pt idx="370">
                  <c:v>-8.0000000000000071E-3</c:v>
                </c:pt>
                <c:pt idx="371">
                  <c:v>4.9999999999998934E-3</c:v>
                </c:pt>
                <c:pt idx="372">
                  <c:v>9.0000000000003411E-3</c:v>
                </c:pt>
                <c:pt idx="373">
                  <c:v>3.0000000000001137E-3</c:v>
                </c:pt>
                <c:pt idx="374">
                  <c:v>0</c:v>
                </c:pt>
                <c:pt idx="375">
                  <c:v>-1.6000000000000014E-2</c:v>
                </c:pt>
                <c:pt idx="376">
                  <c:v>-3.5000000000000142E-2</c:v>
                </c:pt>
                <c:pt idx="377">
                  <c:v>-4.1000000000000369E-2</c:v>
                </c:pt>
                <c:pt idx="378">
                  <c:v>-4.0000000000000036E-2</c:v>
                </c:pt>
                <c:pt idx="379">
                  <c:v>-4.1999999999999815E-2</c:v>
                </c:pt>
                <c:pt idx="380">
                  <c:v>-3.8999999999999702E-2</c:v>
                </c:pt>
                <c:pt idx="381">
                  <c:v>-2.8999999999999915E-2</c:v>
                </c:pt>
                <c:pt idx="382">
                  <c:v>-2.1999999999999353E-2</c:v>
                </c:pt>
                <c:pt idx="383">
                  <c:v>-2.0000000000000462E-2</c:v>
                </c:pt>
                <c:pt idx="384">
                  <c:v>-2.4000000000000021E-2</c:v>
                </c:pt>
                <c:pt idx="385">
                  <c:v>-3.6000000000000476E-2</c:v>
                </c:pt>
                <c:pt idx="386">
                  <c:v>-4.8999999999999488E-2</c:v>
                </c:pt>
                <c:pt idx="387">
                  <c:v>-6.4000000000000057E-2</c:v>
                </c:pt>
                <c:pt idx="388">
                  <c:v>-7.3999999999999844E-2</c:v>
                </c:pt>
                <c:pt idx="389">
                  <c:v>-7.6000000000000512E-2</c:v>
                </c:pt>
                <c:pt idx="390">
                  <c:v>-6.7000000000000171E-2</c:v>
                </c:pt>
                <c:pt idx="391">
                  <c:v>-5.7000000000000384E-2</c:v>
                </c:pt>
                <c:pt idx="392">
                  <c:v>-4.9000000000000377E-2</c:v>
                </c:pt>
                <c:pt idx="393">
                  <c:v>-4.1999999999999815E-2</c:v>
                </c:pt>
                <c:pt idx="394">
                  <c:v>-4.2999999999999261E-2</c:v>
                </c:pt>
                <c:pt idx="395">
                  <c:v>-4.8000000000000043E-2</c:v>
                </c:pt>
                <c:pt idx="396">
                  <c:v>-6.2000000000000277E-2</c:v>
                </c:pt>
                <c:pt idx="397">
                  <c:v>-7.5999999999999623E-2</c:v>
                </c:pt>
                <c:pt idx="398">
                  <c:v>-9.2000000000000526E-2</c:v>
                </c:pt>
                <c:pt idx="399">
                  <c:v>-9.5000000000000639E-2</c:v>
                </c:pt>
                <c:pt idx="400">
                  <c:v>-0.10499999999999954</c:v>
                </c:pt>
                <c:pt idx="401">
                  <c:v>-0.11299999999999955</c:v>
                </c:pt>
                <c:pt idx="402">
                  <c:v>-0.11300000000000043</c:v>
                </c:pt>
                <c:pt idx="403">
                  <c:v>-0.10099999999999998</c:v>
                </c:pt>
                <c:pt idx="404">
                  <c:v>-0.10000000000000053</c:v>
                </c:pt>
                <c:pt idx="405">
                  <c:v>-9.300000000000086E-2</c:v>
                </c:pt>
                <c:pt idx="406">
                  <c:v>-7.5000000000000178E-2</c:v>
                </c:pt>
                <c:pt idx="407">
                  <c:v>-6.5000000000000391E-2</c:v>
                </c:pt>
                <c:pt idx="408">
                  <c:v>-7.099999999999973E-2</c:v>
                </c:pt>
                <c:pt idx="409">
                  <c:v>-7.0999999999998842E-2</c:v>
                </c:pt>
                <c:pt idx="410">
                  <c:v>-6.3999999999999169E-2</c:v>
                </c:pt>
                <c:pt idx="411">
                  <c:v>-7.099999999999973E-2</c:v>
                </c:pt>
                <c:pt idx="412">
                  <c:v>-7.4999999999999289E-2</c:v>
                </c:pt>
                <c:pt idx="413">
                  <c:v>-6.899999999999995E-2</c:v>
                </c:pt>
                <c:pt idx="414">
                  <c:v>-5.9000000000000163E-2</c:v>
                </c:pt>
                <c:pt idx="415">
                  <c:v>-6.2999999999999723E-2</c:v>
                </c:pt>
                <c:pt idx="416">
                  <c:v>-5.600000000000005E-2</c:v>
                </c:pt>
                <c:pt idx="417">
                  <c:v>-4.2000000000000259E-2</c:v>
                </c:pt>
                <c:pt idx="418">
                  <c:v>-2.3999999999999133E-2</c:v>
                </c:pt>
                <c:pt idx="419">
                  <c:v>-1.1000000000000121E-2</c:v>
                </c:pt>
                <c:pt idx="420">
                  <c:v>1.2999999999999901E-2</c:v>
                </c:pt>
                <c:pt idx="421">
                  <c:v>3.8000000000000256E-2</c:v>
                </c:pt>
                <c:pt idx="422">
                  <c:v>6.3000000000000167E-2</c:v>
                </c:pt>
                <c:pt idx="423">
                  <c:v>6.7999999999999616E-2</c:v>
                </c:pt>
                <c:pt idx="424">
                  <c:v>6.899999999999995E-2</c:v>
                </c:pt>
                <c:pt idx="425">
                  <c:v>6.4999999999999503E-2</c:v>
                </c:pt>
                <c:pt idx="426">
                  <c:v>5.8999999999999275E-2</c:v>
                </c:pt>
                <c:pt idx="427">
                  <c:v>3.8999999999998813E-2</c:v>
                </c:pt>
                <c:pt idx="428">
                  <c:v>3.8000000000000256E-2</c:v>
                </c:pt>
                <c:pt idx="429">
                  <c:v>3.5999999999999588E-2</c:v>
                </c:pt>
                <c:pt idx="430">
                  <c:v>3.8000000000000256E-2</c:v>
                </c:pt>
                <c:pt idx="431">
                  <c:v>4.3000000000000149E-2</c:v>
                </c:pt>
                <c:pt idx="432">
                  <c:v>5.3000000000000824E-2</c:v>
                </c:pt>
                <c:pt idx="433">
                  <c:v>4.7999999999999154E-2</c:v>
                </c:pt>
                <c:pt idx="434">
                  <c:v>4.9999999999999822E-2</c:v>
                </c:pt>
                <c:pt idx="435">
                  <c:v>4.7999999999999154E-2</c:v>
                </c:pt>
                <c:pt idx="436">
                  <c:v>2.8000000000000469E-2</c:v>
                </c:pt>
                <c:pt idx="437">
                  <c:v>1.6000000000000014E-2</c:v>
                </c:pt>
                <c:pt idx="438">
                  <c:v>1.9000000000000128E-2</c:v>
                </c:pt>
                <c:pt idx="439">
                  <c:v>2.0999999999999908E-2</c:v>
                </c:pt>
                <c:pt idx="440">
                  <c:v>2.2000000000000242E-2</c:v>
                </c:pt>
                <c:pt idx="441">
                  <c:v>3.5999999999999588E-2</c:v>
                </c:pt>
                <c:pt idx="442">
                  <c:v>2.8999999999999915E-2</c:v>
                </c:pt>
                <c:pt idx="443">
                  <c:v>1.1999999999999567E-2</c:v>
                </c:pt>
                <c:pt idx="444">
                  <c:v>-1.1999999999999567E-2</c:v>
                </c:pt>
                <c:pt idx="445">
                  <c:v>-2.8000000000000469E-2</c:v>
                </c:pt>
                <c:pt idx="446">
                  <c:v>-3.8000000000000256E-2</c:v>
                </c:pt>
                <c:pt idx="447">
                  <c:v>-2.8999999999999915E-2</c:v>
                </c:pt>
                <c:pt idx="448">
                  <c:v>-1.6000000000000014E-2</c:v>
                </c:pt>
                <c:pt idx="449">
                  <c:v>3.9999999999995595E-3</c:v>
                </c:pt>
                <c:pt idx="450">
                  <c:v>7.0000000000005613E-3</c:v>
                </c:pt>
                <c:pt idx="451">
                  <c:v>-5.9999999999993392E-3</c:v>
                </c:pt>
                <c:pt idx="452">
                  <c:v>-1.9999999999999574E-2</c:v>
                </c:pt>
                <c:pt idx="453">
                  <c:v>-2.8999999999999915E-2</c:v>
                </c:pt>
                <c:pt idx="454">
                  <c:v>-3.5000000000000142E-2</c:v>
                </c:pt>
                <c:pt idx="455">
                  <c:v>-2.8999999999999915E-2</c:v>
                </c:pt>
                <c:pt idx="456">
                  <c:v>-8.0000000000000071E-3</c:v>
                </c:pt>
                <c:pt idx="457">
                  <c:v>1.2999999999999901E-2</c:v>
                </c:pt>
                <c:pt idx="458">
                  <c:v>2.9000000000000803E-2</c:v>
                </c:pt>
                <c:pt idx="459">
                  <c:v>2.9000000000000803E-2</c:v>
                </c:pt>
                <c:pt idx="460">
                  <c:v>2.6000000000000689E-2</c:v>
                </c:pt>
                <c:pt idx="461">
                  <c:v>9.9999999999997868E-3</c:v>
                </c:pt>
                <c:pt idx="462">
                  <c:v>-1.5000000000000568E-2</c:v>
                </c:pt>
                <c:pt idx="463">
                  <c:v>-4.8000000000000931E-2</c:v>
                </c:pt>
                <c:pt idx="464">
                  <c:v>-6.3000000000000611E-2</c:v>
                </c:pt>
                <c:pt idx="465">
                  <c:v>-7.2000000000000952E-2</c:v>
                </c:pt>
                <c:pt idx="466">
                  <c:v>-7.099999999999973E-2</c:v>
                </c:pt>
                <c:pt idx="467">
                  <c:v>-6.899999999999995E-2</c:v>
                </c:pt>
                <c:pt idx="468">
                  <c:v>-6.9999999999999396E-2</c:v>
                </c:pt>
                <c:pt idx="469">
                  <c:v>-8.6000000000000298E-2</c:v>
                </c:pt>
                <c:pt idx="470">
                  <c:v>-0.10299999999999887</c:v>
                </c:pt>
                <c:pt idx="471">
                  <c:v>-0.13100000000000023</c:v>
                </c:pt>
                <c:pt idx="472">
                  <c:v>-0.14299999999999979</c:v>
                </c:pt>
                <c:pt idx="473">
                  <c:v>-0.13899999999999935</c:v>
                </c:pt>
                <c:pt idx="474">
                  <c:v>-0.12099999999999955</c:v>
                </c:pt>
                <c:pt idx="475">
                  <c:v>-0.10800000000000054</c:v>
                </c:pt>
                <c:pt idx="476">
                  <c:v>-7.8999999999999737E-2</c:v>
                </c:pt>
                <c:pt idx="477">
                  <c:v>-5.8999999999999719E-2</c:v>
                </c:pt>
                <c:pt idx="478">
                  <c:v>-4.2000000000000703E-2</c:v>
                </c:pt>
                <c:pt idx="479">
                  <c:v>-3.7999999999999812E-2</c:v>
                </c:pt>
                <c:pt idx="480">
                  <c:v>-3.2000000000000028E-2</c:v>
                </c:pt>
                <c:pt idx="481">
                  <c:v>-3.9000000000000146E-2</c:v>
                </c:pt>
                <c:pt idx="482">
                  <c:v>-5.2000000000000046E-2</c:v>
                </c:pt>
                <c:pt idx="483">
                  <c:v>-6.3999999999999613E-2</c:v>
                </c:pt>
                <c:pt idx="484">
                  <c:v>-5.9999999999999609E-2</c:v>
                </c:pt>
                <c:pt idx="485">
                  <c:v>-5.2999999999999936E-2</c:v>
                </c:pt>
                <c:pt idx="486">
                  <c:v>-3.0000000000000249E-2</c:v>
                </c:pt>
                <c:pt idx="487">
                  <c:v>9.9999999999988987E-4</c:v>
                </c:pt>
                <c:pt idx="488">
                  <c:v>3.0999999999999694E-2</c:v>
                </c:pt>
                <c:pt idx="489">
                  <c:v>5.3999999999999826E-2</c:v>
                </c:pt>
                <c:pt idx="490">
                  <c:v>7.3000000000000398E-2</c:v>
                </c:pt>
                <c:pt idx="491">
                  <c:v>8.0999999999999961E-2</c:v>
                </c:pt>
                <c:pt idx="492">
                  <c:v>8.3999999999999631E-2</c:v>
                </c:pt>
                <c:pt idx="493">
                  <c:v>8.0000000000000515E-2</c:v>
                </c:pt>
                <c:pt idx="494">
                  <c:v>6.899999999999995E-2</c:v>
                </c:pt>
                <c:pt idx="495">
                  <c:v>6.3999999999999169E-2</c:v>
                </c:pt>
                <c:pt idx="496">
                  <c:v>5.600000000000005E-2</c:v>
                </c:pt>
                <c:pt idx="497">
                  <c:v>5.0000000000001155E-2</c:v>
                </c:pt>
                <c:pt idx="498">
                  <c:v>4.4999999999999929E-2</c:v>
                </c:pt>
                <c:pt idx="499">
                  <c:v>4.9000000000000377E-2</c:v>
                </c:pt>
                <c:pt idx="500">
                  <c:v>5.1000000000000156E-2</c:v>
                </c:pt>
                <c:pt idx="501">
                  <c:v>6.5999999999999837E-2</c:v>
                </c:pt>
                <c:pt idx="502">
                  <c:v>8.599999999999941E-2</c:v>
                </c:pt>
                <c:pt idx="503">
                  <c:v>0.10400000000000009</c:v>
                </c:pt>
                <c:pt idx="504">
                  <c:v>0.11899999999999888</c:v>
                </c:pt>
                <c:pt idx="505">
                  <c:v>0.12899999999999956</c:v>
                </c:pt>
                <c:pt idx="506">
                  <c:v>0.10999999999999943</c:v>
                </c:pt>
                <c:pt idx="507">
                  <c:v>6.5000000000000391E-2</c:v>
                </c:pt>
                <c:pt idx="508">
                  <c:v>3.7999999999999368E-2</c:v>
                </c:pt>
                <c:pt idx="509">
                  <c:v>1.0000000000000675E-2</c:v>
                </c:pt>
                <c:pt idx="510">
                  <c:v>-1.7999999999999794E-2</c:v>
                </c:pt>
                <c:pt idx="511">
                  <c:v>-1.1999999999999567E-2</c:v>
                </c:pt>
                <c:pt idx="512">
                  <c:v>2.2999999999999687E-2</c:v>
                </c:pt>
                <c:pt idx="513">
                  <c:v>2.7999999999999581E-2</c:v>
                </c:pt>
                <c:pt idx="514">
                  <c:v>2.7000000000000135E-2</c:v>
                </c:pt>
                <c:pt idx="515">
                  <c:v>2.7000000000000135E-2</c:v>
                </c:pt>
                <c:pt idx="516">
                  <c:v>3.0000000000001137E-3</c:v>
                </c:pt>
                <c:pt idx="517">
                  <c:v>-3.1000000000000583E-2</c:v>
                </c:pt>
                <c:pt idx="518">
                  <c:v>-4.4999999999999929E-2</c:v>
                </c:pt>
                <c:pt idx="519">
                  <c:v>-5.6000000000000938E-2</c:v>
                </c:pt>
                <c:pt idx="520">
                  <c:v>-6.9999999999999396E-2</c:v>
                </c:pt>
                <c:pt idx="521">
                  <c:v>-7.2000000000000064E-2</c:v>
                </c:pt>
                <c:pt idx="522">
                  <c:v>-6.4999999999999503E-2</c:v>
                </c:pt>
                <c:pt idx="523">
                  <c:v>-6.1999999999999389E-2</c:v>
                </c:pt>
                <c:pt idx="524">
                  <c:v>-5.2999999999999048E-2</c:v>
                </c:pt>
                <c:pt idx="525">
                  <c:v>-3.900000000000059E-2</c:v>
                </c:pt>
                <c:pt idx="526">
                  <c:v>-3.5000000000000142E-2</c:v>
                </c:pt>
                <c:pt idx="527">
                  <c:v>-4.2999999999999705E-2</c:v>
                </c:pt>
                <c:pt idx="528">
                  <c:v>-4.4000000000000039E-2</c:v>
                </c:pt>
                <c:pt idx="529">
                  <c:v>-3.7999999999999812E-2</c:v>
                </c:pt>
                <c:pt idx="530">
                  <c:v>-3.3999999999999808E-2</c:v>
                </c:pt>
                <c:pt idx="531">
                  <c:v>-1.699999999999946E-2</c:v>
                </c:pt>
                <c:pt idx="532">
                  <c:v>1.9999999999997797E-3</c:v>
                </c:pt>
                <c:pt idx="533">
                  <c:v>2.4999999999999911E-2</c:v>
                </c:pt>
                <c:pt idx="534">
                  <c:v>3.8999999999999257E-2</c:v>
                </c:pt>
                <c:pt idx="535">
                  <c:v>5.9999999999999609E-2</c:v>
                </c:pt>
                <c:pt idx="536">
                  <c:v>6.6999999999999282E-2</c:v>
                </c:pt>
                <c:pt idx="537">
                  <c:v>7.9999999999999627E-2</c:v>
                </c:pt>
                <c:pt idx="538">
                  <c:v>7.8000000000000291E-2</c:v>
                </c:pt>
                <c:pt idx="539">
                  <c:v>6.7000000000000171E-2</c:v>
                </c:pt>
                <c:pt idx="540">
                  <c:v>4.3000000000000149E-2</c:v>
                </c:pt>
                <c:pt idx="541">
                  <c:v>3.900000000000059E-2</c:v>
                </c:pt>
                <c:pt idx="542">
                  <c:v>2.0999999999999908E-2</c:v>
                </c:pt>
                <c:pt idx="543">
                  <c:v>9.9999999999997868E-3</c:v>
                </c:pt>
                <c:pt idx="544">
                  <c:v>1.1000000000000121E-2</c:v>
                </c:pt>
                <c:pt idx="545">
                  <c:v>1.5000000000000568E-2</c:v>
                </c:pt>
                <c:pt idx="546">
                  <c:v>0</c:v>
                </c:pt>
                <c:pt idx="547">
                  <c:v>4.9999999999998934E-3</c:v>
                </c:pt>
                <c:pt idx="548">
                  <c:v>-3.0000000000001137E-3</c:v>
                </c:pt>
                <c:pt idx="549">
                  <c:v>-2.4000000000000021E-2</c:v>
                </c:pt>
                <c:pt idx="550">
                  <c:v>-3.1000000000000583E-2</c:v>
                </c:pt>
                <c:pt idx="551">
                  <c:v>-3.0000000000000249E-2</c:v>
                </c:pt>
                <c:pt idx="552">
                  <c:v>-3.3999999999999808E-2</c:v>
                </c:pt>
                <c:pt idx="553">
                  <c:v>-2.3000000000000576E-2</c:v>
                </c:pt>
                <c:pt idx="554">
                  <c:v>3.0000000000001137E-3</c:v>
                </c:pt>
                <c:pt idx="555">
                  <c:v>1.9000000000000128E-2</c:v>
                </c:pt>
                <c:pt idx="556">
                  <c:v>3.0000000000000249E-2</c:v>
                </c:pt>
                <c:pt idx="557">
                  <c:v>2.5000000000000355E-2</c:v>
                </c:pt>
                <c:pt idx="558">
                  <c:v>1.2000000000000455E-2</c:v>
                </c:pt>
                <c:pt idx="559">
                  <c:v>-1.6000000000000014E-2</c:v>
                </c:pt>
                <c:pt idx="560">
                  <c:v>-5.4999999999999716E-2</c:v>
                </c:pt>
                <c:pt idx="561">
                  <c:v>-8.8000000000000078E-2</c:v>
                </c:pt>
                <c:pt idx="562">
                  <c:v>-0.1080000000000001</c:v>
                </c:pt>
                <c:pt idx="563">
                  <c:v>-0.12199999999999944</c:v>
                </c:pt>
                <c:pt idx="564">
                  <c:v>-0.11699999999999999</c:v>
                </c:pt>
                <c:pt idx="565">
                  <c:v>-9.1999999999999638E-2</c:v>
                </c:pt>
                <c:pt idx="566">
                  <c:v>-6.3999999999999613E-2</c:v>
                </c:pt>
                <c:pt idx="567">
                  <c:v>-3.7000000000000366E-2</c:v>
                </c:pt>
                <c:pt idx="568">
                  <c:v>-1.4000000000000234E-2</c:v>
                </c:pt>
                <c:pt idx="569">
                  <c:v>-1.7000000000000348E-2</c:v>
                </c:pt>
                <c:pt idx="570">
                  <c:v>-2.8000000000000025E-2</c:v>
                </c:pt>
                <c:pt idx="571">
                  <c:v>-4.000000000000048E-2</c:v>
                </c:pt>
                <c:pt idx="572">
                  <c:v>-5.6999999999999496E-2</c:v>
                </c:pt>
                <c:pt idx="573">
                  <c:v>-7.1000000000000174E-2</c:v>
                </c:pt>
                <c:pt idx="574">
                  <c:v>-5.6999999999999051E-2</c:v>
                </c:pt>
                <c:pt idx="575">
                  <c:v>-4.5000000000000373E-2</c:v>
                </c:pt>
                <c:pt idx="576">
                  <c:v>-4.6000000000000263E-2</c:v>
                </c:pt>
                <c:pt idx="577">
                  <c:v>-3.900000000000059E-2</c:v>
                </c:pt>
                <c:pt idx="578">
                  <c:v>-3.2999999999999474E-2</c:v>
                </c:pt>
                <c:pt idx="579">
                  <c:v>-4.6000000000000707E-2</c:v>
                </c:pt>
                <c:pt idx="580">
                  <c:v>-6.9000000000000394E-2</c:v>
                </c:pt>
                <c:pt idx="581">
                  <c:v>-8.4999999999999964E-2</c:v>
                </c:pt>
                <c:pt idx="582">
                  <c:v>-0.11099999999999977</c:v>
                </c:pt>
                <c:pt idx="583">
                  <c:v>-0.14200000000000079</c:v>
                </c:pt>
                <c:pt idx="584">
                  <c:v>-0.15800000000000036</c:v>
                </c:pt>
                <c:pt idx="585">
                  <c:v>-0.15599999999999969</c:v>
                </c:pt>
                <c:pt idx="586">
                  <c:v>-0.1549999999999998</c:v>
                </c:pt>
                <c:pt idx="587">
                  <c:v>-0.14700000000000024</c:v>
                </c:pt>
                <c:pt idx="588">
                  <c:v>-0.13099999999999978</c:v>
                </c:pt>
                <c:pt idx="589">
                  <c:v>-0.12699999999999978</c:v>
                </c:pt>
                <c:pt idx="590">
                  <c:v>-0.13600000000000012</c:v>
                </c:pt>
                <c:pt idx="591">
                  <c:v>-0.1379999999999999</c:v>
                </c:pt>
                <c:pt idx="592">
                  <c:v>-0.13999999999999924</c:v>
                </c:pt>
                <c:pt idx="593">
                  <c:v>-0.14799999999999969</c:v>
                </c:pt>
                <c:pt idx="594">
                  <c:v>-0.15699999999999958</c:v>
                </c:pt>
                <c:pt idx="595">
                  <c:v>-0.16499999999999959</c:v>
                </c:pt>
                <c:pt idx="596">
                  <c:v>-0.18099999999999961</c:v>
                </c:pt>
                <c:pt idx="597">
                  <c:v>-0.20400000000000063</c:v>
                </c:pt>
                <c:pt idx="598">
                  <c:v>-0.2240000000000002</c:v>
                </c:pt>
                <c:pt idx="599">
                  <c:v>-0.2370000000000001</c:v>
                </c:pt>
                <c:pt idx="600">
                  <c:v>-0.24000000000000021</c:v>
                </c:pt>
                <c:pt idx="601">
                  <c:v>-0.24000000000000021</c:v>
                </c:pt>
                <c:pt idx="602">
                  <c:v>-0.23499999999999988</c:v>
                </c:pt>
                <c:pt idx="603">
                  <c:v>-0.23100000000000032</c:v>
                </c:pt>
                <c:pt idx="604">
                  <c:v>-0.23100000000000032</c:v>
                </c:pt>
                <c:pt idx="605">
                  <c:v>-0.24200000000000044</c:v>
                </c:pt>
                <c:pt idx="606">
                  <c:v>-0.25600000000000023</c:v>
                </c:pt>
                <c:pt idx="607">
                  <c:v>-0.26999999999999957</c:v>
                </c:pt>
                <c:pt idx="608">
                  <c:v>-0.27999999999999936</c:v>
                </c:pt>
                <c:pt idx="609">
                  <c:v>-0.28699999999999948</c:v>
                </c:pt>
                <c:pt idx="610">
                  <c:v>-0.28599999999999959</c:v>
                </c:pt>
                <c:pt idx="611">
                  <c:v>-0.27699999999999969</c:v>
                </c:pt>
                <c:pt idx="612">
                  <c:v>-0.26800000000000024</c:v>
                </c:pt>
                <c:pt idx="613">
                  <c:v>-0.26700000000000035</c:v>
                </c:pt>
                <c:pt idx="614">
                  <c:v>-0.27100000000000035</c:v>
                </c:pt>
                <c:pt idx="615">
                  <c:v>-0.2719999999999998</c:v>
                </c:pt>
                <c:pt idx="616">
                  <c:v>-0.27500000000000036</c:v>
                </c:pt>
                <c:pt idx="617">
                  <c:v>-0.27700000000000014</c:v>
                </c:pt>
                <c:pt idx="618">
                  <c:v>-0.27300000000000013</c:v>
                </c:pt>
                <c:pt idx="619">
                  <c:v>-0.26200000000000001</c:v>
                </c:pt>
                <c:pt idx="620">
                  <c:v>-0.26000000000000023</c:v>
                </c:pt>
                <c:pt idx="621">
                  <c:v>-0.26399999999999979</c:v>
                </c:pt>
                <c:pt idx="622">
                  <c:v>-0.26799999999999979</c:v>
                </c:pt>
                <c:pt idx="623">
                  <c:v>-0.27099999999999969</c:v>
                </c:pt>
                <c:pt idx="624">
                  <c:v>-0.27499999999999991</c:v>
                </c:pt>
                <c:pt idx="625">
                  <c:v>-0.27500000000000013</c:v>
                </c:pt>
                <c:pt idx="626">
                  <c:v>-0.26899999999999991</c:v>
                </c:pt>
                <c:pt idx="627">
                  <c:v>-0.25600000000000001</c:v>
                </c:pt>
                <c:pt idx="628">
                  <c:v>-0.2410000000000001</c:v>
                </c:pt>
                <c:pt idx="629">
                  <c:v>-0.23200000000000021</c:v>
                </c:pt>
                <c:pt idx="630">
                  <c:v>-0.22099999999999986</c:v>
                </c:pt>
                <c:pt idx="631">
                  <c:v>-0.21000000000000019</c:v>
                </c:pt>
                <c:pt idx="632">
                  <c:v>-0.20800000000000018</c:v>
                </c:pt>
                <c:pt idx="633">
                  <c:v>-0.20799999999999996</c:v>
                </c:pt>
                <c:pt idx="634">
                  <c:v>-0.19799999999999995</c:v>
                </c:pt>
                <c:pt idx="635">
                  <c:v>-0.18900000000000006</c:v>
                </c:pt>
                <c:pt idx="636">
                  <c:v>-0.18399999999999972</c:v>
                </c:pt>
                <c:pt idx="637">
                  <c:v>-0.17299999999999982</c:v>
                </c:pt>
                <c:pt idx="638">
                  <c:v>-0.16800000000000015</c:v>
                </c:pt>
                <c:pt idx="639">
                  <c:v>-0.16999999999999993</c:v>
                </c:pt>
                <c:pt idx="640">
                  <c:v>-0.17199999999999993</c:v>
                </c:pt>
                <c:pt idx="641">
                  <c:v>-0.17100000000000026</c:v>
                </c:pt>
                <c:pt idx="642">
                  <c:v>-0.17800000000000016</c:v>
                </c:pt>
                <c:pt idx="643">
                  <c:v>-0.17900000000000005</c:v>
                </c:pt>
                <c:pt idx="644">
                  <c:v>-0.17799999999999994</c:v>
                </c:pt>
                <c:pt idx="645">
                  <c:v>-0.17799999999999994</c:v>
                </c:pt>
                <c:pt idx="646">
                  <c:v>-0.17599999999999993</c:v>
                </c:pt>
                <c:pt idx="647">
                  <c:v>-0.16700000000000004</c:v>
                </c:pt>
                <c:pt idx="648">
                  <c:v>-0.16299999999999992</c:v>
                </c:pt>
                <c:pt idx="649">
                  <c:v>-0.16099999999999992</c:v>
                </c:pt>
                <c:pt idx="650">
                  <c:v>-0.15800000000000003</c:v>
                </c:pt>
                <c:pt idx="651">
                  <c:v>-0.15900000000000003</c:v>
                </c:pt>
                <c:pt idx="652">
                  <c:v>-0.16199999999999992</c:v>
                </c:pt>
                <c:pt idx="653">
                  <c:v>-0.15800000000000003</c:v>
                </c:pt>
                <c:pt idx="654">
                  <c:v>-0.15200000000000014</c:v>
                </c:pt>
                <c:pt idx="655">
                  <c:v>-0.14400000000000013</c:v>
                </c:pt>
                <c:pt idx="656">
                  <c:v>-0.13300000000000012</c:v>
                </c:pt>
                <c:pt idx="657">
                  <c:v>-0.124</c:v>
                </c:pt>
                <c:pt idx="658">
                  <c:v>-0.12</c:v>
                </c:pt>
                <c:pt idx="659">
                  <c:v>-0.11599999999999999</c:v>
                </c:pt>
                <c:pt idx="660">
                  <c:v>-0.11499999999999999</c:v>
                </c:pt>
                <c:pt idx="661">
                  <c:v>-0.11499999999999999</c:v>
                </c:pt>
                <c:pt idx="662">
                  <c:v>-0.1120000000000001</c:v>
                </c:pt>
                <c:pt idx="663">
                  <c:v>-0.10599999999999998</c:v>
                </c:pt>
                <c:pt idx="664">
                  <c:v>-9.9999999999999978E-2</c:v>
                </c:pt>
                <c:pt idx="665">
                  <c:v>-9.4999999999999973E-2</c:v>
                </c:pt>
                <c:pt idx="666">
                  <c:v>-9.1999999999999971E-2</c:v>
                </c:pt>
                <c:pt idx="667">
                  <c:v>-8.9999999999999913E-2</c:v>
                </c:pt>
                <c:pt idx="668">
                  <c:v>-9.099999999999997E-2</c:v>
                </c:pt>
                <c:pt idx="669">
                  <c:v>-9.2999999999999972E-2</c:v>
                </c:pt>
                <c:pt idx="670">
                  <c:v>-9.4999999999999973E-2</c:v>
                </c:pt>
                <c:pt idx="671">
                  <c:v>-9.2999999999999972E-2</c:v>
                </c:pt>
                <c:pt idx="672">
                  <c:v>-9.5000000000000029E-2</c:v>
                </c:pt>
                <c:pt idx="673">
                  <c:v>-9.3000000000000027E-2</c:v>
                </c:pt>
                <c:pt idx="674">
                  <c:v>-8.9000000000000024E-2</c:v>
                </c:pt>
                <c:pt idx="675">
                  <c:v>-8.2000000000000017E-2</c:v>
                </c:pt>
                <c:pt idx="676">
                  <c:v>-7.8000000000000014E-2</c:v>
                </c:pt>
                <c:pt idx="677">
                  <c:v>-6.9000000000000006E-2</c:v>
                </c:pt>
                <c:pt idx="678">
                  <c:v>-6.6000000000000059E-2</c:v>
                </c:pt>
                <c:pt idx="679">
                  <c:v>-6.6000000000000059E-2</c:v>
                </c:pt>
                <c:pt idx="680">
                  <c:v>-6.7000000000000004E-2</c:v>
                </c:pt>
                <c:pt idx="681">
                  <c:v>-6.7000000000000004E-2</c:v>
                </c:pt>
                <c:pt idx="682">
                  <c:v>-6.8999999999999978E-2</c:v>
                </c:pt>
                <c:pt idx="683">
                  <c:v>-6.4999999999999947E-2</c:v>
                </c:pt>
                <c:pt idx="684">
                  <c:v>-5.8999999999999941E-2</c:v>
                </c:pt>
                <c:pt idx="685">
                  <c:v>-5.3999999999999992E-2</c:v>
                </c:pt>
                <c:pt idx="686">
                  <c:v>-5.2999999999999992E-2</c:v>
                </c:pt>
                <c:pt idx="687">
                  <c:v>-5.2000000000000018E-2</c:v>
                </c:pt>
                <c:pt idx="688">
                  <c:v>-5.400000000000002E-2</c:v>
                </c:pt>
                <c:pt idx="689">
                  <c:v>-5.5000000000000021E-2</c:v>
                </c:pt>
                <c:pt idx="690">
                  <c:v>-5.5000000000000021E-2</c:v>
                </c:pt>
                <c:pt idx="691">
                  <c:v>-5.099999999999999E-2</c:v>
                </c:pt>
                <c:pt idx="692">
                  <c:v>-4.5999999999999985E-2</c:v>
                </c:pt>
                <c:pt idx="693">
                  <c:v>-4.0000000000000008E-2</c:v>
                </c:pt>
                <c:pt idx="694">
                  <c:v>-3.6999999999999991E-2</c:v>
                </c:pt>
                <c:pt idx="695">
                  <c:v>-3.5999999999999976E-2</c:v>
                </c:pt>
                <c:pt idx="696">
                  <c:v>-3.5000000000000003E-2</c:v>
                </c:pt>
                <c:pt idx="697">
                  <c:v>-3.5000000000000003E-2</c:v>
                </c:pt>
                <c:pt idx="698">
                  <c:v>-3.9999999999999994E-2</c:v>
                </c:pt>
                <c:pt idx="699">
                  <c:v>-4.300000000000001E-2</c:v>
                </c:pt>
                <c:pt idx="700">
                  <c:v>-4.5000000000000026E-2</c:v>
                </c:pt>
                <c:pt idx="701">
                  <c:v>-5.000000000000001E-2</c:v>
                </c:pt>
                <c:pt idx="702">
                  <c:v>-5.5E-2</c:v>
                </c:pt>
                <c:pt idx="703">
                  <c:v>-5.3000000000000005E-2</c:v>
                </c:pt>
                <c:pt idx="704">
                  <c:v>-5.1999999999999998E-2</c:v>
                </c:pt>
                <c:pt idx="705">
                  <c:v>-5.099999999999999E-2</c:v>
                </c:pt>
                <c:pt idx="706">
                  <c:v>-4.3999999999999997E-2</c:v>
                </c:pt>
              </c:numCache>
            </c:numRef>
          </c:yVal>
          <c:smooth val="1"/>
          <c:extLst>
            <c:ext xmlns:c16="http://schemas.microsoft.com/office/drawing/2014/chart" uri="{C3380CC4-5D6E-409C-BE32-E72D297353CC}">
              <c16:uniqueId val="{00000000-C95B-4094-AB27-1EDEA7635FB2}"/>
            </c:ext>
          </c:extLst>
        </c:ser>
        <c:dLbls>
          <c:showLegendKey val="0"/>
          <c:showVal val="0"/>
          <c:showCatName val="0"/>
          <c:showSerName val="0"/>
          <c:showPercent val="0"/>
          <c:showBubbleSize val="0"/>
        </c:dLbls>
        <c:axId val="1345734319"/>
        <c:axId val="1345734735"/>
      </c:scatterChart>
      <c:valAx>
        <c:axId val="1345734319"/>
        <c:scaling>
          <c:orientation val="minMax"/>
          <c:max val="590"/>
          <c:min val="39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734735"/>
        <c:crosses val="autoZero"/>
        <c:crossBetween val="midCat"/>
      </c:valAx>
      <c:valAx>
        <c:axId val="1345734735"/>
        <c:scaling>
          <c:orientation val="minMax"/>
          <c:min val="-0.300000000000000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bance</a:t>
                </a:r>
                <a:r>
                  <a:rPr lang="en-US" baseline="0"/>
                  <a:t>'</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7343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68238345206849E-2"/>
          <c:y val="7.5110959371799249E-2"/>
          <c:w val="0.87182695913010877"/>
          <c:h val="0.80058013403838357"/>
        </c:manualLayout>
      </c:layout>
      <c:scatterChart>
        <c:scatterStyle val="smoothMarker"/>
        <c:varyColors val="0"/>
        <c:ser>
          <c:idx val="0"/>
          <c:order val="0"/>
          <c:spPr>
            <a:ln w="19050" cap="rnd">
              <a:solidFill>
                <a:schemeClr val="accent1"/>
              </a:solidFill>
              <a:round/>
            </a:ln>
            <a:effectLst/>
          </c:spPr>
          <c:marker>
            <c:symbol val="none"/>
          </c:marker>
          <c:xVal>
            <c:numRef>
              <c:f>'1 - cyanine Iodide'!$A$6:$A$712</c:f>
              <c:numCache>
                <c:formatCode>General</c:formatCode>
                <c:ptCount val="707"/>
                <c:pt idx="0">
                  <c:v>380.7</c:v>
                </c:pt>
                <c:pt idx="1">
                  <c:v>380.91399999999999</c:v>
                </c:pt>
                <c:pt idx="2">
                  <c:v>381.12900000000002</c:v>
                </c:pt>
                <c:pt idx="3">
                  <c:v>381.34500000000003</c:v>
                </c:pt>
                <c:pt idx="4">
                  <c:v>381.56200000000001</c:v>
                </c:pt>
                <c:pt idx="5">
                  <c:v>381.78</c:v>
                </c:pt>
                <c:pt idx="6">
                  <c:v>381.99900000000002</c:v>
                </c:pt>
                <c:pt idx="7">
                  <c:v>382.21899999999999</c:v>
                </c:pt>
                <c:pt idx="8">
                  <c:v>382.43900000000002</c:v>
                </c:pt>
                <c:pt idx="9">
                  <c:v>382.661</c:v>
                </c:pt>
                <c:pt idx="10">
                  <c:v>382.88400000000001</c:v>
                </c:pt>
                <c:pt idx="11">
                  <c:v>383.108</c:v>
                </c:pt>
                <c:pt idx="12">
                  <c:v>383.33199999999999</c:v>
                </c:pt>
                <c:pt idx="13">
                  <c:v>383.55799999999999</c:v>
                </c:pt>
                <c:pt idx="14">
                  <c:v>383.78399999999999</c:v>
                </c:pt>
                <c:pt idx="15">
                  <c:v>384.01100000000002</c:v>
                </c:pt>
                <c:pt idx="16">
                  <c:v>384.23899999999998</c:v>
                </c:pt>
                <c:pt idx="17">
                  <c:v>384.46800000000002</c:v>
                </c:pt>
                <c:pt idx="18">
                  <c:v>384.69799999999998</c:v>
                </c:pt>
                <c:pt idx="19">
                  <c:v>384.928</c:v>
                </c:pt>
                <c:pt idx="20">
                  <c:v>385.16</c:v>
                </c:pt>
                <c:pt idx="21">
                  <c:v>385.392</c:v>
                </c:pt>
                <c:pt idx="22">
                  <c:v>385.625</c:v>
                </c:pt>
                <c:pt idx="23">
                  <c:v>385.858</c:v>
                </c:pt>
                <c:pt idx="24">
                  <c:v>386.09300000000002</c:v>
                </c:pt>
                <c:pt idx="25">
                  <c:v>386.32799999999997</c:v>
                </c:pt>
                <c:pt idx="26">
                  <c:v>386.56400000000002</c:v>
                </c:pt>
                <c:pt idx="27">
                  <c:v>386.80099999999999</c:v>
                </c:pt>
                <c:pt idx="28">
                  <c:v>387.03899999999999</c:v>
                </c:pt>
                <c:pt idx="29">
                  <c:v>387.27699999999999</c:v>
                </c:pt>
                <c:pt idx="30">
                  <c:v>387.51600000000002</c:v>
                </c:pt>
                <c:pt idx="31">
                  <c:v>387.75599999999997</c:v>
                </c:pt>
                <c:pt idx="32">
                  <c:v>387.99599999999998</c:v>
                </c:pt>
                <c:pt idx="33">
                  <c:v>388.23700000000002</c:v>
                </c:pt>
                <c:pt idx="34">
                  <c:v>388.47899999999998</c:v>
                </c:pt>
                <c:pt idx="35">
                  <c:v>388.72199999999998</c:v>
                </c:pt>
                <c:pt idx="36">
                  <c:v>388.96499999999997</c:v>
                </c:pt>
                <c:pt idx="37">
                  <c:v>389.209</c:v>
                </c:pt>
                <c:pt idx="38">
                  <c:v>389.45299999999997</c:v>
                </c:pt>
                <c:pt idx="39">
                  <c:v>389.69799999999998</c:v>
                </c:pt>
                <c:pt idx="40">
                  <c:v>389.94400000000002</c:v>
                </c:pt>
                <c:pt idx="41">
                  <c:v>390.19099999999997</c:v>
                </c:pt>
                <c:pt idx="42">
                  <c:v>390.43799999999999</c:v>
                </c:pt>
                <c:pt idx="43">
                  <c:v>390.685</c:v>
                </c:pt>
                <c:pt idx="44">
                  <c:v>390.93400000000003</c:v>
                </c:pt>
                <c:pt idx="45">
                  <c:v>391.18200000000002</c:v>
                </c:pt>
                <c:pt idx="46">
                  <c:v>391.43200000000002</c:v>
                </c:pt>
                <c:pt idx="47">
                  <c:v>391.68200000000002</c:v>
                </c:pt>
                <c:pt idx="48">
                  <c:v>391.93200000000002</c:v>
                </c:pt>
                <c:pt idx="49">
                  <c:v>392.18400000000003</c:v>
                </c:pt>
                <c:pt idx="50">
                  <c:v>392.435</c:v>
                </c:pt>
                <c:pt idx="51">
                  <c:v>392.68700000000001</c:v>
                </c:pt>
                <c:pt idx="52">
                  <c:v>392.94</c:v>
                </c:pt>
                <c:pt idx="53">
                  <c:v>393.19400000000002</c:v>
                </c:pt>
                <c:pt idx="54">
                  <c:v>393.447</c:v>
                </c:pt>
                <c:pt idx="55">
                  <c:v>393.702</c:v>
                </c:pt>
                <c:pt idx="56">
                  <c:v>393.95699999999999</c:v>
                </c:pt>
                <c:pt idx="57">
                  <c:v>394.21199999999999</c:v>
                </c:pt>
                <c:pt idx="58">
                  <c:v>394.46800000000002</c:v>
                </c:pt>
                <c:pt idx="59">
                  <c:v>394.72399999999999</c:v>
                </c:pt>
                <c:pt idx="60">
                  <c:v>394.98099999999999</c:v>
                </c:pt>
                <c:pt idx="61">
                  <c:v>395.23899999999998</c:v>
                </c:pt>
                <c:pt idx="62">
                  <c:v>395.49599999999998</c:v>
                </c:pt>
                <c:pt idx="63">
                  <c:v>395.755</c:v>
                </c:pt>
                <c:pt idx="64">
                  <c:v>396.01299999999998</c:v>
                </c:pt>
                <c:pt idx="65">
                  <c:v>396.27199999999999</c:v>
                </c:pt>
                <c:pt idx="66">
                  <c:v>396.53199999999998</c:v>
                </c:pt>
                <c:pt idx="67">
                  <c:v>396.79199999999997</c:v>
                </c:pt>
                <c:pt idx="68">
                  <c:v>397.053</c:v>
                </c:pt>
                <c:pt idx="69">
                  <c:v>397.31299999999999</c:v>
                </c:pt>
                <c:pt idx="70">
                  <c:v>397.57499999999999</c:v>
                </c:pt>
                <c:pt idx="71">
                  <c:v>397.83600000000001</c:v>
                </c:pt>
                <c:pt idx="72">
                  <c:v>398.09899999999999</c:v>
                </c:pt>
                <c:pt idx="73">
                  <c:v>398.36099999999999</c:v>
                </c:pt>
                <c:pt idx="74">
                  <c:v>398.62400000000002</c:v>
                </c:pt>
                <c:pt idx="75">
                  <c:v>398.887</c:v>
                </c:pt>
                <c:pt idx="76">
                  <c:v>399.15100000000001</c:v>
                </c:pt>
                <c:pt idx="77">
                  <c:v>399.41500000000002</c:v>
                </c:pt>
                <c:pt idx="78">
                  <c:v>399.67899999999997</c:v>
                </c:pt>
                <c:pt idx="79">
                  <c:v>399.94400000000002</c:v>
                </c:pt>
                <c:pt idx="80">
                  <c:v>400.209</c:v>
                </c:pt>
                <c:pt idx="81">
                  <c:v>400.47500000000002</c:v>
                </c:pt>
                <c:pt idx="82">
                  <c:v>400.74</c:v>
                </c:pt>
                <c:pt idx="83">
                  <c:v>401.00700000000001</c:v>
                </c:pt>
                <c:pt idx="84">
                  <c:v>401.27300000000002</c:v>
                </c:pt>
                <c:pt idx="85">
                  <c:v>401.54</c:v>
                </c:pt>
                <c:pt idx="86">
                  <c:v>401.80700000000002</c:v>
                </c:pt>
                <c:pt idx="87">
                  <c:v>402.07400000000001</c:v>
                </c:pt>
                <c:pt idx="88">
                  <c:v>402.34199999999998</c:v>
                </c:pt>
                <c:pt idx="89">
                  <c:v>402.61</c:v>
                </c:pt>
                <c:pt idx="90">
                  <c:v>402.87799999999999</c:v>
                </c:pt>
                <c:pt idx="91">
                  <c:v>403.14699999999999</c:v>
                </c:pt>
                <c:pt idx="92">
                  <c:v>403.416</c:v>
                </c:pt>
                <c:pt idx="93">
                  <c:v>403.685</c:v>
                </c:pt>
                <c:pt idx="94">
                  <c:v>403.95499999999998</c:v>
                </c:pt>
                <c:pt idx="95">
                  <c:v>404.22399999999999</c:v>
                </c:pt>
                <c:pt idx="96">
                  <c:v>404.49400000000003</c:v>
                </c:pt>
                <c:pt idx="97">
                  <c:v>404.76499999999999</c:v>
                </c:pt>
                <c:pt idx="98">
                  <c:v>405.03500000000003</c:v>
                </c:pt>
                <c:pt idx="99">
                  <c:v>405.30599999999998</c:v>
                </c:pt>
                <c:pt idx="100">
                  <c:v>405.577</c:v>
                </c:pt>
                <c:pt idx="101">
                  <c:v>405.84800000000001</c:v>
                </c:pt>
                <c:pt idx="102">
                  <c:v>406.12</c:v>
                </c:pt>
                <c:pt idx="103">
                  <c:v>406.39100000000002</c:v>
                </c:pt>
                <c:pt idx="104">
                  <c:v>406.66300000000001</c:v>
                </c:pt>
                <c:pt idx="105">
                  <c:v>406.93599999999998</c:v>
                </c:pt>
                <c:pt idx="106">
                  <c:v>407.20800000000003</c:v>
                </c:pt>
                <c:pt idx="107">
                  <c:v>407.48099999999999</c:v>
                </c:pt>
                <c:pt idx="108">
                  <c:v>407.75299999999999</c:v>
                </c:pt>
                <c:pt idx="109">
                  <c:v>408.02600000000001</c:v>
                </c:pt>
                <c:pt idx="110">
                  <c:v>408.3</c:v>
                </c:pt>
                <c:pt idx="111">
                  <c:v>408.57299999999998</c:v>
                </c:pt>
                <c:pt idx="112">
                  <c:v>408.84699999999998</c:v>
                </c:pt>
                <c:pt idx="113">
                  <c:v>409.12099999999998</c:v>
                </c:pt>
                <c:pt idx="114">
                  <c:v>409.39499999999998</c:v>
                </c:pt>
                <c:pt idx="115">
                  <c:v>409.66899999999998</c:v>
                </c:pt>
                <c:pt idx="116">
                  <c:v>409.94299999999998</c:v>
                </c:pt>
                <c:pt idx="117">
                  <c:v>410.21800000000002</c:v>
                </c:pt>
                <c:pt idx="118">
                  <c:v>410.49200000000002</c:v>
                </c:pt>
                <c:pt idx="119">
                  <c:v>410.767</c:v>
                </c:pt>
                <c:pt idx="120">
                  <c:v>411.04199999999997</c:v>
                </c:pt>
                <c:pt idx="121">
                  <c:v>411.31700000000001</c:v>
                </c:pt>
                <c:pt idx="122">
                  <c:v>411.59300000000002</c:v>
                </c:pt>
                <c:pt idx="123">
                  <c:v>411.86799999999999</c:v>
                </c:pt>
                <c:pt idx="124">
                  <c:v>412.14400000000001</c:v>
                </c:pt>
                <c:pt idx="125">
                  <c:v>412.41899999999998</c:v>
                </c:pt>
                <c:pt idx="126">
                  <c:v>412.69499999999999</c:v>
                </c:pt>
                <c:pt idx="127">
                  <c:v>412.971</c:v>
                </c:pt>
                <c:pt idx="128">
                  <c:v>413.24700000000001</c:v>
                </c:pt>
                <c:pt idx="129">
                  <c:v>413.524</c:v>
                </c:pt>
                <c:pt idx="130">
                  <c:v>413.8</c:v>
                </c:pt>
                <c:pt idx="131">
                  <c:v>414.077</c:v>
                </c:pt>
                <c:pt idx="132">
                  <c:v>414.35300000000001</c:v>
                </c:pt>
                <c:pt idx="133">
                  <c:v>414.63</c:v>
                </c:pt>
                <c:pt idx="134">
                  <c:v>414.90699999999998</c:v>
                </c:pt>
                <c:pt idx="135">
                  <c:v>415.18400000000003</c:v>
                </c:pt>
                <c:pt idx="136">
                  <c:v>415.46100000000001</c:v>
                </c:pt>
                <c:pt idx="137">
                  <c:v>415.738</c:v>
                </c:pt>
                <c:pt idx="138">
                  <c:v>416.01499999999999</c:v>
                </c:pt>
                <c:pt idx="139">
                  <c:v>416.29300000000001</c:v>
                </c:pt>
                <c:pt idx="140">
                  <c:v>416.57</c:v>
                </c:pt>
                <c:pt idx="141">
                  <c:v>416.84800000000001</c:v>
                </c:pt>
                <c:pt idx="142">
                  <c:v>417.125</c:v>
                </c:pt>
                <c:pt idx="143">
                  <c:v>417.40300000000002</c:v>
                </c:pt>
                <c:pt idx="144">
                  <c:v>417.68099999999998</c:v>
                </c:pt>
                <c:pt idx="145">
                  <c:v>417.959</c:v>
                </c:pt>
                <c:pt idx="146">
                  <c:v>418.23599999999999</c:v>
                </c:pt>
                <c:pt idx="147">
                  <c:v>418.51400000000001</c:v>
                </c:pt>
                <c:pt idx="148">
                  <c:v>418.79199999999997</c:v>
                </c:pt>
                <c:pt idx="149">
                  <c:v>419.07100000000003</c:v>
                </c:pt>
                <c:pt idx="150">
                  <c:v>419.34899999999999</c:v>
                </c:pt>
                <c:pt idx="151">
                  <c:v>419.62700000000001</c:v>
                </c:pt>
                <c:pt idx="152">
                  <c:v>419.90499999999997</c:v>
                </c:pt>
                <c:pt idx="153">
                  <c:v>420.18400000000003</c:v>
                </c:pt>
                <c:pt idx="154">
                  <c:v>420.46199999999999</c:v>
                </c:pt>
                <c:pt idx="155">
                  <c:v>420.74</c:v>
                </c:pt>
                <c:pt idx="156">
                  <c:v>421.01900000000001</c:v>
                </c:pt>
                <c:pt idx="157">
                  <c:v>421.29700000000003</c:v>
                </c:pt>
                <c:pt idx="158">
                  <c:v>421.57600000000002</c:v>
                </c:pt>
                <c:pt idx="159">
                  <c:v>421.85500000000002</c:v>
                </c:pt>
                <c:pt idx="160">
                  <c:v>422.13299999999998</c:v>
                </c:pt>
                <c:pt idx="161">
                  <c:v>422.41199999999998</c:v>
                </c:pt>
                <c:pt idx="162">
                  <c:v>422.69099999999997</c:v>
                </c:pt>
                <c:pt idx="163">
                  <c:v>422.96899999999999</c:v>
                </c:pt>
                <c:pt idx="164">
                  <c:v>423.24799999999999</c:v>
                </c:pt>
                <c:pt idx="165">
                  <c:v>423.52699999999999</c:v>
                </c:pt>
                <c:pt idx="166">
                  <c:v>423.80599999999998</c:v>
                </c:pt>
                <c:pt idx="167">
                  <c:v>424.084</c:v>
                </c:pt>
                <c:pt idx="168">
                  <c:v>424.363</c:v>
                </c:pt>
                <c:pt idx="169">
                  <c:v>424.642</c:v>
                </c:pt>
                <c:pt idx="170">
                  <c:v>424.92099999999999</c:v>
                </c:pt>
                <c:pt idx="171">
                  <c:v>425.2</c:v>
                </c:pt>
                <c:pt idx="172">
                  <c:v>425.47899999999998</c:v>
                </c:pt>
                <c:pt idx="173">
                  <c:v>425.75799999999998</c:v>
                </c:pt>
                <c:pt idx="174">
                  <c:v>426.036</c:v>
                </c:pt>
                <c:pt idx="175">
                  <c:v>426.315</c:v>
                </c:pt>
                <c:pt idx="176">
                  <c:v>426.59399999999999</c:v>
                </c:pt>
                <c:pt idx="177">
                  <c:v>426.87299999999999</c:v>
                </c:pt>
                <c:pt idx="178">
                  <c:v>427.15199999999999</c:v>
                </c:pt>
                <c:pt idx="179">
                  <c:v>427.43099999999998</c:v>
                </c:pt>
                <c:pt idx="180">
                  <c:v>427.71</c:v>
                </c:pt>
                <c:pt idx="181">
                  <c:v>427.98899999999998</c:v>
                </c:pt>
                <c:pt idx="182">
                  <c:v>428.267</c:v>
                </c:pt>
                <c:pt idx="183">
                  <c:v>428.54599999999999</c:v>
                </c:pt>
                <c:pt idx="184">
                  <c:v>428.82499999999999</c:v>
                </c:pt>
                <c:pt idx="185">
                  <c:v>429.10399999999998</c:v>
                </c:pt>
                <c:pt idx="186">
                  <c:v>429.38299999999998</c:v>
                </c:pt>
                <c:pt idx="187">
                  <c:v>429.661</c:v>
                </c:pt>
                <c:pt idx="188">
                  <c:v>429.94</c:v>
                </c:pt>
                <c:pt idx="189">
                  <c:v>430.21899999999999</c:v>
                </c:pt>
                <c:pt idx="190">
                  <c:v>430.49799999999999</c:v>
                </c:pt>
                <c:pt idx="191">
                  <c:v>430.77600000000001</c:v>
                </c:pt>
                <c:pt idx="192">
                  <c:v>431.05500000000001</c:v>
                </c:pt>
                <c:pt idx="193">
                  <c:v>431.334</c:v>
                </c:pt>
                <c:pt idx="194">
                  <c:v>431.61200000000002</c:v>
                </c:pt>
                <c:pt idx="195">
                  <c:v>431.89100000000002</c:v>
                </c:pt>
                <c:pt idx="196">
                  <c:v>432.16899999999998</c:v>
                </c:pt>
                <c:pt idx="197">
                  <c:v>432.44799999999998</c:v>
                </c:pt>
                <c:pt idx="198">
                  <c:v>432.726</c:v>
                </c:pt>
                <c:pt idx="199">
                  <c:v>433.005</c:v>
                </c:pt>
                <c:pt idx="200">
                  <c:v>433.28300000000002</c:v>
                </c:pt>
                <c:pt idx="201">
                  <c:v>433.56200000000001</c:v>
                </c:pt>
                <c:pt idx="202">
                  <c:v>433.84</c:v>
                </c:pt>
                <c:pt idx="203">
                  <c:v>434.11799999999999</c:v>
                </c:pt>
                <c:pt idx="204">
                  <c:v>434.39600000000002</c:v>
                </c:pt>
                <c:pt idx="205">
                  <c:v>434.67500000000001</c:v>
                </c:pt>
                <c:pt idx="206">
                  <c:v>434.95299999999997</c:v>
                </c:pt>
                <c:pt idx="207">
                  <c:v>435.23099999999999</c:v>
                </c:pt>
                <c:pt idx="208">
                  <c:v>435.50900000000001</c:v>
                </c:pt>
                <c:pt idx="209">
                  <c:v>435.78699999999998</c:v>
                </c:pt>
                <c:pt idx="210">
                  <c:v>436.065</c:v>
                </c:pt>
                <c:pt idx="211">
                  <c:v>436.34300000000002</c:v>
                </c:pt>
                <c:pt idx="212">
                  <c:v>436.62099999999998</c:v>
                </c:pt>
                <c:pt idx="213">
                  <c:v>436.89800000000002</c:v>
                </c:pt>
                <c:pt idx="214">
                  <c:v>437.17599999999999</c:v>
                </c:pt>
                <c:pt idx="215">
                  <c:v>437.45400000000001</c:v>
                </c:pt>
                <c:pt idx="216">
                  <c:v>437.73200000000003</c:v>
                </c:pt>
                <c:pt idx="217">
                  <c:v>438.00900000000001</c:v>
                </c:pt>
                <c:pt idx="218">
                  <c:v>438.28699999999998</c:v>
                </c:pt>
                <c:pt idx="219">
                  <c:v>438.56400000000002</c:v>
                </c:pt>
                <c:pt idx="220">
                  <c:v>438.84199999999998</c:v>
                </c:pt>
                <c:pt idx="221">
                  <c:v>439.11900000000003</c:v>
                </c:pt>
                <c:pt idx="222">
                  <c:v>439.39600000000002</c:v>
                </c:pt>
                <c:pt idx="223">
                  <c:v>439.673</c:v>
                </c:pt>
                <c:pt idx="224">
                  <c:v>439.95100000000002</c:v>
                </c:pt>
                <c:pt idx="225">
                  <c:v>440.22800000000001</c:v>
                </c:pt>
                <c:pt idx="226">
                  <c:v>440.505</c:v>
                </c:pt>
                <c:pt idx="227">
                  <c:v>440.78199999999998</c:v>
                </c:pt>
                <c:pt idx="228">
                  <c:v>441.05900000000003</c:v>
                </c:pt>
                <c:pt idx="229">
                  <c:v>441.33600000000001</c:v>
                </c:pt>
                <c:pt idx="230">
                  <c:v>441.61200000000002</c:v>
                </c:pt>
                <c:pt idx="231">
                  <c:v>441.88900000000001</c:v>
                </c:pt>
                <c:pt idx="232">
                  <c:v>442.166</c:v>
                </c:pt>
                <c:pt idx="233">
                  <c:v>442.44200000000001</c:v>
                </c:pt>
                <c:pt idx="234">
                  <c:v>442.71899999999999</c:v>
                </c:pt>
                <c:pt idx="235">
                  <c:v>442.995</c:v>
                </c:pt>
                <c:pt idx="236">
                  <c:v>443.27199999999999</c:v>
                </c:pt>
                <c:pt idx="237">
                  <c:v>443.548</c:v>
                </c:pt>
                <c:pt idx="238">
                  <c:v>443.82400000000001</c:v>
                </c:pt>
                <c:pt idx="239">
                  <c:v>444.1</c:v>
                </c:pt>
                <c:pt idx="240">
                  <c:v>444.37700000000001</c:v>
                </c:pt>
                <c:pt idx="241">
                  <c:v>444.65300000000002</c:v>
                </c:pt>
                <c:pt idx="242">
                  <c:v>444.92899999999997</c:v>
                </c:pt>
                <c:pt idx="243">
                  <c:v>445.20400000000001</c:v>
                </c:pt>
                <c:pt idx="244">
                  <c:v>445.48</c:v>
                </c:pt>
                <c:pt idx="245">
                  <c:v>445.75599999999997</c:v>
                </c:pt>
                <c:pt idx="246">
                  <c:v>446.03199999999998</c:v>
                </c:pt>
                <c:pt idx="247">
                  <c:v>446.30700000000002</c:v>
                </c:pt>
                <c:pt idx="248">
                  <c:v>446.58300000000003</c:v>
                </c:pt>
                <c:pt idx="249">
                  <c:v>446.858</c:v>
                </c:pt>
                <c:pt idx="250">
                  <c:v>447.13400000000001</c:v>
                </c:pt>
                <c:pt idx="251">
                  <c:v>447.40899999999999</c:v>
                </c:pt>
                <c:pt idx="252">
                  <c:v>447.68400000000003</c:v>
                </c:pt>
                <c:pt idx="253">
                  <c:v>447.959</c:v>
                </c:pt>
                <c:pt idx="254">
                  <c:v>448.23399999999998</c:v>
                </c:pt>
                <c:pt idx="255">
                  <c:v>448.50900000000001</c:v>
                </c:pt>
                <c:pt idx="256">
                  <c:v>448.78399999999999</c:v>
                </c:pt>
                <c:pt idx="257">
                  <c:v>449.05900000000003</c:v>
                </c:pt>
                <c:pt idx="258">
                  <c:v>449.334</c:v>
                </c:pt>
                <c:pt idx="259">
                  <c:v>449.608</c:v>
                </c:pt>
                <c:pt idx="260">
                  <c:v>449.88299999999998</c:v>
                </c:pt>
                <c:pt idx="261">
                  <c:v>450.15800000000002</c:v>
                </c:pt>
                <c:pt idx="262">
                  <c:v>450.43200000000002</c:v>
                </c:pt>
                <c:pt idx="263">
                  <c:v>450.70600000000002</c:v>
                </c:pt>
                <c:pt idx="264">
                  <c:v>450.98099999999999</c:v>
                </c:pt>
                <c:pt idx="265">
                  <c:v>451.255</c:v>
                </c:pt>
                <c:pt idx="266">
                  <c:v>451.529</c:v>
                </c:pt>
                <c:pt idx="267">
                  <c:v>451.803</c:v>
                </c:pt>
                <c:pt idx="268">
                  <c:v>452.077</c:v>
                </c:pt>
                <c:pt idx="269">
                  <c:v>452.351</c:v>
                </c:pt>
                <c:pt idx="270">
                  <c:v>452.625</c:v>
                </c:pt>
                <c:pt idx="271">
                  <c:v>452.899</c:v>
                </c:pt>
                <c:pt idx="272">
                  <c:v>453.17200000000003</c:v>
                </c:pt>
                <c:pt idx="273">
                  <c:v>453.44600000000003</c:v>
                </c:pt>
                <c:pt idx="274">
                  <c:v>453.71899999999999</c:v>
                </c:pt>
                <c:pt idx="275">
                  <c:v>453.99299999999999</c:v>
                </c:pt>
                <c:pt idx="276">
                  <c:v>454.26600000000002</c:v>
                </c:pt>
                <c:pt idx="277">
                  <c:v>454.53899999999999</c:v>
                </c:pt>
                <c:pt idx="278">
                  <c:v>454.81299999999999</c:v>
                </c:pt>
                <c:pt idx="279">
                  <c:v>455.08600000000001</c:v>
                </c:pt>
                <c:pt idx="280">
                  <c:v>455.35899999999998</c:v>
                </c:pt>
                <c:pt idx="281">
                  <c:v>455.63200000000001</c:v>
                </c:pt>
                <c:pt idx="282">
                  <c:v>455.90499999999997</c:v>
                </c:pt>
                <c:pt idx="283">
                  <c:v>456.17700000000002</c:v>
                </c:pt>
                <c:pt idx="284">
                  <c:v>456.45</c:v>
                </c:pt>
                <c:pt idx="285">
                  <c:v>456.72300000000001</c:v>
                </c:pt>
                <c:pt idx="286">
                  <c:v>456.995</c:v>
                </c:pt>
                <c:pt idx="287">
                  <c:v>457.26799999999997</c:v>
                </c:pt>
                <c:pt idx="288">
                  <c:v>457.54</c:v>
                </c:pt>
                <c:pt idx="289">
                  <c:v>457.81299999999999</c:v>
                </c:pt>
                <c:pt idx="290">
                  <c:v>458.08499999999998</c:v>
                </c:pt>
                <c:pt idx="291">
                  <c:v>458.35700000000003</c:v>
                </c:pt>
                <c:pt idx="292">
                  <c:v>458.62900000000002</c:v>
                </c:pt>
                <c:pt idx="293">
                  <c:v>458.90100000000001</c:v>
                </c:pt>
                <c:pt idx="294">
                  <c:v>459.173</c:v>
                </c:pt>
                <c:pt idx="295">
                  <c:v>459.44499999999999</c:v>
                </c:pt>
                <c:pt idx="296">
                  <c:v>459.71699999999998</c:v>
                </c:pt>
                <c:pt idx="297">
                  <c:v>459.98899999999998</c:v>
                </c:pt>
                <c:pt idx="298">
                  <c:v>460.26</c:v>
                </c:pt>
                <c:pt idx="299">
                  <c:v>460.53199999999998</c:v>
                </c:pt>
                <c:pt idx="300">
                  <c:v>460.803</c:v>
                </c:pt>
                <c:pt idx="301">
                  <c:v>461.07499999999999</c:v>
                </c:pt>
                <c:pt idx="302">
                  <c:v>461.346</c:v>
                </c:pt>
                <c:pt idx="303">
                  <c:v>461.61700000000002</c:v>
                </c:pt>
                <c:pt idx="304">
                  <c:v>461.88900000000001</c:v>
                </c:pt>
                <c:pt idx="305">
                  <c:v>462.16</c:v>
                </c:pt>
                <c:pt idx="306">
                  <c:v>462.43099999999998</c:v>
                </c:pt>
                <c:pt idx="307">
                  <c:v>462.702</c:v>
                </c:pt>
                <c:pt idx="308">
                  <c:v>462.97300000000001</c:v>
                </c:pt>
                <c:pt idx="309">
                  <c:v>463.24299999999999</c:v>
                </c:pt>
                <c:pt idx="310">
                  <c:v>463.51400000000001</c:v>
                </c:pt>
                <c:pt idx="311">
                  <c:v>463.78500000000003</c:v>
                </c:pt>
                <c:pt idx="312">
                  <c:v>464.05599999999998</c:v>
                </c:pt>
                <c:pt idx="313">
                  <c:v>464.32600000000002</c:v>
                </c:pt>
                <c:pt idx="314">
                  <c:v>464.59699999999998</c:v>
                </c:pt>
                <c:pt idx="315">
                  <c:v>464.86700000000002</c:v>
                </c:pt>
                <c:pt idx="316">
                  <c:v>465.137</c:v>
                </c:pt>
                <c:pt idx="317">
                  <c:v>465.40800000000002</c:v>
                </c:pt>
                <c:pt idx="318">
                  <c:v>465.678</c:v>
                </c:pt>
                <c:pt idx="319">
                  <c:v>465.94799999999998</c:v>
                </c:pt>
                <c:pt idx="320">
                  <c:v>466.21800000000002</c:v>
                </c:pt>
                <c:pt idx="321">
                  <c:v>466.488</c:v>
                </c:pt>
                <c:pt idx="322">
                  <c:v>466.75799999999998</c:v>
                </c:pt>
                <c:pt idx="323">
                  <c:v>467.02800000000002</c:v>
                </c:pt>
                <c:pt idx="324">
                  <c:v>467.298</c:v>
                </c:pt>
                <c:pt idx="325">
                  <c:v>467.56700000000001</c:v>
                </c:pt>
                <c:pt idx="326">
                  <c:v>467.83699999999999</c:v>
                </c:pt>
                <c:pt idx="327">
                  <c:v>468.10700000000003</c:v>
                </c:pt>
                <c:pt idx="328">
                  <c:v>468.37599999999998</c:v>
                </c:pt>
                <c:pt idx="329">
                  <c:v>468.64600000000002</c:v>
                </c:pt>
                <c:pt idx="330">
                  <c:v>468.91500000000002</c:v>
                </c:pt>
                <c:pt idx="331">
                  <c:v>469.18400000000003</c:v>
                </c:pt>
                <c:pt idx="332">
                  <c:v>469.45400000000001</c:v>
                </c:pt>
                <c:pt idx="333">
                  <c:v>469.72300000000001</c:v>
                </c:pt>
                <c:pt idx="334">
                  <c:v>469.99200000000002</c:v>
                </c:pt>
                <c:pt idx="335">
                  <c:v>470.26100000000002</c:v>
                </c:pt>
                <c:pt idx="336">
                  <c:v>470.53</c:v>
                </c:pt>
                <c:pt idx="337">
                  <c:v>470.79899999999998</c:v>
                </c:pt>
                <c:pt idx="338">
                  <c:v>471.06799999999998</c:v>
                </c:pt>
                <c:pt idx="339">
                  <c:v>471.33699999999999</c:v>
                </c:pt>
                <c:pt idx="340">
                  <c:v>471.60599999999999</c:v>
                </c:pt>
                <c:pt idx="341">
                  <c:v>471.87400000000002</c:v>
                </c:pt>
                <c:pt idx="342">
                  <c:v>472.14299999999997</c:v>
                </c:pt>
                <c:pt idx="343">
                  <c:v>472.41199999999998</c:v>
                </c:pt>
                <c:pt idx="344">
                  <c:v>472.68</c:v>
                </c:pt>
                <c:pt idx="345">
                  <c:v>472.94900000000001</c:v>
                </c:pt>
                <c:pt idx="346">
                  <c:v>473.21699999999998</c:v>
                </c:pt>
                <c:pt idx="347">
                  <c:v>473.48500000000001</c:v>
                </c:pt>
                <c:pt idx="348">
                  <c:v>473.75400000000002</c:v>
                </c:pt>
                <c:pt idx="349">
                  <c:v>474.02199999999999</c:v>
                </c:pt>
                <c:pt idx="350">
                  <c:v>474.29</c:v>
                </c:pt>
                <c:pt idx="351">
                  <c:v>474.55799999999999</c:v>
                </c:pt>
                <c:pt idx="352">
                  <c:v>474.827</c:v>
                </c:pt>
                <c:pt idx="353">
                  <c:v>475.09500000000003</c:v>
                </c:pt>
                <c:pt idx="354">
                  <c:v>475.363</c:v>
                </c:pt>
                <c:pt idx="355">
                  <c:v>475.63099999999997</c:v>
                </c:pt>
                <c:pt idx="356">
                  <c:v>475.89800000000002</c:v>
                </c:pt>
                <c:pt idx="357">
                  <c:v>476.166</c:v>
                </c:pt>
                <c:pt idx="358">
                  <c:v>476.43400000000003</c:v>
                </c:pt>
                <c:pt idx="359">
                  <c:v>476.702</c:v>
                </c:pt>
                <c:pt idx="360">
                  <c:v>476.97</c:v>
                </c:pt>
                <c:pt idx="361">
                  <c:v>477.23700000000002</c:v>
                </c:pt>
                <c:pt idx="362">
                  <c:v>477.505</c:v>
                </c:pt>
                <c:pt idx="363">
                  <c:v>477.77199999999999</c:v>
                </c:pt>
                <c:pt idx="364">
                  <c:v>478.04</c:v>
                </c:pt>
                <c:pt idx="365">
                  <c:v>478.30700000000002</c:v>
                </c:pt>
                <c:pt idx="366">
                  <c:v>478.57499999999999</c:v>
                </c:pt>
                <c:pt idx="367">
                  <c:v>478.84199999999998</c:v>
                </c:pt>
                <c:pt idx="368">
                  <c:v>479.11</c:v>
                </c:pt>
                <c:pt idx="369">
                  <c:v>479.37700000000001</c:v>
                </c:pt>
                <c:pt idx="370">
                  <c:v>479.64400000000001</c:v>
                </c:pt>
                <c:pt idx="371">
                  <c:v>479.911</c:v>
                </c:pt>
                <c:pt idx="372">
                  <c:v>480.17899999999997</c:v>
                </c:pt>
                <c:pt idx="373">
                  <c:v>480.44600000000003</c:v>
                </c:pt>
                <c:pt idx="374">
                  <c:v>480.71300000000002</c:v>
                </c:pt>
                <c:pt idx="375">
                  <c:v>480.98</c:v>
                </c:pt>
                <c:pt idx="376">
                  <c:v>481.24700000000001</c:v>
                </c:pt>
                <c:pt idx="377">
                  <c:v>481.51400000000001</c:v>
                </c:pt>
                <c:pt idx="378">
                  <c:v>481.78100000000001</c:v>
                </c:pt>
                <c:pt idx="379">
                  <c:v>482.048</c:v>
                </c:pt>
                <c:pt idx="380">
                  <c:v>482.315</c:v>
                </c:pt>
                <c:pt idx="381">
                  <c:v>482.58100000000002</c:v>
                </c:pt>
                <c:pt idx="382">
                  <c:v>482.84800000000001</c:v>
                </c:pt>
                <c:pt idx="383">
                  <c:v>483.11500000000001</c:v>
                </c:pt>
                <c:pt idx="384">
                  <c:v>483.38200000000001</c:v>
                </c:pt>
                <c:pt idx="385">
                  <c:v>483.64800000000002</c:v>
                </c:pt>
                <c:pt idx="386">
                  <c:v>483.91500000000002</c:v>
                </c:pt>
                <c:pt idx="387">
                  <c:v>484.18200000000002</c:v>
                </c:pt>
                <c:pt idx="388">
                  <c:v>484.44799999999998</c:v>
                </c:pt>
                <c:pt idx="389">
                  <c:v>484.71499999999997</c:v>
                </c:pt>
                <c:pt idx="390">
                  <c:v>484.98099999999999</c:v>
                </c:pt>
                <c:pt idx="391">
                  <c:v>485.24799999999999</c:v>
                </c:pt>
                <c:pt idx="392">
                  <c:v>485.51400000000001</c:v>
                </c:pt>
                <c:pt idx="393">
                  <c:v>485.78100000000001</c:v>
                </c:pt>
                <c:pt idx="394">
                  <c:v>486.04700000000003</c:v>
                </c:pt>
                <c:pt idx="395">
                  <c:v>486.31299999999999</c:v>
                </c:pt>
                <c:pt idx="396">
                  <c:v>486.58</c:v>
                </c:pt>
                <c:pt idx="397">
                  <c:v>486.846</c:v>
                </c:pt>
                <c:pt idx="398">
                  <c:v>487.11200000000002</c:v>
                </c:pt>
                <c:pt idx="399">
                  <c:v>487.37900000000002</c:v>
                </c:pt>
                <c:pt idx="400">
                  <c:v>487.64499999999998</c:v>
                </c:pt>
                <c:pt idx="401">
                  <c:v>487.911</c:v>
                </c:pt>
                <c:pt idx="402">
                  <c:v>488.17700000000002</c:v>
                </c:pt>
                <c:pt idx="403">
                  <c:v>488.44299999999998</c:v>
                </c:pt>
                <c:pt idx="404">
                  <c:v>488.71</c:v>
                </c:pt>
                <c:pt idx="405">
                  <c:v>488.976</c:v>
                </c:pt>
                <c:pt idx="406">
                  <c:v>489.24200000000002</c:v>
                </c:pt>
                <c:pt idx="407">
                  <c:v>489.50799999999998</c:v>
                </c:pt>
                <c:pt idx="408">
                  <c:v>489.774</c:v>
                </c:pt>
                <c:pt idx="409">
                  <c:v>490.04</c:v>
                </c:pt>
                <c:pt idx="410">
                  <c:v>490.30599999999998</c:v>
                </c:pt>
                <c:pt idx="411">
                  <c:v>490.572</c:v>
                </c:pt>
                <c:pt idx="412">
                  <c:v>490.83800000000002</c:v>
                </c:pt>
                <c:pt idx="413">
                  <c:v>491.10399999999998</c:v>
                </c:pt>
                <c:pt idx="414">
                  <c:v>491.37</c:v>
                </c:pt>
                <c:pt idx="415">
                  <c:v>491.63600000000002</c:v>
                </c:pt>
                <c:pt idx="416">
                  <c:v>491.90199999999999</c:v>
                </c:pt>
                <c:pt idx="417">
                  <c:v>492.16800000000001</c:v>
                </c:pt>
                <c:pt idx="418">
                  <c:v>492.43400000000003</c:v>
                </c:pt>
                <c:pt idx="419">
                  <c:v>492.7</c:v>
                </c:pt>
                <c:pt idx="420">
                  <c:v>492.96499999999997</c:v>
                </c:pt>
                <c:pt idx="421">
                  <c:v>493.23099999999999</c:v>
                </c:pt>
                <c:pt idx="422">
                  <c:v>493.49700000000001</c:v>
                </c:pt>
                <c:pt idx="423">
                  <c:v>493.76299999999998</c:v>
                </c:pt>
                <c:pt idx="424">
                  <c:v>494.029</c:v>
                </c:pt>
                <c:pt idx="425">
                  <c:v>494.29500000000002</c:v>
                </c:pt>
                <c:pt idx="426">
                  <c:v>494.56</c:v>
                </c:pt>
                <c:pt idx="427">
                  <c:v>494.82600000000002</c:v>
                </c:pt>
                <c:pt idx="428">
                  <c:v>495.09199999999998</c:v>
                </c:pt>
                <c:pt idx="429">
                  <c:v>495.358</c:v>
                </c:pt>
                <c:pt idx="430">
                  <c:v>495.62400000000002</c:v>
                </c:pt>
                <c:pt idx="431">
                  <c:v>495.88900000000001</c:v>
                </c:pt>
                <c:pt idx="432">
                  <c:v>496.15499999999997</c:v>
                </c:pt>
                <c:pt idx="433">
                  <c:v>496.42099999999999</c:v>
                </c:pt>
                <c:pt idx="434">
                  <c:v>496.68700000000001</c:v>
                </c:pt>
                <c:pt idx="435">
                  <c:v>496.952</c:v>
                </c:pt>
                <c:pt idx="436">
                  <c:v>497.21800000000002</c:v>
                </c:pt>
                <c:pt idx="437">
                  <c:v>497.48399999999998</c:v>
                </c:pt>
                <c:pt idx="438">
                  <c:v>497.75</c:v>
                </c:pt>
                <c:pt idx="439">
                  <c:v>498.01499999999999</c:v>
                </c:pt>
                <c:pt idx="440">
                  <c:v>498.28100000000001</c:v>
                </c:pt>
                <c:pt idx="441">
                  <c:v>498.54700000000003</c:v>
                </c:pt>
                <c:pt idx="442">
                  <c:v>498.81299999999999</c:v>
                </c:pt>
                <c:pt idx="443">
                  <c:v>499.07799999999997</c:v>
                </c:pt>
                <c:pt idx="444">
                  <c:v>499.34399999999999</c:v>
                </c:pt>
                <c:pt idx="445">
                  <c:v>499.61</c:v>
                </c:pt>
                <c:pt idx="446">
                  <c:v>499.87599999999998</c:v>
                </c:pt>
                <c:pt idx="447">
                  <c:v>500.14100000000002</c:v>
                </c:pt>
                <c:pt idx="448">
                  <c:v>500.40699999999998</c:v>
                </c:pt>
                <c:pt idx="449">
                  <c:v>500.673</c:v>
                </c:pt>
                <c:pt idx="450">
                  <c:v>500.93900000000002</c:v>
                </c:pt>
                <c:pt idx="451">
                  <c:v>501.20400000000001</c:v>
                </c:pt>
                <c:pt idx="452">
                  <c:v>501.47</c:v>
                </c:pt>
                <c:pt idx="453">
                  <c:v>501.73599999999999</c:v>
                </c:pt>
                <c:pt idx="454">
                  <c:v>502.00200000000001</c:v>
                </c:pt>
                <c:pt idx="455">
                  <c:v>502.267</c:v>
                </c:pt>
                <c:pt idx="456">
                  <c:v>502.53300000000002</c:v>
                </c:pt>
                <c:pt idx="457">
                  <c:v>502.79899999999998</c:v>
                </c:pt>
                <c:pt idx="458">
                  <c:v>503.065</c:v>
                </c:pt>
                <c:pt idx="459">
                  <c:v>503.33100000000002</c:v>
                </c:pt>
                <c:pt idx="460">
                  <c:v>503.596</c:v>
                </c:pt>
                <c:pt idx="461">
                  <c:v>503.86200000000002</c:v>
                </c:pt>
                <c:pt idx="462">
                  <c:v>504.12799999999999</c:v>
                </c:pt>
                <c:pt idx="463">
                  <c:v>504.39400000000001</c:v>
                </c:pt>
                <c:pt idx="464">
                  <c:v>504.66</c:v>
                </c:pt>
                <c:pt idx="465">
                  <c:v>504.92599999999999</c:v>
                </c:pt>
                <c:pt idx="466">
                  <c:v>505.19200000000001</c:v>
                </c:pt>
                <c:pt idx="467">
                  <c:v>505.45800000000003</c:v>
                </c:pt>
                <c:pt idx="468">
                  <c:v>505.72300000000001</c:v>
                </c:pt>
                <c:pt idx="469">
                  <c:v>505.98899999999998</c:v>
                </c:pt>
                <c:pt idx="470">
                  <c:v>506.255</c:v>
                </c:pt>
                <c:pt idx="471">
                  <c:v>506.52100000000002</c:v>
                </c:pt>
                <c:pt idx="472">
                  <c:v>506.78699999999998</c:v>
                </c:pt>
                <c:pt idx="473">
                  <c:v>507.053</c:v>
                </c:pt>
                <c:pt idx="474">
                  <c:v>507.31900000000002</c:v>
                </c:pt>
                <c:pt idx="475">
                  <c:v>507.58499999999998</c:v>
                </c:pt>
                <c:pt idx="476">
                  <c:v>507.851</c:v>
                </c:pt>
                <c:pt idx="477">
                  <c:v>508.11700000000002</c:v>
                </c:pt>
                <c:pt idx="478">
                  <c:v>508.38299999999998</c:v>
                </c:pt>
                <c:pt idx="479">
                  <c:v>508.65</c:v>
                </c:pt>
                <c:pt idx="480">
                  <c:v>508.916</c:v>
                </c:pt>
                <c:pt idx="481">
                  <c:v>509.18200000000002</c:v>
                </c:pt>
                <c:pt idx="482">
                  <c:v>509.44799999999998</c:v>
                </c:pt>
                <c:pt idx="483">
                  <c:v>509.714</c:v>
                </c:pt>
                <c:pt idx="484">
                  <c:v>509.98</c:v>
                </c:pt>
                <c:pt idx="485">
                  <c:v>510.24700000000001</c:v>
                </c:pt>
                <c:pt idx="486">
                  <c:v>510.51299999999998</c:v>
                </c:pt>
                <c:pt idx="487">
                  <c:v>510.779</c:v>
                </c:pt>
                <c:pt idx="488">
                  <c:v>511.04500000000002</c:v>
                </c:pt>
                <c:pt idx="489">
                  <c:v>511.31200000000001</c:v>
                </c:pt>
                <c:pt idx="490">
                  <c:v>511.57799999999997</c:v>
                </c:pt>
                <c:pt idx="491">
                  <c:v>511.84399999999999</c:v>
                </c:pt>
                <c:pt idx="492">
                  <c:v>512.11099999999999</c:v>
                </c:pt>
                <c:pt idx="493">
                  <c:v>512.37699999999995</c:v>
                </c:pt>
                <c:pt idx="494">
                  <c:v>512.64300000000003</c:v>
                </c:pt>
                <c:pt idx="495">
                  <c:v>512.91</c:v>
                </c:pt>
                <c:pt idx="496">
                  <c:v>513.17600000000004</c:v>
                </c:pt>
                <c:pt idx="497">
                  <c:v>513.44299999999998</c:v>
                </c:pt>
                <c:pt idx="498">
                  <c:v>513.70899999999995</c:v>
                </c:pt>
                <c:pt idx="499">
                  <c:v>513.976</c:v>
                </c:pt>
                <c:pt idx="500">
                  <c:v>514.24300000000005</c:v>
                </c:pt>
                <c:pt idx="501">
                  <c:v>514.50900000000001</c:v>
                </c:pt>
                <c:pt idx="502">
                  <c:v>514.77599999999995</c:v>
                </c:pt>
                <c:pt idx="503">
                  <c:v>515.04200000000003</c:v>
                </c:pt>
                <c:pt idx="504">
                  <c:v>515.30899999999997</c:v>
                </c:pt>
                <c:pt idx="505">
                  <c:v>515.57600000000002</c:v>
                </c:pt>
                <c:pt idx="506">
                  <c:v>515.84299999999996</c:v>
                </c:pt>
                <c:pt idx="507">
                  <c:v>516.10900000000004</c:v>
                </c:pt>
                <c:pt idx="508">
                  <c:v>516.37599999999998</c:v>
                </c:pt>
                <c:pt idx="509">
                  <c:v>516.64300000000003</c:v>
                </c:pt>
                <c:pt idx="510">
                  <c:v>516.91</c:v>
                </c:pt>
                <c:pt idx="511">
                  <c:v>517.17700000000002</c:v>
                </c:pt>
                <c:pt idx="512">
                  <c:v>517.44399999999996</c:v>
                </c:pt>
                <c:pt idx="513">
                  <c:v>517.71100000000001</c:v>
                </c:pt>
                <c:pt idx="514">
                  <c:v>517.97799999999995</c:v>
                </c:pt>
                <c:pt idx="515">
                  <c:v>518.245</c:v>
                </c:pt>
                <c:pt idx="516">
                  <c:v>518.51199999999994</c:v>
                </c:pt>
                <c:pt idx="517">
                  <c:v>518.779</c:v>
                </c:pt>
                <c:pt idx="518">
                  <c:v>519.04600000000005</c:v>
                </c:pt>
                <c:pt idx="519">
                  <c:v>519.31299999999999</c:v>
                </c:pt>
                <c:pt idx="520">
                  <c:v>519.58100000000002</c:v>
                </c:pt>
                <c:pt idx="521">
                  <c:v>519.84799999999996</c:v>
                </c:pt>
                <c:pt idx="522">
                  <c:v>520.11500000000001</c:v>
                </c:pt>
                <c:pt idx="523">
                  <c:v>520.38199999999995</c:v>
                </c:pt>
                <c:pt idx="524">
                  <c:v>520.65</c:v>
                </c:pt>
                <c:pt idx="525">
                  <c:v>520.91700000000003</c:v>
                </c:pt>
                <c:pt idx="526">
                  <c:v>521.18499999999995</c:v>
                </c:pt>
                <c:pt idx="527">
                  <c:v>521.452</c:v>
                </c:pt>
                <c:pt idx="528">
                  <c:v>521.71900000000005</c:v>
                </c:pt>
                <c:pt idx="529">
                  <c:v>521.98699999999997</c:v>
                </c:pt>
                <c:pt idx="530">
                  <c:v>522.255</c:v>
                </c:pt>
                <c:pt idx="531">
                  <c:v>522.52200000000005</c:v>
                </c:pt>
                <c:pt idx="532">
                  <c:v>522.79</c:v>
                </c:pt>
                <c:pt idx="533">
                  <c:v>523.05700000000002</c:v>
                </c:pt>
                <c:pt idx="534">
                  <c:v>523.32500000000005</c:v>
                </c:pt>
                <c:pt idx="535">
                  <c:v>523.59299999999996</c:v>
                </c:pt>
                <c:pt idx="536">
                  <c:v>523.86099999999999</c:v>
                </c:pt>
                <c:pt idx="537">
                  <c:v>524.12900000000002</c:v>
                </c:pt>
                <c:pt idx="538">
                  <c:v>524.39599999999996</c:v>
                </c:pt>
                <c:pt idx="539">
                  <c:v>524.66399999999999</c:v>
                </c:pt>
                <c:pt idx="540">
                  <c:v>524.93200000000002</c:v>
                </c:pt>
                <c:pt idx="541">
                  <c:v>525.20000000000005</c:v>
                </c:pt>
                <c:pt idx="542">
                  <c:v>525.46799999999996</c:v>
                </c:pt>
                <c:pt idx="543">
                  <c:v>525.73599999999999</c:v>
                </c:pt>
                <c:pt idx="544">
                  <c:v>526.005</c:v>
                </c:pt>
                <c:pt idx="545">
                  <c:v>526.27300000000002</c:v>
                </c:pt>
                <c:pt idx="546">
                  <c:v>526.54100000000005</c:v>
                </c:pt>
                <c:pt idx="547">
                  <c:v>526.80899999999997</c:v>
                </c:pt>
                <c:pt idx="548">
                  <c:v>527.077</c:v>
                </c:pt>
                <c:pt idx="549">
                  <c:v>527.346</c:v>
                </c:pt>
                <c:pt idx="550">
                  <c:v>527.61400000000003</c:v>
                </c:pt>
                <c:pt idx="551">
                  <c:v>527.88300000000004</c:v>
                </c:pt>
                <c:pt idx="552">
                  <c:v>528.15099999999995</c:v>
                </c:pt>
                <c:pt idx="553">
                  <c:v>528.41899999999998</c:v>
                </c:pt>
                <c:pt idx="554">
                  <c:v>528.68799999999999</c:v>
                </c:pt>
                <c:pt idx="555">
                  <c:v>528.95699999999999</c:v>
                </c:pt>
                <c:pt idx="556">
                  <c:v>529.22500000000002</c:v>
                </c:pt>
                <c:pt idx="557">
                  <c:v>529.49400000000003</c:v>
                </c:pt>
                <c:pt idx="558">
                  <c:v>529.76300000000003</c:v>
                </c:pt>
                <c:pt idx="559">
                  <c:v>530.03099999999995</c:v>
                </c:pt>
                <c:pt idx="560">
                  <c:v>530.29999999999995</c:v>
                </c:pt>
                <c:pt idx="561">
                  <c:v>530.56899999999996</c:v>
                </c:pt>
                <c:pt idx="562">
                  <c:v>530.83799999999997</c:v>
                </c:pt>
                <c:pt idx="563">
                  <c:v>531.10699999999997</c:v>
                </c:pt>
                <c:pt idx="564">
                  <c:v>531.37599999999998</c:v>
                </c:pt>
                <c:pt idx="565">
                  <c:v>531.64499999999998</c:v>
                </c:pt>
                <c:pt idx="566">
                  <c:v>531.91399999999999</c:v>
                </c:pt>
                <c:pt idx="567">
                  <c:v>532.18299999999999</c:v>
                </c:pt>
                <c:pt idx="568">
                  <c:v>532.452</c:v>
                </c:pt>
                <c:pt idx="569">
                  <c:v>532.721</c:v>
                </c:pt>
                <c:pt idx="570">
                  <c:v>532.99099999999999</c:v>
                </c:pt>
                <c:pt idx="571">
                  <c:v>533.26</c:v>
                </c:pt>
                <c:pt idx="572">
                  <c:v>533.529</c:v>
                </c:pt>
                <c:pt idx="573">
                  <c:v>533.79899999999998</c:v>
                </c:pt>
                <c:pt idx="574">
                  <c:v>534.06799999999998</c:v>
                </c:pt>
                <c:pt idx="575">
                  <c:v>534.33699999999999</c:v>
                </c:pt>
                <c:pt idx="576">
                  <c:v>534.60699999999997</c:v>
                </c:pt>
                <c:pt idx="577">
                  <c:v>534.87699999999995</c:v>
                </c:pt>
                <c:pt idx="578">
                  <c:v>535.14599999999996</c:v>
                </c:pt>
                <c:pt idx="579">
                  <c:v>535.41600000000005</c:v>
                </c:pt>
                <c:pt idx="580">
                  <c:v>535.68499999999995</c:v>
                </c:pt>
                <c:pt idx="581">
                  <c:v>535.95500000000004</c:v>
                </c:pt>
                <c:pt idx="582">
                  <c:v>536.22500000000002</c:v>
                </c:pt>
                <c:pt idx="583">
                  <c:v>536.495</c:v>
                </c:pt>
                <c:pt idx="584">
                  <c:v>536.76499999999999</c:v>
                </c:pt>
                <c:pt idx="585">
                  <c:v>537.03499999999997</c:v>
                </c:pt>
                <c:pt idx="586">
                  <c:v>537.30499999999995</c:v>
                </c:pt>
                <c:pt idx="587">
                  <c:v>537.57500000000005</c:v>
                </c:pt>
                <c:pt idx="588">
                  <c:v>537.84500000000003</c:v>
                </c:pt>
                <c:pt idx="589">
                  <c:v>538.11500000000001</c:v>
                </c:pt>
                <c:pt idx="590">
                  <c:v>538.38499999999999</c:v>
                </c:pt>
                <c:pt idx="591">
                  <c:v>538.65499999999997</c:v>
                </c:pt>
                <c:pt idx="592">
                  <c:v>538.92600000000004</c:v>
                </c:pt>
                <c:pt idx="593">
                  <c:v>539.19600000000003</c:v>
                </c:pt>
                <c:pt idx="594">
                  <c:v>539.46600000000001</c:v>
                </c:pt>
                <c:pt idx="595">
                  <c:v>539.73699999999997</c:v>
                </c:pt>
                <c:pt idx="596">
                  <c:v>540.00699999999995</c:v>
                </c:pt>
                <c:pt idx="597">
                  <c:v>540.27800000000002</c:v>
                </c:pt>
                <c:pt idx="598">
                  <c:v>540.548</c:v>
                </c:pt>
                <c:pt idx="599">
                  <c:v>540.81899999999996</c:v>
                </c:pt>
                <c:pt idx="600">
                  <c:v>541.08900000000006</c:v>
                </c:pt>
                <c:pt idx="601">
                  <c:v>541.36</c:v>
                </c:pt>
                <c:pt idx="602">
                  <c:v>541.63099999999997</c:v>
                </c:pt>
                <c:pt idx="603">
                  <c:v>541.90200000000004</c:v>
                </c:pt>
                <c:pt idx="604">
                  <c:v>542.17200000000003</c:v>
                </c:pt>
                <c:pt idx="605">
                  <c:v>542.44299999999998</c:v>
                </c:pt>
                <c:pt idx="606">
                  <c:v>542.71400000000006</c:v>
                </c:pt>
                <c:pt idx="607">
                  <c:v>542.98500000000001</c:v>
                </c:pt>
                <c:pt idx="608">
                  <c:v>543.25599999999997</c:v>
                </c:pt>
                <c:pt idx="609">
                  <c:v>543.52700000000004</c:v>
                </c:pt>
                <c:pt idx="610">
                  <c:v>543.798</c:v>
                </c:pt>
                <c:pt idx="611">
                  <c:v>544.06899999999996</c:v>
                </c:pt>
                <c:pt idx="612">
                  <c:v>544.34100000000001</c:v>
                </c:pt>
                <c:pt idx="613">
                  <c:v>544.61199999999997</c:v>
                </c:pt>
                <c:pt idx="614">
                  <c:v>544.88300000000004</c:v>
                </c:pt>
                <c:pt idx="615">
                  <c:v>545.15499999999997</c:v>
                </c:pt>
                <c:pt idx="616">
                  <c:v>545.42600000000004</c:v>
                </c:pt>
                <c:pt idx="617">
                  <c:v>545.697</c:v>
                </c:pt>
                <c:pt idx="618">
                  <c:v>545.96900000000005</c:v>
                </c:pt>
                <c:pt idx="619">
                  <c:v>546.24</c:v>
                </c:pt>
                <c:pt idx="620">
                  <c:v>546.51199999999994</c:v>
                </c:pt>
                <c:pt idx="621">
                  <c:v>546.78399999999999</c:v>
                </c:pt>
                <c:pt idx="622">
                  <c:v>547.05499999999995</c:v>
                </c:pt>
                <c:pt idx="623">
                  <c:v>547.327</c:v>
                </c:pt>
                <c:pt idx="624">
                  <c:v>547.59900000000005</c:v>
                </c:pt>
                <c:pt idx="625">
                  <c:v>547.87099999999998</c:v>
                </c:pt>
                <c:pt idx="626">
                  <c:v>548.14200000000005</c:v>
                </c:pt>
                <c:pt idx="627">
                  <c:v>548.41399999999999</c:v>
                </c:pt>
                <c:pt idx="628">
                  <c:v>548.68600000000004</c:v>
                </c:pt>
                <c:pt idx="629">
                  <c:v>548.95799999999997</c:v>
                </c:pt>
                <c:pt idx="630">
                  <c:v>549.23</c:v>
                </c:pt>
                <c:pt idx="631">
                  <c:v>549.50199999999995</c:v>
                </c:pt>
                <c:pt idx="632">
                  <c:v>549.77499999999998</c:v>
                </c:pt>
                <c:pt idx="633">
                  <c:v>550.04700000000003</c:v>
                </c:pt>
                <c:pt idx="634">
                  <c:v>550.31899999999996</c:v>
                </c:pt>
                <c:pt idx="635">
                  <c:v>550.59100000000001</c:v>
                </c:pt>
                <c:pt idx="636">
                  <c:v>550.86400000000003</c:v>
                </c:pt>
                <c:pt idx="637">
                  <c:v>551.13599999999997</c:v>
                </c:pt>
                <c:pt idx="638">
                  <c:v>551.40800000000002</c:v>
                </c:pt>
                <c:pt idx="639">
                  <c:v>551.68100000000004</c:v>
                </c:pt>
                <c:pt idx="640">
                  <c:v>551.95299999999997</c:v>
                </c:pt>
                <c:pt idx="641">
                  <c:v>552.226</c:v>
                </c:pt>
                <c:pt idx="642">
                  <c:v>552.49800000000005</c:v>
                </c:pt>
                <c:pt idx="643">
                  <c:v>552.77099999999996</c:v>
                </c:pt>
                <c:pt idx="644">
                  <c:v>553.04399999999998</c:v>
                </c:pt>
                <c:pt idx="645">
                  <c:v>553.31600000000003</c:v>
                </c:pt>
                <c:pt idx="646">
                  <c:v>553.58900000000006</c:v>
                </c:pt>
                <c:pt idx="647">
                  <c:v>553.86199999999997</c:v>
                </c:pt>
                <c:pt idx="648">
                  <c:v>554.13499999999999</c:v>
                </c:pt>
                <c:pt idx="649">
                  <c:v>554.40800000000002</c:v>
                </c:pt>
                <c:pt idx="650">
                  <c:v>554.68100000000004</c:v>
                </c:pt>
                <c:pt idx="651">
                  <c:v>554.95399999999995</c:v>
                </c:pt>
                <c:pt idx="652">
                  <c:v>555.22699999999998</c:v>
                </c:pt>
                <c:pt idx="653">
                  <c:v>555.5</c:v>
                </c:pt>
                <c:pt idx="654">
                  <c:v>555.77300000000002</c:v>
                </c:pt>
                <c:pt idx="655">
                  <c:v>556.04600000000005</c:v>
                </c:pt>
                <c:pt idx="656">
                  <c:v>556.31899999999996</c:v>
                </c:pt>
                <c:pt idx="657">
                  <c:v>556.59199999999998</c:v>
                </c:pt>
                <c:pt idx="658">
                  <c:v>556.86599999999999</c:v>
                </c:pt>
                <c:pt idx="659">
                  <c:v>557.13900000000001</c:v>
                </c:pt>
                <c:pt idx="660">
                  <c:v>557.41200000000003</c:v>
                </c:pt>
                <c:pt idx="661">
                  <c:v>557.68600000000004</c:v>
                </c:pt>
                <c:pt idx="662">
                  <c:v>557.95899999999995</c:v>
                </c:pt>
                <c:pt idx="663">
                  <c:v>558.23299999999995</c:v>
                </c:pt>
                <c:pt idx="664">
                  <c:v>558.50599999999997</c:v>
                </c:pt>
                <c:pt idx="665">
                  <c:v>558.78</c:v>
                </c:pt>
                <c:pt idx="666">
                  <c:v>559.053</c:v>
                </c:pt>
                <c:pt idx="667">
                  <c:v>559.327</c:v>
                </c:pt>
                <c:pt idx="668">
                  <c:v>559.601</c:v>
                </c:pt>
                <c:pt idx="669">
                  <c:v>559.875</c:v>
                </c:pt>
                <c:pt idx="670">
                  <c:v>560.14800000000002</c:v>
                </c:pt>
                <c:pt idx="671">
                  <c:v>560.42200000000003</c:v>
                </c:pt>
                <c:pt idx="672">
                  <c:v>560.69600000000003</c:v>
                </c:pt>
                <c:pt idx="673">
                  <c:v>560.97</c:v>
                </c:pt>
                <c:pt idx="674">
                  <c:v>561.24400000000003</c:v>
                </c:pt>
                <c:pt idx="675">
                  <c:v>561.51800000000003</c:v>
                </c:pt>
                <c:pt idx="676">
                  <c:v>561.79200000000003</c:v>
                </c:pt>
                <c:pt idx="677">
                  <c:v>562.06600000000003</c:v>
                </c:pt>
                <c:pt idx="678">
                  <c:v>562.34</c:v>
                </c:pt>
                <c:pt idx="679">
                  <c:v>562.61400000000003</c:v>
                </c:pt>
                <c:pt idx="680">
                  <c:v>562.88800000000003</c:v>
                </c:pt>
                <c:pt idx="681">
                  <c:v>563.16200000000003</c:v>
                </c:pt>
                <c:pt idx="682">
                  <c:v>563.43700000000001</c:v>
                </c:pt>
                <c:pt idx="683">
                  <c:v>563.71100000000001</c:v>
                </c:pt>
                <c:pt idx="684">
                  <c:v>563.98500000000001</c:v>
                </c:pt>
                <c:pt idx="685">
                  <c:v>564.26</c:v>
                </c:pt>
                <c:pt idx="686">
                  <c:v>564.53399999999999</c:v>
                </c:pt>
                <c:pt idx="687">
                  <c:v>564.80799999999999</c:v>
                </c:pt>
                <c:pt idx="688">
                  <c:v>565.08299999999997</c:v>
                </c:pt>
                <c:pt idx="689">
                  <c:v>565.35699999999997</c:v>
                </c:pt>
                <c:pt idx="690">
                  <c:v>565.63199999999995</c:v>
                </c:pt>
                <c:pt idx="691">
                  <c:v>565.90599999999995</c:v>
                </c:pt>
                <c:pt idx="692">
                  <c:v>566.18100000000004</c:v>
                </c:pt>
                <c:pt idx="693">
                  <c:v>566.45600000000002</c:v>
                </c:pt>
                <c:pt idx="694">
                  <c:v>566.73</c:v>
                </c:pt>
                <c:pt idx="695">
                  <c:v>567.005</c:v>
                </c:pt>
                <c:pt idx="696">
                  <c:v>567.28</c:v>
                </c:pt>
                <c:pt idx="697">
                  <c:v>567.55399999999997</c:v>
                </c:pt>
                <c:pt idx="698">
                  <c:v>567.82899999999995</c:v>
                </c:pt>
                <c:pt idx="699">
                  <c:v>568.10400000000004</c:v>
                </c:pt>
                <c:pt idx="700">
                  <c:v>568.37900000000002</c:v>
                </c:pt>
                <c:pt idx="701">
                  <c:v>568.654</c:v>
                </c:pt>
                <c:pt idx="702">
                  <c:v>568.92899999999997</c:v>
                </c:pt>
                <c:pt idx="703">
                  <c:v>569.20399999999995</c:v>
                </c:pt>
                <c:pt idx="704">
                  <c:v>569.47900000000004</c:v>
                </c:pt>
                <c:pt idx="705">
                  <c:v>569.75400000000002</c:v>
                </c:pt>
                <c:pt idx="706">
                  <c:v>570.029</c:v>
                </c:pt>
              </c:numCache>
            </c:numRef>
          </c:xVal>
          <c:yVal>
            <c:numRef>
              <c:f>'1 - cyanine Iodide'!$D$6:$D$712</c:f>
              <c:numCache>
                <c:formatCode>General</c:formatCode>
                <c:ptCount val="707"/>
                <c:pt idx="0">
                  <c:v>-7.0000000000000062E-3</c:v>
                </c:pt>
                <c:pt idx="1">
                  <c:v>-1.3000000000000005E-2</c:v>
                </c:pt>
                <c:pt idx="2">
                  <c:v>-1.8000000000000009E-2</c:v>
                </c:pt>
                <c:pt idx="3">
                  <c:v>-3.9E-2</c:v>
                </c:pt>
                <c:pt idx="4">
                  <c:v>-5.0999999999999997E-2</c:v>
                </c:pt>
                <c:pt idx="5">
                  <c:v>-5.2000000000000005E-2</c:v>
                </c:pt>
                <c:pt idx="6">
                  <c:v>-4.8000000000000001E-2</c:v>
                </c:pt>
                <c:pt idx="7">
                  <c:v>-4.5999999999999992E-2</c:v>
                </c:pt>
                <c:pt idx="8">
                  <c:v>-3.4999999999999996E-2</c:v>
                </c:pt>
                <c:pt idx="9">
                  <c:v>-2.1999999999999999E-2</c:v>
                </c:pt>
                <c:pt idx="10">
                  <c:v>-1.3999999999999999E-2</c:v>
                </c:pt>
                <c:pt idx="11">
                  <c:v>-8.0000000000000002E-3</c:v>
                </c:pt>
                <c:pt idx="12">
                  <c:v>-3.0000000000000001E-3</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0</c:v>
                </c:pt>
                <c:pt idx="57">
                  <c:v>0</c:v>
                </c:pt>
                <c:pt idx="58">
                  <c:v>0</c:v>
                </c:pt>
                <c:pt idx="59">
                  <c:v>0</c:v>
                </c:pt>
                <c:pt idx="60">
                  <c:v>0</c:v>
                </c:pt>
                <c:pt idx="61">
                  <c:v>0</c:v>
                </c:pt>
                <c:pt idx="62">
                  <c:v>0</c:v>
                </c:pt>
                <c:pt idx="63">
                  <c:v>0</c:v>
                </c:pt>
                <c:pt idx="64">
                  <c:v>0</c:v>
                </c:pt>
                <c:pt idx="65">
                  <c:v>0</c:v>
                </c:pt>
                <c:pt idx="66">
                  <c:v>0</c:v>
                </c:pt>
                <c:pt idx="67">
                  <c:v>0</c:v>
                </c:pt>
                <c:pt idx="68">
                  <c:v>0</c:v>
                </c:pt>
                <c:pt idx="69">
                  <c:v>0</c:v>
                </c:pt>
                <c:pt idx="70">
                  <c:v>0</c:v>
                </c:pt>
                <c:pt idx="71">
                  <c:v>0</c:v>
                </c:pt>
                <c:pt idx="72">
                  <c:v>0</c:v>
                </c:pt>
                <c:pt idx="73">
                  <c:v>0</c:v>
                </c:pt>
                <c:pt idx="74">
                  <c:v>0</c:v>
                </c:pt>
                <c:pt idx="75">
                  <c:v>0</c:v>
                </c:pt>
                <c:pt idx="76">
                  <c:v>0</c:v>
                </c:pt>
                <c:pt idx="77">
                  <c:v>0</c:v>
                </c:pt>
                <c:pt idx="78">
                  <c:v>0</c:v>
                </c:pt>
                <c:pt idx="79">
                  <c:v>3.0000000000000001E-3</c:v>
                </c:pt>
                <c:pt idx="80">
                  <c:v>6.0000000000000001E-3</c:v>
                </c:pt>
                <c:pt idx="81">
                  <c:v>9.0000000000000011E-3</c:v>
                </c:pt>
                <c:pt idx="82">
                  <c:v>1.4000000000000002E-2</c:v>
                </c:pt>
                <c:pt idx="83">
                  <c:v>2.0000000000000004E-2</c:v>
                </c:pt>
                <c:pt idx="84">
                  <c:v>2.2000000000000002E-2</c:v>
                </c:pt>
                <c:pt idx="85">
                  <c:v>2.3E-2</c:v>
                </c:pt>
                <c:pt idx="86">
                  <c:v>2.3E-2</c:v>
                </c:pt>
                <c:pt idx="87">
                  <c:v>2.2000000000000002E-2</c:v>
                </c:pt>
                <c:pt idx="88">
                  <c:v>1.9999999999999997E-2</c:v>
                </c:pt>
                <c:pt idx="89">
                  <c:v>2.0999999999999998E-2</c:v>
                </c:pt>
                <c:pt idx="90">
                  <c:v>2.5000000000000001E-2</c:v>
                </c:pt>
                <c:pt idx="91">
                  <c:v>3.3000000000000002E-2</c:v>
                </c:pt>
                <c:pt idx="92">
                  <c:v>3.7999999999999992E-2</c:v>
                </c:pt>
                <c:pt idx="93">
                  <c:v>4.3000000000000003E-2</c:v>
                </c:pt>
                <c:pt idx="94">
                  <c:v>4.300000000000001E-2</c:v>
                </c:pt>
                <c:pt idx="95">
                  <c:v>4.0000000000000015E-2</c:v>
                </c:pt>
                <c:pt idx="96">
                  <c:v>3.4000000000000002E-2</c:v>
                </c:pt>
                <c:pt idx="97">
                  <c:v>3.0999999999999986E-2</c:v>
                </c:pt>
                <c:pt idx="98">
                  <c:v>2.5999999999999981E-2</c:v>
                </c:pt>
                <c:pt idx="99">
                  <c:v>2.2999999999999979E-2</c:v>
                </c:pt>
                <c:pt idx="100">
                  <c:v>2.1999999999999978E-2</c:v>
                </c:pt>
                <c:pt idx="101">
                  <c:v>2.0999999999999991E-2</c:v>
                </c:pt>
                <c:pt idx="102">
                  <c:v>1.9000000000000017E-2</c:v>
                </c:pt>
                <c:pt idx="103">
                  <c:v>2.200000000000002E-2</c:v>
                </c:pt>
                <c:pt idx="104">
                  <c:v>2.6000000000000023E-2</c:v>
                </c:pt>
                <c:pt idx="105">
                  <c:v>3.1E-2</c:v>
                </c:pt>
                <c:pt idx="106">
                  <c:v>3.5000000000000003E-2</c:v>
                </c:pt>
                <c:pt idx="107">
                  <c:v>3.8000000000000006E-2</c:v>
                </c:pt>
                <c:pt idx="108">
                  <c:v>3.8000000000000006E-2</c:v>
                </c:pt>
                <c:pt idx="109">
                  <c:v>3.7000000000000005E-2</c:v>
                </c:pt>
                <c:pt idx="110">
                  <c:v>3.2000000000000028E-2</c:v>
                </c:pt>
                <c:pt idx="111">
                  <c:v>2.8000000000000025E-2</c:v>
                </c:pt>
                <c:pt idx="112">
                  <c:v>2.3999999999999994E-2</c:v>
                </c:pt>
                <c:pt idx="113">
                  <c:v>1.6999999999999987E-2</c:v>
                </c:pt>
                <c:pt idx="114">
                  <c:v>1.2999999999999984E-2</c:v>
                </c:pt>
                <c:pt idx="115">
                  <c:v>1.0999999999999982E-2</c:v>
                </c:pt>
                <c:pt idx="116">
                  <c:v>9.9999999999999811E-3</c:v>
                </c:pt>
                <c:pt idx="117">
                  <c:v>1.100000000000001E-2</c:v>
                </c:pt>
                <c:pt idx="118">
                  <c:v>1.6000000000000014E-2</c:v>
                </c:pt>
                <c:pt idx="119">
                  <c:v>1.9000000000000017E-2</c:v>
                </c:pt>
                <c:pt idx="120">
                  <c:v>2.0999999999999963E-2</c:v>
                </c:pt>
                <c:pt idx="121">
                  <c:v>2.1999999999999964E-2</c:v>
                </c:pt>
                <c:pt idx="122">
                  <c:v>2.3999999999999966E-2</c:v>
                </c:pt>
                <c:pt idx="123">
                  <c:v>2.5999999999999968E-2</c:v>
                </c:pt>
                <c:pt idx="124">
                  <c:v>2.6999999999999968E-2</c:v>
                </c:pt>
                <c:pt idx="125">
                  <c:v>2.9000000000000026E-2</c:v>
                </c:pt>
                <c:pt idx="126">
                  <c:v>3.0000000000000027E-2</c:v>
                </c:pt>
                <c:pt idx="127">
                  <c:v>2.6000000000000023E-2</c:v>
                </c:pt>
                <c:pt idx="128">
                  <c:v>2.1000000000000019E-2</c:v>
                </c:pt>
                <c:pt idx="129">
                  <c:v>1.7000000000000015E-2</c:v>
                </c:pt>
                <c:pt idx="130">
                  <c:v>1.5000000000000013E-2</c:v>
                </c:pt>
                <c:pt idx="131">
                  <c:v>1.4000000000000012E-2</c:v>
                </c:pt>
                <c:pt idx="132">
                  <c:v>1.8000000000000016E-2</c:v>
                </c:pt>
                <c:pt idx="133">
                  <c:v>2.1000000000000019E-2</c:v>
                </c:pt>
                <c:pt idx="134">
                  <c:v>2.5000000000000022E-2</c:v>
                </c:pt>
                <c:pt idx="135">
                  <c:v>2.6000000000000023E-2</c:v>
                </c:pt>
                <c:pt idx="136">
                  <c:v>2.7000000000000024E-2</c:v>
                </c:pt>
                <c:pt idx="137">
                  <c:v>2.6000000000000023E-2</c:v>
                </c:pt>
                <c:pt idx="138">
                  <c:v>2.6999999999999968E-2</c:v>
                </c:pt>
                <c:pt idx="139">
                  <c:v>2.5999999999999968E-2</c:v>
                </c:pt>
                <c:pt idx="140">
                  <c:v>2.6999999999999968E-2</c:v>
                </c:pt>
                <c:pt idx="141">
                  <c:v>2.899999999999997E-2</c:v>
                </c:pt>
                <c:pt idx="142">
                  <c:v>3.0999999999999972E-2</c:v>
                </c:pt>
                <c:pt idx="143">
                  <c:v>3.2000000000000028E-2</c:v>
                </c:pt>
                <c:pt idx="144">
                  <c:v>3.6000000000000032E-2</c:v>
                </c:pt>
                <c:pt idx="145">
                  <c:v>3.8000000000000034E-2</c:v>
                </c:pt>
                <c:pt idx="146">
                  <c:v>3.9000000000000035E-2</c:v>
                </c:pt>
                <c:pt idx="147">
                  <c:v>3.9000000000000035E-2</c:v>
                </c:pt>
                <c:pt idx="148">
                  <c:v>3.999999999999998E-2</c:v>
                </c:pt>
                <c:pt idx="149">
                  <c:v>3.7999999999999978E-2</c:v>
                </c:pt>
                <c:pt idx="150">
                  <c:v>3.7999999999999978E-2</c:v>
                </c:pt>
                <c:pt idx="151">
                  <c:v>3.7999999999999978E-2</c:v>
                </c:pt>
                <c:pt idx="152">
                  <c:v>3.999999999999998E-2</c:v>
                </c:pt>
                <c:pt idx="153">
                  <c:v>4.1000000000000036E-2</c:v>
                </c:pt>
                <c:pt idx="154">
                  <c:v>4.3999999999999928E-2</c:v>
                </c:pt>
                <c:pt idx="155">
                  <c:v>4.3999999999999928E-2</c:v>
                </c:pt>
                <c:pt idx="156">
                  <c:v>4.3999999999999928E-2</c:v>
                </c:pt>
                <c:pt idx="157">
                  <c:v>4.2999999999999927E-2</c:v>
                </c:pt>
                <c:pt idx="158">
                  <c:v>4.1999999999999926E-2</c:v>
                </c:pt>
                <c:pt idx="159">
                  <c:v>4.1000000000000036E-2</c:v>
                </c:pt>
                <c:pt idx="160">
                  <c:v>4.3000000000000038E-2</c:v>
                </c:pt>
                <c:pt idx="161">
                  <c:v>4.3000000000000038E-2</c:v>
                </c:pt>
                <c:pt idx="162">
                  <c:v>4.1000000000000036E-2</c:v>
                </c:pt>
                <c:pt idx="163">
                  <c:v>4.0000000000000036E-2</c:v>
                </c:pt>
                <c:pt idx="164">
                  <c:v>3.7000000000000033E-2</c:v>
                </c:pt>
                <c:pt idx="165">
                  <c:v>3.400000000000003E-2</c:v>
                </c:pt>
                <c:pt idx="166">
                  <c:v>3.400000000000003E-2</c:v>
                </c:pt>
                <c:pt idx="167">
                  <c:v>3.8000000000000034E-2</c:v>
                </c:pt>
                <c:pt idx="168">
                  <c:v>4.0000000000000036E-2</c:v>
                </c:pt>
                <c:pt idx="169">
                  <c:v>4.3000000000000038E-2</c:v>
                </c:pt>
                <c:pt idx="170">
                  <c:v>4.4000000000000039E-2</c:v>
                </c:pt>
                <c:pt idx="171">
                  <c:v>4.6000000000000041E-2</c:v>
                </c:pt>
                <c:pt idx="172">
                  <c:v>4.599999999999993E-2</c:v>
                </c:pt>
                <c:pt idx="173">
                  <c:v>4.6999999999999931E-2</c:v>
                </c:pt>
                <c:pt idx="174">
                  <c:v>4.6999999999999931E-2</c:v>
                </c:pt>
                <c:pt idx="175">
                  <c:v>4.8999999999999932E-2</c:v>
                </c:pt>
                <c:pt idx="176">
                  <c:v>4.7999999999999932E-2</c:v>
                </c:pt>
                <c:pt idx="177">
                  <c:v>4.8000000000000043E-2</c:v>
                </c:pt>
                <c:pt idx="178">
                  <c:v>4.8000000000000043E-2</c:v>
                </c:pt>
                <c:pt idx="179">
                  <c:v>5.1000000000000045E-2</c:v>
                </c:pt>
                <c:pt idx="180">
                  <c:v>5.3000000000000047E-2</c:v>
                </c:pt>
                <c:pt idx="181">
                  <c:v>5.600000000000005E-2</c:v>
                </c:pt>
                <c:pt idx="182">
                  <c:v>6.0000000000000053E-2</c:v>
                </c:pt>
                <c:pt idx="183">
                  <c:v>6.5000000000000058E-2</c:v>
                </c:pt>
                <c:pt idx="184">
                  <c:v>6.800000000000006E-2</c:v>
                </c:pt>
                <c:pt idx="185">
                  <c:v>7.2000000000000064E-2</c:v>
                </c:pt>
                <c:pt idx="186">
                  <c:v>7.7999999999999958E-2</c:v>
                </c:pt>
                <c:pt idx="187">
                  <c:v>7.999999999999996E-2</c:v>
                </c:pt>
                <c:pt idx="188">
                  <c:v>8.0999999999999961E-2</c:v>
                </c:pt>
                <c:pt idx="189">
                  <c:v>8.2999999999999963E-2</c:v>
                </c:pt>
                <c:pt idx="190">
                  <c:v>8.2999999999999963E-2</c:v>
                </c:pt>
                <c:pt idx="191">
                  <c:v>8.0000000000000071E-2</c:v>
                </c:pt>
                <c:pt idx="192">
                  <c:v>7.900000000000007E-2</c:v>
                </c:pt>
                <c:pt idx="193">
                  <c:v>7.900000000000007E-2</c:v>
                </c:pt>
                <c:pt idx="194">
                  <c:v>7.8000000000000069E-2</c:v>
                </c:pt>
                <c:pt idx="195">
                  <c:v>7.8999999999999959E-2</c:v>
                </c:pt>
                <c:pt idx="196">
                  <c:v>8.2999999999999852E-2</c:v>
                </c:pt>
                <c:pt idx="197">
                  <c:v>8.6000000000000076E-2</c:v>
                </c:pt>
                <c:pt idx="198">
                  <c:v>8.6999999999999966E-2</c:v>
                </c:pt>
                <c:pt idx="199">
                  <c:v>8.6999999999999966E-2</c:v>
                </c:pt>
                <c:pt idx="200">
                  <c:v>8.7000000000000188E-2</c:v>
                </c:pt>
                <c:pt idx="201">
                  <c:v>8.5000000000000187E-2</c:v>
                </c:pt>
                <c:pt idx="202">
                  <c:v>8.5999999999999854E-2</c:v>
                </c:pt>
                <c:pt idx="203">
                  <c:v>8.6999999999999966E-2</c:v>
                </c:pt>
                <c:pt idx="204">
                  <c:v>8.7999999999999856E-2</c:v>
                </c:pt>
                <c:pt idx="205">
                  <c:v>8.6999999999999744E-2</c:v>
                </c:pt>
                <c:pt idx="206">
                  <c:v>8.4999999999999964E-2</c:v>
                </c:pt>
                <c:pt idx="207">
                  <c:v>8.0000000000000071E-2</c:v>
                </c:pt>
                <c:pt idx="208">
                  <c:v>7.6000000000000068E-2</c:v>
                </c:pt>
                <c:pt idx="209">
                  <c:v>7.5000000000000178E-2</c:v>
                </c:pt>
                <c:pt idx="210">
                  <c:v>7.7000000000000179E-2</c:v>
                </c:pt>
                <c:pt idx="211">
                  <c:v>7.8999999999999959E-2</c:v>
                </c:pt>
                <c:pt idx="212">
                  <c:v>8.1999999999999851E-2</c:v>
                </c:pt>
                <c:pt idx="213">
                  <c:v>8.5999999999999854E-2</c:v>
                </c:pt>
                <c:pt idx="214">
                  <c:v>8.7999999999999856E-2</c:v>
                </c:pt>
                <c:pt idx="215">
                  <c:v>8.5999999999999854E-2</c:v>
                </c:pt>
                <c:pt idx="216">
                  <c:v>8.5999999999999854E-2</c:v>
                </c:pt>
                <c:pt idx="217">
                  <c:v>8.6000000000000076E-2</c:v>
                </c:pt>
                <c:pt idx="218">
                  <c:v>8.900000000000019E-2</c:v>
                </c:pt>
                <c:pt idx="219">
                  <c:v>9.099999999999997E-2</c:v>
                </c:pt>
                <c:pt idx="220">
                  <c:v>9.6000000000000085E-2</c:v>
                </c:pt>
                <c:pt idx="221">
                  <c:v>0.10100000000000042</c:v>
                </c:pt>
                <c:pt idx="222">
                  <c:v>0.10699999999999998</c:v>
                </c:pt>
                <c:pt idx="223">
                  <c:v>0.10699999999999998</c:v>
                </c:pt>
                <c:pt idx="224">
                  <c:v>0.11100000000000021</c:v>
                </c:pt>
                <c:pt idx="225">
                  <c:v>0.11299999999999999</c:v>
                </c:pt>
                <c:pt idx="226">
                  <c:v>0.11299999999999955</c:v>
                </c:pt>
                <c:pt idx="227">
                  <c:v>0.11499999999999999</c:v>
                </c:pt>
                <c:pt idx="228">
                  <c:v>0.12099999999999977</c:v>
                </c:pt>
                <c:pt idx="229">
                  <c:v>0.12499999999999978</c:v>
                </c:pt>
                <c:pt idx="230">
                  <c:v>0.1339999999999999</c:v>
                </c:pt>
                <c:pt idx="231">
                  <c:v>0.14700000000000024</c:v>
                </c:pt>
                <c:pt idx="232">
                  <c:v>0.15300000000000002</c:v>
                </c:pt>
                <c:pt idx="233">
                  <c:v>0.15700000000000003</c:v>
                </c:pt>
                <c:pt idx="234">
                  <c:v>0.15800000000000014</c:v>
                </c:pt>
                <c:pt idx="235">
                  <c:v>0.15400000000000014</c:v>
                </c:pt>
                <c:pt idx="236">
                  <c:v>0.14799999999999991</c:v>
                </c:pt>
                <c:pt idx="237">
                  <c:v>0.15100000000000002</c:v>
                </c:pt>
                <c:pt idx="238">
                  <c:v>0.15399999999999991</c:v>
                </c:pt>
                <c:pt idx="239">
                  <c:v>0.15999999999999992</c:v>
                </c:pt>
                <c:pt idx="240">
                  <c:v>0.16799999999999993</c:v>
                </c:pt>
                <c:pt idx="241">
                  <c:v>0.17700000000000005</c:v>
                </c:pt>
                <c:pt idx="242">
                  <c:v>0.17999999999999994</c:v>
                </c:pt>
                <c:pt idx="243">
                  <c:v>0.18400000000000016</c:v>
                </c:pt>
                <c:pt idx="244">
                  <c:v>0.18900000000000006</c:v>
                </c:pt>
                <c:pt idx="245">
                  <c:v>0.19599999999999973</c:v>
                </c:pt>
                <c:pt idx="246">
                  <c:v>0.19699999999999984</c:v>
                </c:pt>
                <c:pt idx="247">
                  <c:v>0.19800000000000018</c:v>
                </c:pt>
                <c:pt idx="248">
                  <c:v>0.19899999999999984</c:v>
                </c:pt>
                <c:pt idx="249">
                  <c:v>0.19700000000000006</c:v>
                </c:pt>
                <c:pt idx="250">
                  <c:v>0.18800000000000017</c:v>
                </c:pt>
                <c:pt idx="251">
                  <c:v>0.18700000000000028</c:v>
                </c:pt>
                <c:pt idx="252">
                  <c:v>0.18900000000000006</c:v>
                </c:pt>
                <c:pt idx="253">
                  <c:v>0.18800000000000017</c:v>
                </c:pt>
                <c:pt idx="254">
                  <c:v>0.1899999999999995</c:v>
                </c:pt>
                <c:pt idx="255">
                  <c:v>0.20100000000000007</c:v>
                </c:pt>
                <c:pt idx="256">
                  <c:v>0.20799999999999974</c:v>
                </c:pt>
                <c:pt idx="257">
                  <c:v>0.21399999999999997</c:v>
                </c:pt>
                <c:pt idx="258">
                  <c:v>0.22300000000000031</c:v>
                </c:pt>
                <c:pt idx="259">
                  <c:v>0.23300000000000054</c:v>
                </c:pt>
                <c:pt idx="260">
                  <c:v>0.23400000000000043</c:v>
                </c:pt>
                <c:pt idx="261">
                  <c:v>0.23200000000000021</c:v>
                </c:pt>
                <c:pt idx="262">
                  <c:v>0.22899999999999965</c:v>
                </c:pt>
                <c:pt idx="263">
                  <c:v>0.22499999999999964</c:v>
                </c:pt>
                <c:pt idx="264">
                  <c:v>0.21399999999999952</c:v>
                </c:pt>
                <c:pt idx="265">
                  <c:v>0.20599999999999952</c:v>
                </c:pt>
                <c:pt idx="266">
                  <c:v>0.20400000000000018</c:v>
                </c:pt>
                <c:pt idx="267">
                  <c:v>0.20000000000000018</c:v>
                </c:pt>
                <c:pt idx="268">
                  <c:v>0.19899999999999984</c:v>
                </c:pt>
                <c:pt idx="269">
                  <c:v>0.20300000000000029</c:v>
                </c:pt>
                <c:pt idx="270">
                  <c:v>0.21300000000000008</c:v>
                </c:pt>
                <c:pt idx="271">
                  <c:v>0.21799999999999953</c:v>
                </c:pt>
                <c:pt idx="272">
                  <c:v>0.22299999999999986</c:v>
                </c:pt>
                <c:pt idx="273">
                  <c:v>0.22100000000000009</c:v>
                </c:pt>
                <c:pt idx="274">
                  <c:v>0.21600000000000019</c:v>
                </c:pt>
                <c:pt idx="275">
                  <c:v>0.20300000000000029</c:v>
                </c:pt>
                <c:pt idx="276">
                  <c:v>0.1890000000000005</c:v>
                </c:pt>
                <c:pt idx="277">
                  <c:v>0.18300000000000072</c:v>
                </c:pt>
                <c:pt idx="278">
                  <c:v>0.1819999999999995</c:v>
                </c:pt>
                <c:pt idx="279">
                  <c:v>0.18399999999999928</c:v>
                </c:pt>
                <c:pt idx="280">
                  <c:v>0.18799999999999928</c:v>
                </c:pt>
                <c:pt idx="281">
                  <c:v>0.19699999999999962</c:v>
                </c:pt>
                <c:pt idx="282">
                  <c:v>0.1949999999999994</c:v>
                </c:pt>
                <c:pt idx="283">
                  <c:v>0.19000000000000083</c:v>
                </c:pt>
                <c:pt idx="284">
                  <c:v>0.18000000000000016</c:v>
                </c:pt>
                <c:pt idx="285">
                  <c:v>0.16800000000000015</c:v>
                </c:pt>
                <c:pt idx="286">
                  <c:v>0.15300000000000002</c:v>
                </c:pt>
                <c:pt idx="287">
                  <c:v>0.13999999999999968</c:v>
                </c:pt>
                <c:pt idx="288">
                  <c:v>0.12799999999999967</c:v>
                </c:pt>
                <c:pt idx="289">
                  <c:v>0.12000000000000055</c:v>
                </c:pt>
                <c:pt idx="290">
                  <c:v>0.1190000000000011</c:v>
                </c:pt>
                <c:pt idx="291">
                  <c:v>0.12300000000000022</c:v>
                </c:pt>
                <c:pt idx="292">
                  <c:v>0.13000000000000078</c:v>
                </c:pt>
                <c:pt idx="293">
                  <c:v>0.13400000000000034</c:v>
                </c:pt>
                <c:pt idx="294">
                  <c:v>0.13600000000000012</c:v>
                </c:pt>
                <c:pt idx="295">
                  <c:v>0.12499999999999911</c:v>
                </c:pt>
                <c:pt idx="296">
                  <c:v>9.9999999999999645E-2</c:v>
                </c:pt>
                <c:pt idx="297">
                  <c:v>7.199999999999962E-2</c:v>
                </c:pt>
                <c:pt idx="298">
                  <c:v>4.9999999999999822E-2</c:v>
                </c:pt>
                <c:pt idx="299">
                  <c:v>3.1000000000000139E-2</c:v>
                </c:pt>
                <c:pt idx="300">
                  <c:v>2.4000000000000021E-2</c:v>
                </c:pt>
                <c:pt idx="301">
                  <c:v>3.1000000000000139E-2</c:v>
                </c:pt>
                <c:pt idx="302">
                  <c:v>4.3000000000000149E-2</c:v>
                </c:pt>
                <c:pt idx="303">
                  <c:v>5.400000000000027E-2</c:v>
                </c:pt>
                <c:pt idx="304">
                  <c:v>6.0999999999999499E-2</c:v>
                </c:pt>
                <c:pt idx="305">
                  <c:v>6.2000000000000277E-2</c:v>
                </c:pt>
                <c:pt idx="306">
                  <c:v>5.500000000000016E-2</c:v>
                </c:pt>
                <c:pt idx="307">
                  <c:v>4.0999999999999925E-2</c:v>
                </c:pt>
                <c:pt idx="308">
                  <c:v>2.0999999999999908E-2</c:v>
                </c:pt>
                <c:pt idx="309">
                  <c:v>8.0000000000008953E-3</c:v>
                </c:pt>
                <c:pt idx="310">
                  <c:v>3.0000000000001137E-3</c:v>
                </c:pt>
                <c:pt idx="311">
                  <c:v>-1.000000000000334E-3</c:v>
                </c:pt>
                <c:pt idx="312">
                  <c:v>3.0000000000001137E-3</c:v>
                </c:pt>
                <c:pt idx="313">
                  <c:v>1.6000000000000014E-2</c:v>
                </c:pt>
                <c:pt idx="314">
                  <c:v>1.5999999999999126E-2</c:v>
                </c:pt>
                <c:pt idx="315">
                  <c:v>5.9999999999993392E-3</c:v>
                </c:pt>
                <c:pt idx="316">
                  <c:v>1.000000000000334E-3</c:v>
                </c:pt>
                <c:pt idx="317">
                  <c:v>-8.9999999999994529E-3</c:v>
                </c:pt>
                <c:pt idx="318">
                  <c:v>-2.2000000000000242E-2</c:v>
                </c:pt>
                <c:pt idx="319">
                  <c:v>-2.2999999999999687E-2</c:v>
                </c:pt>
                <c:pt idx="320">
                  <c:v>-2.0999999999999019E-2</c:v>
                </c:pt>
                <c:pt idx="321">
                  <c:v>-2.0999999999999908E-2</c:v>
                </c:pt>
                <c:pt idx="322">
                  <c:v>-1.4000000000000234E-2</c:v>
                </c:pt>
                <c:pt idx="323">
                  <c:v>-1.4999999999999236E-2</c:v>
                </c:pt>
                <c:pt idx="324">
                  <c:v>-1.9999999999999574E-2</c:v>
                </c:pt>
                <c:pt idx="325">
                  <c:v>-2.2000000000000242E-2</c:v>
                </c:pt>
                <c:pt idx="326">
                  <c:v>-2.2000000000000242E-2</c:v>
                </c:pt>
                <c:pt idx="327">
                  <c:v>-2.8000000000000469E-2</c:v>
                </c:pt>
                <c:pt idx="328">
                  <c:v>-2.2000000000000686E-2</c:v>
                </c:pt>
                <c:pt idx="329">
                  <c:v>-1.3000000000000789E-2</c:v>
                </c:pt>
                <c:pt idx="330">
                  <c:v>9.9999999999944578E-4</c:v>
                </c:pt>
                <c:pt idx="331">
                  <c:v>1.6000000000000014E-2</c:v>
                </c:pt>
                <c:pt idx="332">
                  <c:v>3.2000000000000028E-2</c:v>
                </c:pt>
                <c:pt idx="333">
                  <c:v>4.2000000000000703E-2</c:v>
                </c:pt>
                <c:pt idx="334">
                  <c:v>5.2999999999999936E-2</c:v>
                </c:pt>
                <c:pt idx="335">
                  <c:v>5.8000000000000718E-2</c:v>
                </c:pt>
                <c:pt idx="336">
                  <c:v>6.0999999999999943E-2</c:v>
                </c:pt>
                <c:pt idx="337">
                  <c:v>6.5999999999999837E-2</c:v>
                </c:pt>
                <c:pt idx="338">
                  <c:v>8.1999999999998963E-2</c:v>
                </c:pt>
                <c:pt idx="339">
                  <c:v>9.6999999999999531E-2</c:v>
                </c:pt>
                <c:pt idx="340">
                  <c:v>0.11399999999999899</c:v>
                </c:pt>
                <c:pt idx="341">
                  <c:v>0.12999999999999989</c:v>
                </c:pt>
                <c:pt idx="342">
                  <c:v>0.14999999999999947</c:v>
                </c:pt>
                <c:pt idx="343">
                  <c:v>0.15100000000000069</c:v>
                </c:pt>
                <c:pt idx="344">
                  <c:v>0.13900000000000023</c:v>
                </c:pt>
                <c:pt idx="345">
                  <c:v>0.12199999999999989</c:v>
                </c:pt>
                <c:pt idx="346">
                  <c:v>0.10499999999999954</c:v>
                </c:pt>
                <c:pt idx="347">
                  <c:v>8.4000000000000519E-2</c:v>
                </c:pt>
                <c:pt idx="348">
                  <c:v>7.3999999999999844E-2</c:v>
                </c:pt>
                <c:pt idx="349">
                  <c:v>8.6000000000000298E-2</c:v>
                </c:pt>
                <c:pt idx="350">
                  <c:v>0.10400000000000009</c:v>
                </c:pt>
                <c:pt idx="351">
                  <c:v>0.12500000000000089</c:v>
                </c:pt>
                <c:pt idx="352">
                  <c:v>0.13200000000000056</c:v>
                </c:pt>
                <c:pt idx="353">
                  <c:v>0.13499999999999979</c:v>
                </c:pt>
                <c:pt idx="354">
                  <c:v>0.125</c:v>
                </c:pt>
                <c:pt idx="355">
                  <c:v>0.10700000000000109</c:v>
                </c:pt>
                <c:pt idx="356">
                  <c:v>8.599999999999941E-2</c:v>
                </c:pt>
                <c:pt idx="357">
                  <c:v>8.0999999999999517E-2</c:v>
                </c:pt>
                <c:pt idx="358">
                  <c:v>7.8999999999999737E-2</c:v>
                </c:pt>
                <c:pt idx="359">
                  <c:v>7.7000000000000846E-2</c:v>
                </c:pt>
                <c:pt idx="360">
                  <c:v>7.2000000000000064E-2</c:v>
                </c:pt>
                <c:pt idx="361">
                  <c:v>5.9000000000000163E-2</c:v>
                </c:pt>
                <c:pt idx="362">
                  <c:v>4.1999999999999815E-2</c:v>
                </c:pt>
                <c:pt idx="363">
                  <c:v>2.0000000000000462E-2</c:v>
                </c:pt>
                <c:pt idx="364">
                  <c:v>0</c:v>
                </c:pt>
                <c:pt idx="365">
                  <c:v>-1.2000000000000455E-2</c:v>
                </c:pt>
                <c:pt idx="366">
                  <c:v>-1.7999999999999794E-2</c:v>
                </c:pt>
                <c:pt idx="367">
                  <c:v>-2.4000000000000021E-2</c:v>
                </c:pt>
                <c:pt idx="368">
                  <c:v>-2.2000000000000242E-2</c:v>
                </c:pt>
                <c:pt idx="369">
                  <c:v>-2.0000000000000462E-2</c:v>
                </c:pt>
                <c:pt idx="370">
                  <c:v>-8.0000000000000071E-3</c:v>
                </c:pt>
                <c:pt idx="371">
                  <c:v>4.9999999999998934E-3</c:v>
                </c:pt>
                <c:pt idx="372">
                  <c:v>9.0000000000003411E-3</c:v>
                </c:pt>
                <c:pt idx="373">
                  <c:v>3.0000000000001137E-3</c:v>
                </c:pt>
                <c:pt idx="374">
                  <c:v>0</c:v>
                </c:pt>
                <c:pt idx="375">
                  <c:v>-1.6000000000000014E-2</c:v>
                </c:pt>
                <c:pt idx="376">
                  <c:v>-3.5000000000000142E-2</c:v>
                </c:pt>
                <c:pt idx="377">
                  <c:v>-4.1000000000000369E-2</c:v>
                </c:pt>
                <c:pt idx="378">
                  <c:v>-4.0000000000000036E-2</c:v>
                </c:pt>
                <c:pt idx="379">
                  <c:v>-4.1999999999999815E-2</c:v>
                </c:pt>
                <c:pt idx="380">
                  <c:v>-3.8999999999999702E-2</c:v>
                </c:pt>
                <c:pt idx="381">
                  <c:v>-2.8999999999999915E-2</c:v>
                </c:pt>
                <c:pt idx="382">
                  <c:v>-2.1999999999999353E-2</c:v>
                </c:pt>
                <c:pt idx="383">
                  <c:v>-2.0000000000000462E-2</c:v>
                </c:pt>
                <c:pt idx="384">
                  <c:v>-2.4000000000000021E-2</c:v>
                </c:pt>
                <c:pt idx="385">
                  <c:v>-3.6000000000000476E-2</c:v>
                </c:pt>
                <c:pt idx="386">
                  <c:v>-4.8999999999999488E-2</c:v>
                </c:pt>
                <c:pt idx="387">
                  <c:v>-6.4000000000000057E-2</c:v>
                </c:pt>
                <c:pt idx="388">
                  <c:v>-7.3999999999999844E-2</c:v>
                </c:pt>
                <c:pt idx="389">
                  <c:v>-7.6000000000000512E-2</c:v>
                </c:pt>
                <c:pt idx="390">
                  <c:v>-6.7000000000000171E-2</c:v>
                </c:pt>
                <c:pt idx="391">
                  <c:v>-5.7000000000000384E-2</c:v>
                </c:pt>
                <c:pt idx="392">
                  <c:v>-4.9000000000000377E-2</c:v>
                </c:pt>
                <c:pt idx="393">
                  <c:v>-4.1999999999999815E-2</c:v>
                </c:pt>
                <c:pt idx="394">
                  <c:v>-4.2999999999999261E-2</c:v>
                </c:pt>
                <c:pt idx="395">
                  <c:v>-4.8000000000000043E-2</c:v>
                </c:pt>
                <c:pt idx="396">
                  <c:v>-6.2000000000000277E-2</c:v>
                </c:pt>
                <c:pt idx="397">
                  <c:v>-7.5999999999999623E-2</c:v>
                </c:pt>
                <c:pt idx="398">
                  <c:v>-9.2000000000000526E-2</c:v>
                </c:pt>
                <c:pt idx="399">
                  <c:v>-9.5000000000000639E-2</c:v>
                </c:pt>
                <c:pt idx="400">
                  <c:v>-0.10499999999999954</c:v>
                </c:pt>
                <c:pt idx="401">
                  <c:v>-0.11299999999999955</c:v>
                </c:pt>
                <c:pt idx="402">
                  <c:v>-0.11300000000000043</c:v>
                </c:pt>
                <c:pt idx="403">
                  <c:v>-0.10099999999999998</c:v>
                </c:pt>
                <c:pt idx="404">
                  <c:v>-0.10000000000000053</c:v>
                </c:pt>
                <c:pt idx="405">
                  <c:v>-9.300000000000086E-2</c:v>
                </c:pt>
                <c:pt idx="406">
                  <c:v>-7.5000000000000178E-2</c:v>
                </c:pt>
                <c:pt idx="407">
                  <c:v>-6.5000000000000391E-2</c:v>
                </c:pt>
                <c:pt idx="408">
                  <c:v>-7.099999999999973E-2</c:v>
                </c:pt>
                <c:pt idx="409">
                  <c:v>-7.0999999999998842E-2</c:v>
                </c:pt>
                <c:pt idx="410">
                  <c:v>-6.3999999999999169E-2</c:v>
                </c:pt>
                <c:pt idx="411">
                  <c:v>-7.099999999999973E-2</c:v>
                </c:pt>
                <c:pt idx="412">
                  <c:v>-7.4999999999999289E-2</c:v>
                </c:pt>
                <c:pt idx="413">
                  <c:v>-6.899999999999995E-2</c:v>
                </c:pt>
                <c:pt idx="414">
                  <c:v>-5.9000000000000163E-2</c:v>
                </c:pt>
                <c:pt idx="415">
                  <c:v>-6.2999999999999723E-2</c:v>
                </c:pt>
                <c:pt idx="416">
                  <c:v>-5.600000000000005E-2</c:v>
                </c:pt>
                <c:pt idx="417">
                  <c:v>-4.2000000000000259E-2</c:v>
                </c:pt>
                <c:pt idx="418">
                  <c:v>-2.3999999999999133E-2</c:v>
                </c:pt>
                <c:pt idx="419">
                  <c:v>-1.1000000000000121E-2</c:v>
                </c:pt>
                <c:pt idx="420">
                  <c:v>1.2999999999999901E-2</c:v>
                </c:pt>
                <c:pt idx="421">
                  <c:v>3.8000000000000256E-2</c:v>
                </c:pt>
                <c:pt idx="422">
                  <c:v>6.3000000000000167E-2</c:v>
                </c:pt>
                <c:pt idx="423">
                  <c:v>6.7999999999999616E-2</c:v>
                </c:pt>
                <c:pt idx="424">
                  <c:v>6.899999999999995E-2</c:v>
                </c:pt>
                <c:pt idx="425">
                  <c:v>6.4999999999999503E-2</c:v>
                </c:pt>
                <c:pt idx="426">
                  <c:v>5.8999999999999275E-2</c:v>
                </c:pt>
                <c:pt idx="427">
                  <c:v>3.8999999999998813E-2</c:v>
                </c:pt>
                <c:pt idx="428">
                  <c:v>3.8000000000000256E-2</c:v>
                </c:pt>
                <c:pt idx="429">
                  <c:v>3.5999999999999588E-2</c:v>
                </c:pt>
                <c:pt idx="430">
                  <c:v>3.8000000000000256E-2</c:v>
                </c:pt>
                <c:pt idx="431">
                  <c:v>4.3000000000000149E-2</c:v>
                </c:pt>
                <c:pt idx="432">
                  <c:v>5.3000000000000824E-2</c:v>
                </c:pt>
                <c:pt idx="433">
                  <c:v>4.7999999999999154E-2</c:v>
                </c:pt>
                <c:pt idx="434">
                  <c:v>4.9999999999999822E-2</c:v>
                </c:pt>
                <c:pt idx="435">
                  <c:v>4.7999999999999154E-2</c:v>
                </c:pt>
                <c:pt idx="436">
                  <c:v>2.8000000000000469E-2</c:v>
                </c:pt>
                <c:pt idx="437">
                  <c:v>1.6000000000000014E-2</c:v>
                </c:pt>
                <c:pt idx="438">
                  <c:v>1.9000000000000128E-2</c:v>
                </c:pt>
                <c:pt idx="439">
                  <c:v>2.0999999999999908E-2</c:v>
                </c:pt>
                <c:pt idx="440">
                  <c:v>2.2000000000000242E-2</c:v>
                </c:pt>
                <c:pt idx="441">
                  <c:v>3.5999999999999588E-2</c:v>
                </c:pt>
                <c:pt idx="442">
                  <c:v>2.8999999999999915E-2</c:v>
                </c:pt>
                <c:pt idx="443">
                  <c:v>1.1999999999999567E-2</c:v>
                </c:pt>
                <c:pt idx="444">
                  <c:v>-1.1999999999999567E-2</c:v>
                </c:pt>
                <c:pt idx="445">
                  <c:v>-2.8000000000000469E-2</c:v>
                </c:pt>
                <c:pt idx="446">
                  <c:v>-3.8000000000000256E-2</c:v>
                </c:pt>
                <c:pt idx="447">
                  <c:v>-2.8999999999999915E-2</c:v>
                </c:pt>
                <c:pt idx="448">
                  <c:v>-1.6000000000000014E-2</c:v>
                </c:pt>
                <c:pt idx="449">
                  <c:v>3.9999999999995595E-3</c:v>
                </c:pt>
                <c:pt idx="450">
                  <c:v>7.0000000000005613E-3</c:v>
                </c:pt>
                <c:pt idx="451">
                  <c:v>-5.9999999999993392E-3</c:v>
                </c:pt>
                <c:pt idx="452">
                  <c:v>-1.9999999999999574E-2</c:v>
                </c:pt>
                <c:pt idx="453">
                  <c:v>-2.8999999999999915E-2</c:v>
                </c:pt>
                <c:pt idx="454">
                  <c:v>-3.5000000000000142E-2</c:v>
                </c:pt>
                <c:pt idx="455">
                  <c:v>-2.8999999999999915E-2</c:v>
                </c:pt>
                <c:pt idx="456">
                  <c:v>-8.0000000000000071E-3</c:v>
                </c:pt>
                <c:pt idx="457">
                  <c:v>1.2999999999999901E-2</c:v>
                </c:pt>
                <c:pt idx="458">
                  <c:v>2.9000000000000803E-2</c:v>
                </c:pt>
                <c:pt idx="459">
                  <c:v>2.9000000000000803E-2</c:v>
                </c:pt>
                <c:pt idx="460">
                  <c:v>2.6000000000000689E-2</c:v>
                </c:pt>
                <c:pt idx="461">
                  <c:v>9.9999999999997868E-3</c:v>
                </c:pt>
                <c:pt idx="462">
                  <c:v>-1.5000000000000568E-2</c:v>
                </c:pt>
                <c:pt idx="463">
                  <c:v>-4.8000000000000931E-2</c:v>
                </c:pt>
                <c:pt idx="464">
                  <c:v>-6.3000000000000611E-2</c:v>
                </c:pt>
                <c:pt idx="465">
                  <c:v>-7.2000000000000952E-2</c:v>
                </c:pt>
                <c:pt idx="466">
                  <c:v>-7.099999999999973E-2</c:v>
                </c:pt>
                <c:pt idx="467">
                  <c:v>-6.899999999999995E-2</c:v>
                </c:pt>
                <c:pt idx="468">
                  <c:v>-6.9999999999999396E-2</c:v>
                </c:pt>
                <c:pt idx="469">
                  <c:v>-8.6000000000000298E-2</c:v>
                </c:pt>
                <c:pt idx="470">
                  <c:v>-0.10299999999999887</c:v>
                </c:pt>
                <c:pt idx="471">
                  <c:v>-0.13100000000000023</c:v>
                </c:pt>
                <c:pt idx="472">
                  <c:v>-0.14299999999999979</c:v>
                </c:pt>
                <c:pt idx="473">
                  <c:v>-0.13899999999999935</c:v>
                </c:pt>
                <c:pt idx="474">
                  <c:v>-0.12099999999999955</c:v>
                </c:pt>
                <c:pt idx="475">
                  <c:v>-0.10800000000000054</c:v>
                </c:pt>
                <c:pt idx="476">
                  <c:v>-7.8999999999999737E-2</c:v>
                </c:pt>
                <c:pt idx="477">
                  <c:v>-5.8999999999999719E-2</c:v>
                </c:pt>
                <c:pt idx="478">
                  <c:v>-4.2000000000000703E-2</c:v>
                </c:pt>
                <c:pt idx="479">
                  <c:v>-3.7999999999999812E-2</c:v>
                </c:pt>
                <c:pt idx="480">
                  <c:v>-3.2000000000000028E-2</c:v>
                </c:pt>
                <c:pt idx="481">
                  <c:v>-3.9000000000000146E-2</c:v>
                </c:pt>
                <c:pt idx="482">
                  <c:v>-5.2000000000000046E-2</c:v>
                </c:pt>
                <c:pt idx="483">
                  <c:v>-6.3999999999999613E-2</c:v>
                </c:pt>
                <c:pt idx="484">
                  <c:v>-5.9999999999999609E-2</c:v>
                </c:pt>
                <c:pt idx="485">
                  <c:v>-5.2999999999999936E-2</c:v>
                </c:pt>
                <c:pt idx="486">
                  <c:v>-3.0000000000000249E-2</c:v>
                </c:pt>
                <c:pt idx="487">
                  <c:v>9.9999999999988987E-4</c:v>
                </c:pt>
                <c:pt idx="488">
                  <c:v>3.0999999999999694E-2</c:v>
                </c:pt>
                <c:pt idx="489">
                  <c:v>5.3999999999999826E-2</c:v>
                </c:pt>
                <c:pt idx="490">
                  <c:v>7.3000000000000398E-2</c:v>
                </c:pt>
                <c:pt idx="491">
                  <c:v>8.0999999999999961E-2</c:v>
                </c:pt>
                <c:pt idx="492">
                  <c:v>8.3999999999999631E-2</c:v>
                </c:pt>
                <c:pt idx="493">
                  <c:v>8.0000000000000515E-2</c:v>
                </c:pt>
                <c:pt idx="494">
                  <c:v>6.899999999999995E-2</c:v>
                </c:pt>
                <c:pt idx="495">
                  <c:v>6.3999999999999169E-2</c:v>
                </c:pt>
                <c:pt idx="496">
                  <c:v>5.600000000000005E-2</c:v>
                </c:pt>
                <c:pt idx="497">
                  <c:v>5.0000000000001155E-2</c:v>
                </c:pt>
                <c:pt idx="498">
                  <c:v>4.4999999999999929E-2</c:v>
                </c:pt>
                <c:pt idx="499">
                  <c:v>4.9000000000000377E-2</c:v>
                </c:pt>
                <c:pt idx="500">
                  <c:v>5.1000000000000156E-2</c:v>
                </c:pt>
                <c:pt idx="501">
                  <c:v>6.5999999999999837E-2</c:v>
                </c:pt>
                <c:pt idx="502">
                  <c:v>8.599999999999941E-2</c:v>
                </c:pt>
                <c:pt idx="503">
                  <c:v>0.10400000000000009</c:v>
                </c:pt>
                <c:pt idx="504">
                  <c:v>0.11899999999999888</c:v>
                </c:pt>
                <c:pt idx="505">
                  <c:v>0.12899999999999956</c:v>
                </c:pt>
                <c:pt idx="506">
                  <c:v>0.10999999999999943</c:v>
                </c:pt>
                <c:pt idx="507">
                  <c:v>6.5000000000000391E-2</c:v>
                </c:pt>
                <c:pt idx="508">
                  <c:v>3.7999999999999368E-2</c:v>
                </c:pt>
                <c:pt idx="509">
                  <c:v>1.0000000000000675E-2</c:v>
                </c:pt>
                <c:pt idx="510">
                  <c:v>-1.7999999999999794E-2</c:v>
                </c:pt>
                <c:pt idx="511">
                  <c:v>-1.1999999999999567E-2</c:v>
                </c:pt>
                <c:pt idx="512">
                  <c:v>2.2999999999999687E-2</c:v>
                </c:pt>
                <c:pt idx="513">
                  <c:v>2.7999999999999581E-2</c:v>
                </c:pt>
                <c:pt idx="514">
                  <c:v>2.7000000000000135E-2</c:v>
                </c:pt>
                <c:pt idx="515">
                  <c:v>2.7000000000000135E-2</c:v>
                </c:pt>
                <c:pt idx="516">
                  <c:v>3.0000000000001137E-3</c:v>
                </c:pt>
                <c:pt idx="517">
                  <c:v>-3.1000000000000583E-2</c:v>
                </c:pt>
                <c:pt idx="518">
                  <c:v>-4.4999999999999929E-2</c:v>
                </c:pt>
                <c:pt idx="519">
                  <c:v>-5.6000000000000938E-2</c:v>
                </c:pt>
                <c:pt idx="520">
                  <c:v>-6.9999999999999396E-2</c:v>
                </c:pt>
                <c:pt idx="521">
                  <c:v>-7.2000000000000064E-2</c:v>
                </c:pt>
                <c:pt idx="522">
                  <c:v>-6.4999999999999503E-2</c:v>
                </c:pt>
                <c:pt idx="523">
                  <c:v>-6.1999999999999389E-2</c:v>
                </c:pt>
                <c:pt idx="524">
                  <c:v>-5.2999999999999048E-2</c:v>
                </c:pt>
                <c:pt idx="525">
                  <c:v>-3.900000000000059E-2</c:v>
                </c:pt>
                <c:pt idx="526">
                  <c:v>-3.5000000000000142E-2</c:v>
                </c:pt>
                <c:pt idx="527">
                  <c:v>-4.2999999999999705E-2</c:v>
                </c:pt>
                <c:pt idx="528">
                  <c:v>-4.4000000000000039E-2</c:v>
                </c:pt>
                <c:pt idx="529">
                  <c:v>-3.7999999999999812E-2</c:v>
                </c:pt>
                <c:pt idx="530">
                  <c:v>-3.3999999999999808E-2</c:v>
                </c:pt>
                <c:pt idx="531">
                  <c:v>-1.699999999999946E-2</c:v>
                </c:pt>
                <c:pt idx="532">
                  <c:v>1.9999999999997797E-3</c:v>
                </c:pt>
                <c:pt idx="533">
                  <c:v>2.4999999999999911E-2</c:v>
                </c:pt>
                <c:pt idx="534">
                  <c:v>3.8999999999999257E-2</c:v>
                </c:pt>
                <c:pt idx="535">
                  <c:v>5.9999999999999609E-2</c:v>
                </c:pt>
                <c:pt idx="536">
                  <c:v>6.6999999999999282E-2</c:v>
                </c:pt>
                <c:pt idx="537">
                  <c:v>7.9999999999999627E-2</c:v>
                </c:pt>
                <c:pt idx="538">
                  <c:v>7.8000000000000291E-2</c:v>
                </c:pt>
                <c:pt idx="539">
                  <c:v>6.7000000000000171E-2</c:v>
                </c:pt>
                <c:pt idx="540">
                  <c:v>4.3000000000000149E-2</c:v>
                </c:pt>
                <c:pt idx="541">
                  <c:v>3.900000000000059E-2</c:v>
                </c:pt>
                <c:pt idx="542">
                  <c:v>2.0999999999999908E-2</c:v>
                </c:pt>
                <c:pt idx="543">
                  <c:v>9.9999999999997868E-3</c:v>
                </c:pt>
                <c:pt idx="544">
                  <c:v>1.1000000000000121E-2</c:v>
                </c:pt>
                <c:pt idx="545">
                  <c:v>1.5000000000000568E-2</c:v>
                </c:pt>
                <c:pt idx="546">
                  <c:v>0</c:v>
                </c:pt>
                <c:pt idx="547">
                  <c:v>4.9999999999998934E-3</c:v>
                </c:pt>
                <c:pt idx="548">
                  <c:v>-3.0000000000001137E-3</c:v>
                </c:pt>
                <c:pt idx="549">
                  <c:v>-2.4000000000000021E-2</c:v>
                </c:pt>
                <c:pt idx="550">
                  <c:v>-3.1000000000000583E-2</c:v>
                </c:pt>
                <c:pt idx="551">
                  <c:v>-3.0000000000000249E-2</c:v>
                </c:pt>
                <c:pt idx="552">
                  <c:v>-3.3999999999999808E-2</c:v>
                </c:pt>
                <c:pt idx="553">
                  <c:v>-2.3000000000000576E-2</c:v>
                </c:pt>
                <c:pt idx="554">
                  <c:v>3.0000000000001137E-3</c:v>
                </c:pt>
                <c:pt idx="555">
                  <c:v>1.9000000000000128E-2</c:v>
                </c:pt>
                <c:pt idx="556">
                  <c:v>3.0000000000000249E-2</c:v>
                </c:pt>
                <c:pt idx="557">
                  <c:v>2.5000000000000355E-2</c:v>
                </c:pt>
                <c:pt idx="558">
                  <c:v>1.2000000000000455E-2</c:v>
                </c:pt>
                <c:pt idx="559">
                  <c:v>-1.6000000000000014E-2</c:v>
                </c:pt>
                <c:pt idx="560">
                  <c:v>-5.4999999999999716E-2</c:v>
                </c:pt>
                <c:pt idx="561">
                  <c:v>-8.8000000000000078E-2</c:v>
                </c:pt>
                <c:pt idx="562">
                  <c:v>-0.1080000000000001</c:v>
                </c:pt>
                <c:pt idx="563">
                  <c:v>-0.12199999999999944</c:v>
                </c:pt>
                <c:pt idx="564">
                  <c:v>-0.11699999999999999</c:v>
                </c:pt>
                <c:pt idx="565">
                  <c:v>-9.1999999999999638E-2</c:v>
                </c:pt>
                <c:pt idx="566">
                  <c:v>-6.3999999999999613E-2</c:v>
                </c:pt>
                <c:pt idx="567">
                  <c:v>-3.7000000000000366E-2</c:v>
                </c:pt>
                <c:pt idx="568">
                  <c:v>-1.4000000000000234E-2</c:v>
                </c:pt>
                <c:pt idx="569">
                  <c:v>-1.7000000000000348E-2</c:v>
                </c:pt>
                <c:pt idx="570">
                  <c:v>-2.8000000000000025E-2</c:v>
                </c:pt>
                <c:pt idx="571">
                  <c:v>-4.000000000000048E-2</c:v>
                </c:pt>
                <c:pt idx="572">
                  <c:v>-5.6999999999999496E-2</c:v>
                </c:pt>
                <c:pt idx="573">
                  <c:v>-7.1000000000000174E-2</c:v>
                </c:pt>
                <c:pt idx="574">
                  <c:v>-5.6999999999999051E-2</c:v>
                </c:pt>
                <c:pt idx="575">
                  <c:v>-4.5000000000000373E-2</c:v>
                </c:pt>
                <c:pt idx="576">
                  <c:v>-4.6000000000000263E-2</c:v>
                </c:pt>
                <c:pt idx="577">
                  <c:v>-3.900000000000059E-2</c:v>
                </c:pt>
                <c:pt idx="578">
                  <c:v>-3.2999999999999474E-2</c:v>
                </c:pt>
                <c:pt idx="579">
                  <c:v>-4.6000000000000707E-2</c:v>
                </c:pt>
                <c:pt idx="580">
                  <c:v>-6.9000000000000394E-2</c:v>
                </c:pt>
                <c:pt idx="581">
                  <c:v>-8.4999999999999964E-2</c:v>
                </c:pt>
                <c:pt idx="582">
                  <c:v>-0.11099999999999977</c:v>
                </c:pt>
                <c:pt idx="583">
                  <c:v>-0.14200000000000079</c:v>
                </c:pt>
                <c:pt idx="584">
                  <c:v>-0.15800000000000036</c:v>
                </c:pt>
                <c:pt idx="585">
                  <c:v>-0.15599999999999969</c:v>
                </c:pt>
                <c:pt idx="586">
                  <c:v>-0.1549999999999998</c:v>
                </c:pt>
                <c:pt idx="587">
                  <c:v>-0.14700000000000024</c:v>
                </c:pt>
                <c:pt idx="588">
                  <c:v>-0.13099999999999978</c:v>
                </c:pt>
                <c:pt idx="589">
                  <c:v>-0.12699999999999978</c:v>
                </c:pt>
                <c:pt idx="590">
                  <c:v>-0.13600000000000012</c:v>
                </c:pt>
                <c:pt idx="591">
                  <c:v>-0.1379999999999999</c:v>
                </c:pt>
                <c:pt idx="592">
                  <c:v>-0.13999999999999924</c:v>
                </c:pt>
                <c:pt idx="593">
                  <c:v>-0.14799999999999969</c:v>
                </c:pt>
                <c:pt idx="594">
                  <c:v>-0.15699999999999958</c:v>
                </c:pt>
                <c:pt idx="595">
                  <c:v>-0.16499999999999959</c:v>
                </c:pt>
                <c:pt idx="596">
                  <c:v>-0.18099999999999961</c:v>
                </c:pt>
                <c:pt idx="597">
                  <c:v>-0.20400000000000063</c:v>
                </c:pt>
                <c:pt idx="598">
                  <c:v>-0.2240000000000002</c:v>
                </c:pt>
                <c:pt idx="599">
                  <c:v>-0.2370000000000001</c:v>
                </c:pt>
                <c:pt idx="600">
                  <c:v>-0.24000000000000021</c:v>
                </c:pt>
                <c:pt idx="601">
                  <c:v>-0.24000000000000021</c:v>
                </c:pt>
                <c:pt idx="602">
                  <c:v>-0.23499999999999988</c:v>
                </c:pt>
                <c:pt idx="603">
                  <c:v>-0.23100000000000032</c:v>
                </c:pt>
                <c:pt idx="604">
                  <c:v>-0.23100000000000032</c:v>
                </c:pt>
                <c:pt idx="605">
                  <c:v>-0.24200000000000044</c:v>
                </c:pt>
                <c:pt idx="606">
                  <c:v>-0.25600000000000023</c:v>
                </c:pt>
                <c:pt idx="607">
                  <c:v>-0.26999999999999957</c:v>
                </c:pt>
                <c:pt idx="608">
                  <c:v>-0.27999999999999936</c:v>
                </c:pt>
                <c:pt idx="609">
                  <c:v>-0.28699999999999948</c:v>
                </c:pt>
                <c:pt idx="610">
                  <c:v>-0.28599999999999959</c:v>
                </c:pt>
                <c:pt idx="611">
                  <c:v>-0.27699999999999969</c:v>
                </c:pt>
                <c:pt idx="612">
                  <c:v>-0.26800000000000024</c:v>
                </c:pt>
                <c:pt idx="613">
                  <c:v>-0.26700000000000035</c:v>
                </c:pt>
                <c:pt idx="614">
                  <c:v>-0.27100000000000035</c:v>
                </c:pt>
                <c:pt idx="615">
                  <c:v>-0.2719999999999998</c:v>
                </c:pt>
                <c:pt idx="616">
                  <c:v>-0.27500000000000036</c:v>
                </c:pt>
                <c:pt idx="617">
                  <c:v>-0.27700000000000014</c:v>
                </c:pt>
                <c:pt idx="618">
                  <c:v>-0.27300000000000013</c:v>
                </c:pt>
                <c:pt idx="619">
                  <c:v>-0.26200000000000001</c:v>
                </c:pt>
                <c:pt idx="620">
                  <c:v>-0.26000000000000023</c:v>
                </c:pt>
                <c:pt idx="621">
                  <c:v>-0.26399999999999979</c:v>
                </c:pt>
                <c:pt idx="622">
                  <c:v>-0.26799999999999979</c:v>
                </c:pt>
                <c:pt idx="623">
                  <c:v>-0.27099999999999969</c:v>
                </c:pt>
                <c:pt idx="624">
                  <c:v>-0.27499999999999991</c:v>
                </c:pt>
                <c:pt idx="625">
                  <c:v>-0.27500000000000013</c:v>
                </c:pt>
                <c:pt idx="626">
                  <c:v>-0.26899999999999991</c:v>
                </c:pt>
                <c:pt idx="627">
                  <c:v>-0.25600000000000001</c:v>
                </c:pt>
                <c:pt idx="628">
                  <c:v>-0.2410000000000001</c:v>
                </c:pt>
                <c:pt idx="629">
                  <c:v>-0.23200000000000021</c:v>
                </c:pt>
                <c:pt idx="630">
                  <c:v>-0.22099999999999986</c:v>
                </c:pt>
                <c:pt idx="631">
                  <c:v>-0.21000000000000019</c:v>
                </c:pt>
                <c:pt idx="632">
                  <c:v>-0.20800000000000018</c:v>
                </c:pt>
                <c:pt idx="633">
                  <c:v>-0.20799999999999996</c:v>
                </c:pt>
                <c:pt idx="634">
                  <c:v>-0.19799999999999995</c:v>
                </c:pt>
                <c:pt idx="635">
                  <c:v>-0.18900000000000006</c:v>
                </c:pt>
                <c:pt idx="636">
                  <c:v>-0.18399999999999972</c:v>
                </c:pt>
                <c:pt idx="637">
                  <c:v>-0.17299999999999982</c:v>
                </c:pt>
                <c:pt idx="638">
                  <c:v>-0.16800000000000015</c:v>
                </c:pt>
                <c:pt idx="639">
                  <c:v>-0.16999999999999993</c:v>
                </c:pt>
                <c:pt idx="640">
                  <c:v>-0.17199999999999993</c:v>
                </c:pt>
                <c:pt idx="641">
                  <c:v>-0.17100000000000026</c:v>
                </c:pt>
                <c:pt idx="642">
                  <c:v>-0.17800000000000016</c:v>
                </c:pt>
                <c:pt idx="643">
                  <c:v>-0.17900000000000005</c:v>
                </c:pt>
                <c:pt idx="644">
                  <c:v>-0.17799999999999994</c:v>
                </c:pt>
                <c:pt idx="645">
                  <c:v>-0.17799999999999994</c:v>
                </c:pt>
                <c:pt idx="646">
                  <c:v>-0.17599999999999993</c:v>
                </c:pt>
                <c:pt idx="647">
                  <c:v>-0.16700000000000004</c:v>
                </c:pt>
                <c:pt idx="648">
                  <c:v>-0.16299999999999992</c:v>
                </c:pt>
                <c:pt idx="649">
                  <c:v>-0.16099999999999992</c:v>
                </c:pt>
                <c:pt idx="650">
                  <c:v>-0.15800000000000003</c:v>
                </c:pt>
                <c:pt idx="651">
                  <c:v>-0.15900000000000003</c:v>
                </c:pt>
                <c:pt idx="652">
                  <c:v>-0.16199999999999992</c:v>
                </c:pt>
                <c:pt idx="653">
                  <c:v>-0.15800000000000003</c:v>
                </c:pt>
                <c:pt idx="654">
                  <c:v>-0.15200000000000014</c:v>
                </c:pt>
                <c:pt idx="655">
                  <c:v>-0.14400000000000013</c:v>
                </c:pt>
                <c:pt idx="656">
                  <c:v>-0.13300000000000012</c:v>
                </c:pt>
                <c:pt idx="657">
                  <c:v>-0.124</c:v>
                </c:pt>
                <c:pt idx="658">
                  <c:v>-0.12</c:v>
                </c:pt>
                <c:pt idx="659">
                  <c:v>-0.11599999999999999</c:v>
                </c:pt>
                <c:pt idx="660">
                  <c:v>-0.11499999999999999</c:v>
                </c:pt>
                <c:pt idx="661">
                  <c:v>-0.11499999999999999</c:v>
                </c:pt>
                <c:pt idx="662">
                  <c:v>-0.1120000000000001</c:v>
                </c:pt>
                <c:pt idx="663">
                  <c:v>-0.10599999999999998</c:v>
                </c:pt>
                <c:pt idx="664">
                  <c:v>-9.9999999999999978E-2</c:v>
                </c:pt>
                <c:pt idx="665">
                  <c:v>-9.4999999999999973E-2</c:v>
                </c:pt>
                <c:pt idx="666">
                  <c:v>-9.1999999999999971E-2</c:v>
                </c:pt>
                <c:pt idx="667">
                  <c:v>-8.9999999999999913E-2</c:v>
                </c:pt>
                <c:pt idx="668">
                  <c:v>-9.099999999999997E-2</c:v>
                </c:pt>
                <c:pt idx="669">
                  <c:v>-9.2999999999999972E-2</c:v>
                </c:pt>
                <c:pt idx="670">
                  <c:v>-9.4999999999999973E-2</c:v>
                </c:pt>
                <c:pt idx="671">
                  <c:v>-9.2999999999999972E-2</c:v>
                </c:pt>
                <c:pt idx="672">
                  <c:v>-9.5000000000000029E-2</c:v>
                </c:pt>
                <c:pt idx="673">
                  <c:v>-9.3000000000000027E-2</c:v>
                </c:pt>
                <c:pt idx="674">
                  <c:v>-8.9000000000000024E-2</c:v>
                </c:pt>
                <c:pt idx="675">
                  <c:v>-8.2000000000000017E-2</c:v>
                </c:pt>
                <c:pt idx="676">
                  <c:v>-7.8000000000000014E-2</c:v>
                </c:pt>
                <c:pt idx="677">
                  <c:v>-6.9000000000000006E-2</c:v>
                </c:pt>
                <c:pt idx="678">
                  <c:v>-6.6000000000000059E-2</c:v>
                </c:pt>
                <c:pt idx="679">
                  <c:v>-6.6000000000000059E-2</c:v>
                </c:pt>
                <c:pt idx="680">
                  <c:v>-6.7000000000000004E-2</c:v>
                </c:pt>
                <c:pt idx="681">
                  <c:v>-6.7000000000000004E-2</c:v>
                </c:pt>
                <c:pt idx="682">
                  <c:v>-6.8999999999999978E-2</c:v>
                </c:pt>
                <c:pt idx="683">
                  <c:v>-6.4999999999999947E-2</c:v>
                </c:pt>
                <c:pt idx="684">
                  <c:v>-5.8999999999999941E-2</c:v>
                </c:pt>
                <c:pt idx="685">
                  <c:v>-5.3999999999999992E-2</c:v>
                </c:pt>
                <c:pt idx="686">
                  <c:v>-5.2999999999999992E-2</c:v>
                </c:pt>
                <c:pt idx="687">
                  <c:v>-5.2000000000000018E-2</c:v>
                </c:pt>
                <c:pt idx="688">
                  <c:v>-5.400000000000002E-2</c:v>
                </c:pt>
                <c:pt idx="689">
                  <c:v>-5.5000000000000021E-2</c:v>
                </c:pt>
                <c:pt idx="690">
                  <c:v>-5.5000000000000021E-2</c:v>
                </c:pt>
                <c:pt idx="691">
                  <c:v>-5.099999999999999E-2</c:v>
                </c:pt>
                <c:pt idx="692">
                  <c:v>-4.5999999999999985E-2</c:v>
                </c:pt>
                <c:pt idx="693">
                  <c:v>-4.0000000000000008E-2</c:v>
                </c:pt>
                <c:pt idx="694">
                  <c:v>-3.6999999999999991E-2</c:v>
                </c:pt>
                <c:pt idx="695">
                  <c:v>-3.5999999999999976E-2</c:v>
                </c:pt>
                <c:pt idx="696">
                  <c:v>-3.5000000000000003E-2</c:v>
                </c:pt>
                <c:pt idx="697">
                  <c:v>-3.5000000000000003E-2</c:v>
                </c:pt>
                <c:pt idx="698">
                  <c:v>-3.9999999999999994E-2</c:v>
                </c:pt>
                <c:pt idx="699">
                  <c:v>-4.300000000000001E-2</c:v>
                </c:pt>
                <c:pt idx="700">
                  <c:v>-4.5000000000000026E-2</c:v>
                </c:pt>
                <c:pt idx="701">
                  <c:v>-5.000000000000001E-2</c:v>
                </c:pt>
                <c:pt idx="702">
                  <c:v>-5.5E-2</c:v>
                </c:pt>
                <c:pt idx="703">
                  <c:v>-5.3000000000000005E-2</c:v>
                </c:pt>
                <c:pt idx="704">
                  <c:v>-5.1999999999999998E-2</c:v>
                </c:pt>
                <c:pt idx="705">
                  <c:v>-5.099999999999999E-2</c:v>
                </c:pt>
                <c:pt idx="706">
                  <c:v>-4.3999999999999997E-2</c:v>
                </c:pt>
              </c:numCache>
            </c:numRef>
          </c:yVal>
          <c:smooth val="1"/>
          <c:extLst>
            <c:ext xmlns:c16="http://schemas.microsoft.com/office/drawing/2014/chart" uri="{C3380CC4-5D6E-409C-BE32-E72D297353CC}">
              <c16:uniqueId val="{00000000-14BD-4CA2-9EA3-AA7244610BA7}"/>
            </c:ext>
          </c:extLst>
        </c:ser>
        <c:dLbls>
          <c:showLegendKey val="0"/>
          <c:showVal val="0"/>
          <c:showCatName val="0"/>
          <c:showSerName val="0"/>
          <c:showPercent val="0"/>
          <c:showBubbleSize val="0"/>
        </c:dLbls>
        <c:axId val="1345734319"/>
        <c:axId val="1345734735"/>
      </c:scatterChart>
      <c:valAx>
        <c:axId val="1345734319"/>
        <c:scaling>
          <c:orientation val="minMax"/>
          <c:max val="535"/>
          <c:min val="520"/>
        </c:scaling>
        <c:delete val="0"/>
        <c:axPos val="b"/>
        <c:majorGridlines>
          <c:spPr>
            <a:ln w="9525" cap="flat" cmpd="sng" algn="ctr">
              <a:solidFill>
                <a:schemeClr val="tx1">
                  <a:lumMod val="15000"/>
                  <a:lumOff val="85000"/>
                </a:schemeClr>
              </a:solidFill>
              <a:round/>
            </a:ln>
            <a:effectLst/>
          </c:spPr>
        </c:majorGridlines>
        <c:minorGridlines>
          <c:spPr>
            <a:ln w="9525" cap="flat" cmpd="sng" algn="ctr">
              <a:noFill/>
              <a:round/>
            </a:ln>
            <a:effectLst/>
          </c:spPr>
        </c:min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Wavelength (n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734735"/>
        <c:crosses val="autoZero"/>
        <c:crossBetween val="midCat"/>
        <c:majorUnit val="1"/>
        <c:minorUnit val="0.1"/>
      </c:valAx>
      <c:valAx>
        <c:axId val="1345734735"/>
        <c:scaling>
          <c:orientation val="minMax"/>
          <c:max val="5.000000000000001E-2"/>
          <c:min val="-5.000000000000001E-2"/>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bsor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5734319"/>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D48D0C-DFF8-4031-B8C1-DC354273A4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1</Pages>
  <Words>2831</Words>
  <Characters>16137</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lispie, Nathan</dc:creator>
  <cp:keywords/>
  <dc:description/>
  <cp:lastModifiedBy>Nathan Gillispie</cp:lastModifiedBy>
  <cp:revision>154</cp:revision>
  <cp:lastPrinted>2023-02-23T05:56:00Z</cp:lastPrinted>
  <dcterms:created xsi:type="dcterms:W3CDTF">2022-10-09T00:35:00Z</dcterms:created>
  <dcterms:modified xsi:type="dcterms:W3CDTF">2023-02-23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ME5LMaN4"/&gt;&lt;style id="http://www.zotero.org/styles/american-chemical-society" hasBibliography="1" bibliographyStyleHasBeenSet="1"/&gt;&lt;prefs&gt;&lt;pref name="fieldType" value="Field"/&gt;&lt;/prefs&gt;&lt;/data&gt;</vt:lpwstr>
  </property>
</Properties>
</file>